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DB0357" w14:textId="5EE4DF80" w:rsidR="006B33EA" w:rsidRDefault="006B33EA" w:rsidP="00535094">
      <w:pPr>
        <w:pStyle w:val="Title"/>
        <w:spacing w:line="360" w:lineRule="auto"/>
        <w:jc w:val="left"/>
      </w:pPr>
    </w:p>
    <w:p w14:paraId="5E1BF247" w14:textId="142C45B8" w:rsidR="006B33EA" w:rsidRPr="006B33EA" w:rsidRDefault="006B33EA" w:rsidP="00535094">
      <w:pPr>
        <w:pStyle w:val="Title"/>
        <w:spacing w:line="360" w:lineRule="auto"/>
        <w:jc w:val="left"/>
      </w:pPr>
      <w:r w:rsidRPr="006B33EA">
        <w:t xml:space="preserve">Integrating </w:t>
      </w:r>
      <w:r w:rsidR="002864AA">
        <w:t>co-expression networks</w:t>
      </w:r>
      <w:r w:rsidRPr="006B33EA">
        <w:t xml:space="preserve"> with GWAS </w:t>
      </w:r>
      <w:r w:rsidR="002864AA">
        <w:t>d</w:t>
      </w:r>
      <w:r w:rsidRPr="00AF54D7">
        <w:t>etect</w:t>
      </w:r>
      <w:r w:rsidR="009E2DAD" w:rsidRPr="00AF54D7">
        <w:t>s</w:t>
      </w:r>
      <w:r w:rsidR="002864AA">
        <w:t xml:space="preserve"> genes driving elemental accumulation</w:t>
      </w:r>
      <w:r w:rsidRPr="006B33EA">
        <w:t xml:space="preserve"> in </w:t>
      </w:r>
      <w:r w:rsidR="002864AA">
        <w:t>m</w:t>
      </w:r>
      <w:r w:rsidRPr="00AF54D7">
        <w:t>aize</w:t>
      </w:r>
      <w:r w:rsidR="002864AA">
        <w:t xml:space="preserve"> s</w:t>
      </w:r>
      <w:r w:rsidR="000770C6" w:rsidRPr="00AF54D7">
        <w:t>eeds</w:t>
      </w:r>
    </w:p>
    <w:p w14:paraId="5EA0061B" w14:textId="088CDEE0" w:rsidR="00AF54D7" w:rsidRDefault="00AF54D7" w:rsidP="00535094">
      <w:pPr>
        <w:jc w:val="left"/>
      </w:pPr>
    </w:p>
    <w:p w14:paraId="3C17270E" w14:textId="77777777" w:rsidR="00AF54D7" w:rsidRPr="003A2CA1" w:rsidRDefault="00AF54D7" w:rsidP="00535094">
      <w:pPr>
        <w:jc w:val="left"/>
      </w:pPr>
    </w:p>
    <w:p w14:paraId="02C5444E" w14:textId="5FEE3ADE" w:rsidR="00AA7E96" w:rsidRDefault="006B33EA" w:rsidP="00535094">
      <w:pPr>
        <w:jc w:val="left"/>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72070D" w:rsidRPr="00170BC1">
        <w:rPr>
          <w:vertAlign w:val="superscript"/>
        </w:rPr>
        <w:t>1</w:t>
      </w:r>
      <w:r w:rsidR="0072070D" w:rsidRPr="00170BC1">
        <w:rPr>
          <w:vertAlign w:val="superscript"/>
        </w:rPr>
        <w:fldChar w:fldCharType="end"/>
      </w:r>
      <w:r w:rsidR="0072070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6</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1</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3</w:t>
      </w:r>
      <w:r w:rsidR="00005D7D" w:rsidRPr="00170BC1">
        <w:rPr>
          <w:vertAlign w:val="superscript"/>
        </w:rPr>
        <w:fldChar w:fldCharType="end"/>
      </w:r>
      <w:r w:rsidR="00570CDD">
        <w:rPr>
          <w:vertAlign w:val="superscript"/>
        </w:rPr>
        <w:t>*</w:t>
      </w:r>
    </w:p>
    <w:p w14:paraId="35A1A184" w14:textId="77777777" w:rsidR="006B33EA" w:rsidRDefault="00570CDD" w:rsidP="00535094">
      <w:pPr>
        <w:pStyle w:val="Heading1"/>
        <w:jc w:val="left"/>
      </w:pPr>
      <w:r>
        <w:tab/>
      </w:r>
    </w:p>
    <w:p w14:paraId="1BB3F08D" w14:textId="77777777" w:rsidR="006B33EA" w:rsidRDefault="006B33EA" w:rsidP="0002261A">
      <w:pPr>
        <w:pStyle w:val="ListParagraph"/>
        <w:numPr>
          <w:ilvl w:val="0"/>
          <w:numId w:val="8"/>
        </w:numPr>
        <w:jc w:val="left"/>
      </w:pPr>
      <w:bookmarkStart w:id="0" w:name="_Ref488755432"/>
      <w:r>
        <w:t>Biomedical Informatics and Computational Biology Graduate Program, University of Minnesota, Minneapolis, MN, USA</w:t>
      </w:r>
      <w:bookmarkEnd w:id="0"/>
    </w:p>
    <w:p w14:paraId="612022BE" w14:textId="77777777" w:rsidR="006B33EA" w:rsidRDefault="000C62F2" w:rsidP="008F18F7">
      <w:pPr>
        <w:pStyle w:val="ListParagraph"/>
        <w:numPr>
          <w:ilvl w:val="0"/>
          <w:numId w:val="8"/>
        </w:numPr>
        <w:jc w:val="left"/>
      </w:pPr>
      <w:bookmarkStart w:id="1" w:name="_Ref488755454"/>
      <w:r>
        <w:t>Department of Agronomy and Plant Genetics</w:t>
      </w:r>
      <w:r w:rsidR="006B33EA">
        <w:t>, University of Minnesota, St. Paul, MN, USA</w:t>
      </w:r>
      <w:bookmarkEnd w:id="1"/>
    </w:p>
    <w:p w14:paraId="28E1C4D7" w14:textId="77777777" w:rsidR="00005D7D" w:rsidRDefault="00005D7D" w:rsidP="000C6F1D">
      <w:pPr>
        <w:pStyle w:val="ListParagraph"/>
        <w:numPr>
          <w:ilvl w:val="0"/>
          <w:numId w:val="8"/>
        </w:numPr>
        <w:jc w:val="left"/>
      </w:pPr>
      <w:bookmarkStart w:id="2" w:name="_Ref488755655"/>
      <w:r>
        <w:t>Department of Computer Science, University of Minnesota, Minneapolis, MN, USA</w:t>
      </w:r>
      <w:bookmarkEnd w:id="2"/>
    </w:p>
    <w:p w14:paraId="78494292" w14:textId="77777777" w:rsidR="006B33EA" w:rsidRDefault="00453A36">
      <w:pPr>
        <w:pStyle w:val="ListParagraph"/>
        <w:numPr>
          <w:ilvl w:val="0"/>
          <w:numId w:val="8"/>
        </w:numPr>
        <w:jc w:val="left"/>
      </w:pPr>
      <w:bookmarkStart w:id="3" w:name="_Ref488755530"/>
      <w:r>
        <w:t>Cayuga Genetics Consulting Group LLC</w:t>
      </w:r>
      <w:r w:rsidR="006B33EA">
        <w:t>, Ithaca, NY, USA</w:t>
      </w:r>
      <w:bookmarkEnd w:id="3"/>
    </w:p>
    <w:p w14:paraId="2D8BCC68" w14:textId="77777777" w:rsidR="006B33EA" w:rsidRDefault="006B33EA">
      <w:pPr>
        <w:pStyle w:val="ListParagraph"/>
        <w:numPr>
          <w:ilvl w:val="0"/>
          <w:numId w:val="8"/>
        </w:numPr>
        <w:jc w:val="left"/>
      </w:pPr>
      <w:bookmarkStart w:id="4" w:name="_Ref488755534"/>
      <w:r>
        <w:t>Department of Biochemistry, Purdue University, West Lafayette, IN, USA</w:t>
      </w:r>
      <w:bookmarkEnd w:id="4"/>
    </w:p>
    <w:p w14:paraId="672D84E0" w14:textId="77777777" w:rsidR="006B4B17" w:rsidRDefault="00E56B10">
      <w:pPr>
        <w:pStyle w:val="ListParagraph"/>
        <w:numPr>
          <w:ilvl w:val="0"/>
          <w:numId w:val="8"/>
        </w:numPr>
        <w:jc w:val="left"/>
      </w:pPr>
      <w:bookmarkStart w:id="5" w:name="_Ref488755539"/>
      <w:r>
        <w:t>Donald Danforth Plant Science Center, St. Louis, MO, USA</w:t>
      </w:r>
      <w:bookmarkEnd w:id="5"/>
    </w:p>
    <w:p w14:paraId="584F7012" w14:textId="77777777" w:rsidR="00005D7D" w:rsidRDefault="006B33EA">
      <w:pPr>
        <w:pStyle w:val="ListParagraph"/>
        <w:numPr>
          <w:ilvl w:val="0"/>
          <w:numId w:val="8"/>
        </w:numPr>
        <w:jc w:val="left"/>
      </w:pPr>
      <w:bookmarkStart w:id="6" w:name="_Ref488755546"/>
      <w:r>
        <w:t>USDA-ARS Plant Genetics Re</w:t>
      </w:r>
      <w:r w:rsidR="00E56B10">
        <w:t>search Unit, St. Louis, MO, USA</w:t>
      </w:r>
      <w:bookmarkEnd w:id="6"/>
    </w:p>
    <w:p w14:paraId="14BE1C53" w14:textId="77777777" w:rsidR="009E1BB2" w:rsidRDefault="009E1BB2">
      <w:pPr>
        <w:pStyle w:val="ListParagraph"/>
        <w:ind w:left="0"/>
        <w:jc w:val="left"/>
      </w:pPr>
    </w:p>
    <w:p w14:paraId="3E6D16E0" w14:textId="77777777" w:rsidR="004D7022" w:rsidRDefault="00570CDD">
      <w:pPr>
        <w:pStyle w:val="ListParagraph"/>
        <w:ind w:left="0"/>
        <w:jc w:val="left"/>
      </w:pPr>
      <w:r>
        <w:t xml:space="preserve">* Corresponding </w:t>
      </w:r>
      <w:r w:rsidR="006B33EA">
        <w:t>Authors</w:t>
      </w:r>
      <w:r w:rsidR="009E1BB2">
        <w:t xml:space="preserve">: Ivan Baxter, </w:t>
      </w:r>
      <w:hyperlink r:id="rId8" w:history="1">
        <w:r w:rsidR="00D3249C" w:rsidRPr="005F3496">
          <w:rPr>
            <w:rStyle w:val="Hyperlink"/>
          </w:rPr>
          <w:t>ivan.baxter@ars.usda.gov</w:t>
        </w:r>
      </w:hyperlink>
      <w:r w:rsidR="00D3249C">
        <w:t xml:space="preserve">; </w:t>
      </w:r>
    </w:p>
    <w:p w14:paraId="7A135C40" w14:textId="77777777" w:rsidR="004D7899" w:rsidRDefault="004D7022">
      <w:pPr>
        <w:pStyle w:val="ListParagraph"/>
        <w:ind w:left="0"/>
        <w:jc w:val="left"/>
      </w:pPr>
      <w:r>
        <w:tab/>
      </w:r>
      <w:r>
        <w:tab/>
      </w:r>
      <w:r>
        <w:tab/>
        <w:t xml:space="preserve">       </w:t>
      </w:r>
      <w:r w:rsidR="00D3249C">
        <w:t xml:space="preserve">Chad L. Myers, </w:t>
      </w:r>
      <w:hyperlink r:id="rId9" w:history="1">
        <w:r w:rsidR="004D7899" w:rsidRPr="005F3496">
          <w:rPr>
            <w:rStyle w:val="Hyperlink"/>
          </w:rPr>
          <w:t>cmyers@cs.umn.edu</w:t>
        </w:r>
      </w:hyperlink>
    </w:p>
    <w:p w14:paraId="53C6EB06" w14:textId="77777777" w:rsidR="004D7899" w:rsidRDefault="004D7899">
      <w:pPr>
        <w:jc w:val="left"/>
      </w:pPr>
      <w:r>
        <w:br w:type="page"/>
      </w:r>
    </w:p>
    <w:p w14:paraId="7A8B558D" w14:textId="3537F2DF" w:rsidR="006B33EA" w:rsidRDefault="006B33EA" w:rsidP="001643A3">
      <w:pPr>
        <w:pStyle w:val="Heading1"/>
      </w:pPr>
      <w:r>
        <w:lastRenderedPageBreak/>
        <w:t>Abstract</w:t>
      </w:r>
    </w:p>
    <w:p w14:paraId="4E5DFB75" w14:textId="4A6B7FC4" w:rsidR="006B33EA" w:rsidRPr="006B33EA" w:rsidRDefault="00D23002" w:rsidP="001643A3">
      <w:pPr>
        <w:pStyle w:val="Subtitle"/>
      </w:pPr>
      <w:r>
        <w:t>Genome</w:t>
      </w:r>
      <w:r w:rsidR="0002261A">
        <w:t>-</w:t>
      </w:r>
      <w:r>
        <w:t xml:space="preserve">wide association studies (GWAS) have identified thousands of loci linked to hundreds of traits in many different species. However, </w:t>
      </w:r>
      <w:r w:rsidR="007017F0">
        <w:t>for most loci,</w:t>
      </w:r>
      <w:r>
        <w:t xml:space="preserve"> the </w:t>
      </w:r>
      <w:r w:rsidR="00D76AED">
        <w:t xml:space="preserve">causal </w:t>
      </w:r>
      <w:r>
        <w:t>genes</w:t>
      </w:r>
      <w:r w:rsidR="00244BC9">
        <w:t xml:space="preserve"> </w:t>
      </w:r>
      <w:r>
        <w:t>and the cellular processes they contribute to remain unknown</w:t>
      </w:r>
      <w:r w:rsidR="00B47AEF">
        <w:t>. This problem is especially</w:t>
      </w:r>
      <w:r>
        <w:t xml:space="preserve"> pronounced in species where functional annotations are sparse. </w:t>
      </w:r>
      <w:r w:rsidR="004904F4">
        <w:t>Given little information about a gene, patterns of</w:t>
      </w:r>
      <w:r w:rsidR="00D019AF">
        <w:t xml:space="preserve"> expression </w:t>
      </w:r>
      <w:r>
        <w:t xml:space="preserve">are a </w:t>
      </w:r>
      <w:r w:rsidR="00662B41">
        <w:t>powerful</w:t>
      </w:r>
      <w:r>
        <w:t xml:space="preserve"> </w:t>
      </w:r>
      <w:r w:rsidR="004904F4">
        <w:t xml:space="preserve">tool for inferring biological function. </w:t>
      </w:r>
      <w:r w:rsidR="009D4485">
        <w:t>Here, w</w:t>
      </w:r>
      <w:r w:rsidR="002F548A">
        <w:t>e developed a computational framework called Camoco that integrates</w:t>
      </w:r>
      <w:r w:rsidR="00621242">
        <w:t xml:space="preserve"> loci</w:t>
      </w:r>
      <w:r w:rsidR="00537F3E">
        <w:t xml:space="preserve"> identified by GWAS</w:t>
      </w:r>
      <w:r w:rsidR="003E2104">
        <w:t xml:space="preserve"> </w:t>
      </w:r>
      <w:r w:rsidR="00BB0D54">
        <w:t xml:space="preserve">with </w:t>
      </w:r>
      <w:r w:rsidR="00621242">
        <w:t>functional information derived from gene co-expression networks.</w:t>
      </w:r>
      <w:r w:rsidR="0090637E" w:rsidRPr="0090637E">
        <w:t xml:space="preserve"> </w:t>
      </w:r>
      <w:r w:rsidR="00BB25AC">
        <w:t xml:space="preserve">We </w:t>
      </w:r>
      <w:r w:rsidR="00DC129F">
        <w:t xml:space="preserve">built </w:t>
      </w:r>
      <w:r w:rsidR="003E2104">
        <w:t>co-expression networks</w:t>
      </w:r>
      <w:r w:rsidR="0030483D">
        <w:t xml:space="preserve"> from three distinct </w:t>
      </w:r>
      <w:r w:rsidR="00DC129F">
        <w:t xml:space="preserve">biological </w:t>
      </w:r>
      <w:r w:rsidR="0030483D">
        <w:t>contexts</w:t>
      </w:r>
      <w:r w:rsidR="003E2104">
        <w:t xml:space="preserve"> </w:t>
      </w:r>
      <w:r w:rsidR="00B833F6">
        <w:t>and</w:t>
      </w:r>
      <w:r w:rsidR="00DC129F">
        <w:t xml:space="preserve"> </w:t>
      </w:r>
      <w:r w:rsidR="00AD39A6">
        <w:t>establish</w:t>
      </w:r>
      <w:r w:rsidR="00DC129F">
        <w:t xml:space="preserve"> the</w:t>
      </w:r>
      <w:r w:rsidR="00B833F6">
        <w:t xml:space="preserve"> precision </w:t>
      </w:r>
      <w:r w:rsidR="0090637E">
        <w:t xml:space="preserve">of </w:t>
      </w:r>
      <w:r w:rsidR="003D2D91">
        <w:t>our method</w:t>
      </w:r>
      <w:r w:rsidR="00BB25AC">
        <w:t xml:space="preserve"> </w:t>
      </w:r>
      <w:r w:rsidR="0090637E">
        <w:t>with simulated GWAS data. We</w:t>
      </w:r>
      <w:r w:rsidR="004D01EA">
        <w:t xml:space="preserve"> </w:t>
      </w:r>
      <w:r w:rsidR="0090637E">
        <w:t xml:space="preserve">applied </w:t>
      </w:r>
      <w:r w:rsidR="00B95703">
        <w:t>Camoco</w:t>
      </w:r>
      <w:r w:rsidR="0090637E">
        <w:t xml:space="preserve"> </w:t>
      </w:r>
      <w:r w:rsidR="00BB25AC">
        <w:t xml:space="preserve">to </w:t>
      </w:r>
      <w:r w:rsidR="0090637E">
        <w:t>prioritize</w:t>
      </w:r>
      <w:r w:rsidR="002A7856">
        <w:t xml:space="preserve"> candidate genes </w:t>
      </w:r>
      <w:r w:rsidR="009B0771">
        <w:t>from</w:t>
      </w:r>
      <w:r w:rsidR="00BB25AC">
        <w:t xml:space="preserve"> a </w:t>
      </w:r>
      <w:r w:rsidR="00E9105A">
        <w:t>large</w:t>
      </w:r>
      <w:r w:rsidR="0002261A">
        <w:t>-</w:t>
      </w:r>
      <w:r w:rsidR="00E9105A">
        <w:t>scale</w:t>
      </w:r>
      <w:r w:rsidR="00DB7333">
        <w:t xml:space="preserve"> </w:t>
      </w:r>
      <w:r w:rsidR="00E9105A">
        <w:t>GWAS</w:t>
      </w:r>
      <w:r w:rsidR="00BB25AC">
        <w:t xml:space="preserve"> examining</w:t>
      </w:r>
      <w:r w:rsidR="009C1A67">
        <w:t xml:space="preserve"> the</w:t>
      </w:r>
      <w:r>
        <w:t xml:space="preserve"> accumulation</w:t>
      </w:r>
      <w:r w:rsidR="009C1A67">
        <w:t xml:space="preserve"> of 17 different</w:t>
      </w:r>
      <w:r w:rsidR="005B37A1">
        <w:t xml:space="preserve"> elements</w:t>
      </w:r>
      <w:r>
        <w:t xml:space="preserve"> in</w:t>
      </w:r>
      <w:r w:rsidR="0086573B">
        <w:t xml:space="preserve"> </w:t>
      </w:r>
      <w:r w:rsidR="0090637E">
        <w:t>maize seed</w:t>
      </w:r>
      <w:r w:rsidR="002864AA">
        <w:t>s</w:t>
      </w:r>
      <w:r w:rsidR="0002261A">
        <w:t>,</w:t>
      </w:r>
      <w:r w:rsidR="002864AA">
        <w:t xml:space="preserve"> </w:t>
      </w:r>
      <w:r w:rsidR="00DF4971">
        <w:t xml:space="preserve">demonstrating the need to match GWAS datasets with co-expression networks derived from the appropriate </w:t>
      </w:r>
      <w:r w:rsidR="00050BE8">
        <w:t xml:space="preserve">biological </w:t>
      </w:r>
      <w:r w:rsidR="00DF4971">
        <w:t>context</w:t>
      </w:r>
      <w:r w:rsidR="0090637E">
        <w:t>.</w:t>
      </w:r>
      <w:r w:rsidR="00B95703">
        <w:t xml:space="preserve"> </w:t>
      </w:r>
      <w:r w:rsidR="005A419E">
        <w:t>Furthermore, o</w:t>
      </w:r>
      <w:r w:rsidR="00890053" w:rsidRPr="004F0FE1">
        <w:t>ur</w:t>
      </w:r>
      <w:r w:rsidRPr="004F0FE1">
        <w:t xml:space="preserve"> results </w:t>
      </w:r>
      <w:r w:rsidR="00F37049">
        <w:t>show</w:t>
      </w:r>
      <w:r w:rsidR="00DB7333" w:rsidRPr="004F0FE1">
        <w:t xml:space="preserve"> that simply taking the genes </w:t>
      </w:r>
      <w:r w:rsidR="0002261A" w:rsidRPr="004F0FE1">
        <w:t xml:space="preserve">closest </w:t>
      </w:r>
      <w:r w:rsidR="00DB7333" w:rsidRPr="004F0FE1">
        <w:t xml:space="preserve">to significant </w:t>
      </w:r>
      <w:r w:rsidR="00E947C6" w:rsidRPr="004F0FE1">
        <w:t xml:space="preserve">GWAS </w:t>
      </w:r>
      <w:r w:rsidR="00EE5B8C">
        <w:t>loci</w:t>
      </w:r>
      <w:r w:rsidRPr="004F0FE1">
        <w:t xml:space="preserve"> will often lead to spurious results</w:t>
      </w:r>
      <w:r w:rsidR="00B833F6">
        <w:t>,</w:t>
      </w:r>
      <w:r w:rsidRPr="004F0FE1">
        <w:t xml:space="preserve"> </w:t>
      </w:r>
      <w:r w:rsidR="0074265B">
        <w:t>indicating</w:t>
      </w:r>
      <w:r w:rsidR="001A7232" w:rsidRPr="004F0FE1">
        <w:t xml:space="preserve"> the need for</w:t>
      </w:r>
      <w:r w:rsidRPr="004F0FE1">
        <w:t xml:space="preserve"> proper </w:t>
      </w:r>
      <w:r w:rsidR="00163340" w:rsidRPr="004F0FE1">
        <w:t xml:space="preserve">functional </w:t>
      </w:r>
      <w:r w:rsidRPr="004F0FE1">
        <w:t>modeling and</w:t>
      </w:r>
      <w:r w:rsidR="000123DF" w:rsidRPr="004F0FE1">
        <w:t xml:space="preserve"> </w:t>
      </w:r>
      <w:r w:rsidR="00386733">
        <w:t>a reliable null</w:t>
      </w:r>
      <w:r w:rsidR="0002261A">
        <w:t xml:space="preserve"> </w:t>
      </w:r>
      <w:r w:rsidR="00386733">
        <w:t>distribution</w:t>
      </w:r>
      <w:r w:rsidR="00D4682E">
        <w:t xml:space="preserve"> when </w:t>
      </w:r>
      <w:r w:rsidR="00C54CA6">
        <w:t>integrating</w:t>
      </w:r>
      <w:r w:rsidR="00890053">
        <w:t xml:space="preserve"> these high</w:t>
      </w:r>
      <w:r w:rsidR="0002261A">
        <w:t>-</w:t>
      </w:r>
      <w:r w:rsidR="00890053">
        <w:t>throughput data types.</w:t>
      </w:r>
      <w:r w:rsidR="00C54CA6">
        <w:t xml:space="preserve"> </w:t>
      </w:r>
      <w:r w:rsidR="00950217">
        <w:t xml:space="preserve">We </w:t>
      </w:r>
      <w:r w:rsidR="0034613C">
        <w:t>performed functional validation on</w:t>
      </w:r>
      <w:r w:rsidR="005241AD">
        <w:t xml:space="preserve"> </w:t>
      </w:r>
      <w:r w:rsidR="00747985">
        <w:t xml:space="preserve">two genes identified by our approach using mutants and </w:t>
      </w:r>
      <w:r w:rsidR="00950217">
        <w:t>annotate</w:t>
      </w:r>
      <w:r w:rsidR="00747985">
        <w:t xml:space="preserve"> other high</w:t>
      </w:r>
      <w:r w:rsidR="0002261A">
        <w:t>-</w:t>
      </w:r>
      <w:r w:rsidR="00747985">
        <w:t xml:space="preserve">priority candidates with </w:t>
      </w:r>
      <w:r w:rsidR="00595FD7">
        <w:t xml:space="preserve">ontological enrichment and </w:t>
      </w:r>
      <w:r w:rsidR="00156201">
        <w:t>curated literature support</w:t>
      </w:r>
      <w:r w:rsidR="0002261A">
        <w:t>,</w:t>
      </w:r>
      <w:r w:rsidR="00156201">
        <w:t xml:space="preserve"> resulting in a targeted set of candidate genes that drive elemental accumulation in maize grain.</w:t>
      </w:r>
    </w:p>
    <w:p w14:paraId="6CF1ABF2" w14:textId="77777777" w:rsidR="00D83AA5" w:rsidRDefault="00D83AA5" w:rsidP="0002261A">
      <w:pPr>
        <w:jc w:val="left"/>
      </w:pPr>
      <w:r>
        <w:br w:type="page"/>
      </w:r>
    </w:p>
    <w:p w14:paraId="0E5E4200" w14:textId="77777777" w:rsidR="006B33EA" w:rsidRPr="006B33EA" w:rsidRDefault="006B33EA" w:rsidP="00BD482A"/>
    <w:p w14:paraId="06848D73" w14:textId="77777777" w:rsidR="006B33EA" w:rsidRDefault="006B33EA" w:rsidP="00BD482A">
      <w:pPr>
        <w:pStyle w:val="Heading1"/>
      </w:pPr>
      <w:r>
        <w:t>Introduction</w:t>
      </w:r>
    </w:p>
    <w:p w14:paraId="5C508213" w14:textId="508583B8" w:rsidR="00A71A15" w:rsidRDefault="00EF75BE" w:rsidP="00BD482A">
      <w:r w:rsidRPr="006804EA">
        <w:t>Genome</w:t>
      </w:r>
      <w:r w:rsidR="0002261A">
        <w:t>-</w:t>
      </w:r>
      <w:r w:rsidRPr="006804EA">
        <w:t xml:space="preserve">wide association studies </w:t>
      </w:r>
      <w:r w:rsidR="00F946A7">
        <w:t>(GWAS)</w:t>
      </w:r>
      <w:r w:rsidR="00F946A7" w:rsidRPr="006804EA">
        <w:t xml:space="preserve"> </w:t>
      </w:r>
      <w:r w:rsidRPr="006804EA">
        <w:t>are a powerful tool for understanding the genetic basis of trait</w:t>
      </w:r>
      <w:r w:rsidR="00D4682E">
        <w:t xml:space="preserve"> variation</w:t>
      </w:r>
      <w:r w:rsidRPr="006804EA">
        <w:t xml:space="preserve">. This approach has </w:t>
      </w:r>
      <w:r w:rsidR="00F946A7" w:rsidRPr="006804EA">
        <w:t xml:space="preserve">been </w:t>
      </w:r>
      <w:r w:rsidRPr="006804EA">
        <w:t xml:space="preserve">successfully </w:t>
      </w:r>
      <w:r w:rsidR="00F946A7" w:rsidRPr="006804EA">
        <w:t>applied for</w:t>
      </w:r>
      <w:r w:rsidR="00F974DA">
        <w:t xml:space="preserve"> </w:t>
      </w:r>
      <w:r w:rsidRPr="006804EA">
        <w:t>hundreds of important traits in different species, including important yield-relevant traits in crops. Sufficiently powered</w:t>
      </w:r>
      <w:r w:rsidR="0002261A">
        <w:t xml:space="preserve"> </w:t>
      </w:r>
      <w:r w:rsidR="00F946A7" w:rsidRPr="006804EA">
        <w:t>GWA</w:t>
      </w:r>
      <w:r w:rsidR="009773A4">
        <w:t>S</w:t>
      </w:r>
      <w:r w:rsidRPr="006804EA">
        <w:t xml:space="preserve"> often identify tens to hundreds of loci containing hundreds of single</w:t>
      </w:r>
      <w:r w:rsidR="008F18F7">
        <w:t>-</w:t>
      </w:r>
      <w:r w:rsidRPr="006804EA">
        <w:t>nucleotide polymorphisms (SNPs) associated with a trait of interest</w:t>
      </w:r>
      <w:r w:rsidRPr="006804EA">
        <w:fldChar w:fldCharType="begin" w:fldLock="1"/>
      </w:r>
      <w:r w:rsidR="00983C68">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lt;sup&gt;1&lt;/sup&gt;", "plainTextFormattedCitation" : "1", "previouslyFormattedCitation" : "(McMullen et al. 2009)" }, "properties" : { "noteIndex" : 0 }, "schema" : "https://github.com/citation-style-language/schema/raw/master/csl-citation.json" }</w:instrText>
      </w:r>
      <w:r w:rsidRPr="006804EA">
        <w:fldChar w:fldCharType="separate"/>
      </w:r>
      <w:r w:rsidR="00983C68" w:rsidRPr="00983C68">
        <w:rPr>
          <w:noProof/>
          <w:vertAlign w:val="superscript"/>
        </w:rPr>
        <w:t>1</w:t>
      </w:r>
      <w:r w:rsidRPr="006804EA">
        <w:fldChar w:fldCharType="end"/>
      </w:r>
      <w:r w:rsidR="00353325">
        <w:t>.</w:t>
      </w:r>
      <w:r w:rsidRPr="006804EA">
        <w:t xml:space="preserve"> </w:t>
      </w:r>
      <w:r w:rsidR="00534B30">
        <w:t>I</w:t>
      </w:r>
      <w:r w:rsidRPr="006804EA">
        <w:t xml:space="preserve">n </w:t>
      </w:r>
      <w:r w:rsidR="00E11253" w:rsidRPr="00391E2C">
        <w:rPr>
          <w:i/>
        </w:rPr>
        <w:t>Zea mays</w:t>
      </w:r>
      <w:r w:rsidR="00E11253">
        <w:t xml:space="preserve"> (</w:t>
      </w:r>
      <w:r w:rsidRPr="006804EA">
        <w:t>maize</w:t>
      </w:r>
      <w:r w:rsidR="00E11253">
        <w:t>)</w:t>
      </w:r>
      <w:r w:rsidRPr="006804EA">
        <w:t xml:space="preserve"> alone, </w:t>
      </w:r>
      <w:r w:rsidR="00F946A7" w:rsidRPr="006804EA">
        <w:t>GWA</w:t>
      </w:r>
      <w:r w:rsidR="003B155A">
        <w:t>S</w:t>
      </w:r>
      <w:r w:rsidRPr="006804EA">
        <w:t xml:space="preserve"> have identified nearly 40 genetic loci for flowering time</w:t>
      </w:r>
      <w:r w:rsidRPr="006804EA">
        <w:fldChar w:fldCharType="begin" w:fldLock="1"/>
      </w:r>
      <w:r w:rsidR="00983C68">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lt;sup&gt;3&lt;/sup&gt;", "plainTextFormattedCitation" : "3", "previouslyFormattedCitation" : "(Buckler et al. 2009)" }, "properties" : { "noteIndex" : 0 }, "schema" : "https://github.com/citation-style-language/schema/raw/master/csl-citation.json" }</w:instrText>
      </w:r>
      <w:r w:rsidRPr="006804EA">
        <w:fldChar w:fldCharType="separate"/>
      </w:r>
      <w:r w:rsidR="00983C68" w:rsidRPr="00983C68">
        <w:rPr>
          <w:noProof/>
          <w:vertAlign w:val="superscript"/>
        </w:rPr>
        <w:t>3</w:t>
      </w:r>
      <w:r w:rsidRPr="006804EA">
        <w:fldChar w:fldCharType="end"/>
      </w:r>
      <w:r w:rsidRPr="006804EA">
        <w:t>, 89 loci for plant height</w:t>
      </w:r>
      <w:r w:rsidRPr="006804EA">
        <w:fldChar w:fldCharType="begin" w:fldLock="1"/>
      </w:r>
      <w:r w:rsidR="00983C68">
        <w:instrText>ADDIN CSL_CITATION { "citationItems" : [ { "id" : "ITEM-1", "itemData" : { "DOI" : "10.1534/genetics.113.159152", "ISSN" : "1943-2631", "PMID" : "24514905", "abstract" : "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u00b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 "author" : [ { "dropping-particle" : "", "family" : "Peiffer", "given" : "Jason A", "non-dropping-particle" : "", "parse-names" : false, "suffix" : "" }, { "dropping-particle" : "", "family" : "Romay", "given" : "Maria C", "non-dropping-particle" : "", "parse-names" : false, "suffix" : "" }, { "dropping-particle" : "", "family" : "Gore", "given" : "Michael A", "non-dropping-particle" : "", "parse-names" : false, "suffix" : "" }, { "dropping-particle" : "", "family" : "Flint-Garcia", "given" : "Sherry A", "non-dropping-particle" : "", "parse-names" : false, "suffix" : "" }, { "dropping-particle" : "", "family" : "Zhang", "given" : "Zhiwu", "non-dropping-particle" : "", "parse-names" : false, "suffix" : "" }, { "dropping-particle" : "", "family" : "Millard", "given" : "Mark J", "non-dropping-particle" : "", "parse-names" : false, "suffix" : "" }, { "dropping-particle" : "", "family" : "Gardner", "given" : "Candice A C",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Buckler", "given" : "Edward S", "non-dropping-particle" : "", "parse-names" : false, "suffix" : "" } ], "container-title" : "Genetics", "id" : "ITEM-1", "issued" : { "date-parts" : [ [ "2014", "2", "10" ] ] }, "title" : "The Genetic Architecture of Maize Height.", "type" : "article-journal" }, "uris" : [ "http://www.mendeley.com/documents/?uuid=bf8c153f-3671-43dd-a195-0da2b0ec1b98" ] } ], "mendeley" : { "formattedCitation" : "&lt;sup&gt;4&lt;/sup&gt;", "plainTextFormattedCitation" : "4", "previouslyFormattedCitation" : "(Peiffer et al. 2014)" }, "properties" : { "noteIndex" : 0 }, "schema" : "https://github.com/citation-style-language/schema/raw/master/csl-citation.json" }</w:instrText>
      </w:r>
      <w:r w:rsidRPr="006804EA">
        <w:fldChar w:fldCharType="separate"/>
      </w:r>
      <w:r w:rsidR="00983C68" w:rsidRPr="00983C68">
        <w:rPr>
          <w:noProof/>
          <w:vertAlign w:val="superscript"/>
        </w:rPr>
        <w:t>4</w:t>
      </w:r>
      <w:r w:rsidRPr="006804EA">
        <w:fldChar w:fldCharType="end"/>
      </w:r>
      <w:r w:rsidRPr="006804EA">
        <w:t>, 36 loci for leaf length</w:t>
      </w:r>
      <w:r w:rsidRPr="006804EA">
        <w:fldChar w:fldCharType="begin" w:fldLock="1"/>
      </w:r>
      <w:r w:rsidR="00983C68">
        <w:instrText>ADDIN CSL_CITATION { "citationItems" : [ { "id" : "ITEM-1",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1",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lt;sup&gt;5&lt;/sup&gt;", "plainTextFormattedCitation" : "5", "previouslyFormattedCitation" : "(Tian et al. 2011)" }, "properties" : { "noteIndex" : 0 }, "schema" : "https://github.com/citation-style-language/schema/raw/master/csl-citation.json" }</w:instrText>
      </w:r>
      <w:r w:rsidRPr="006804EA">
        <w:fldChar w:fldCharType="separate"/>
      </w:r>
      <w:r w:rsidR="00983C68" w:rsidRPr="00983C68">
        <w:rPr>
          <w:noProof/>
          <w:vertAlign w:val="superscript"/>
        </w:rPr>
        <w:t>5</w:t>
      </w:r>
      <w:r w:rsidRPr="006804EA">
        <w:fldChar w:fldCharType="end"/>
      </w:r>
      <w:r w:rsidRPr="006804EA">
        <w:t>, 32 loci for resistance to southern leaf blight</w:t>
      </w:r>
      <w:r w:rsidRPr="006804EA">
        <w:fldChar w:fldCharType="begin" w:fldLock="1"/>
      </w:r>
      <w:r w:rsidR="00983C68">
        <w:instrText>ADDIN CSL_CITATION { "citationItems" : [ { "id" : "ITEM-1", "itemData" : { "DOI" : "10.1038/ng.747", "ISSN" : "1061-4036", "author" : [ { "dropping-particle" : "", "family" : "Kump", "given" : "Kristen L", "non-dropping-particle" : "", "parse-names" : false, "suffix" : "" }, { "dropping-particle" : "", "family" : "Bradbury", "given" : "Peter J", "non-dropping-particle" : "", "parse-names" : false, "suffix" : "" }, { "dropping-particle" : "", "family" : "Wisser", "given" : "Randall J", "non-dropping-particle" : "", "parse-names" : false, "suffix" : "" }, { "dropping-particle" : "", "family" : "Buckler", "given" : "Edward S", "non-dropping-particle" : "", "parse-names" : false, "suffix" : "" }, { "dropping-particle" : "", "family" : "Belcher", "given" : "Araby R", "non-dropping-particle" : "", "parse-names" : false, "suffix" : "" }, { "dropping-particle" : "", "family" : "Oropeza-Rosas", "given" : "Marco a", "non-dropping-particle" : "", "parse-names" : false, "suffix" : "" }, { "dropping-particle" : "", "family" : "Zwonitzer", "given" : "John C", "non-dropping-particle" : "", "parse-names" : false, "suffix" : "" }, { "dropping-particle" : "", "family" : "Kresovich", "given" : "Stephe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alint-Kurti", "given" : "Peter J", "non-dropping-particle" : "", "parse-names" : false, "suffix" : "" }, { "dropping-particle" : "", "family" : "Holland", "given" : "James B", "non-dropping-particle" : "", "parse-names" : false, "suffix" : "" } ], "container-title" : "Nature Genetics", "id" : "ITEM-1", "issue" : "2", "issued" : { "date-parts" : [ [ "2011" ] ] }, "page" : "163-168", "title" : "Genome-wide association study of quantitative resistance to southern leaf blight in the maize nested association mapping population", "type" : "article-journal", "volume" : "43" }, "uris" : [ "http://www.mendeley.com/documents/?uuid=e292f400-6269-4179-ad69-da9568f55a7e" ] } ], "mendeley" : { "formattedCitation" : "&lt;sup&gt;6&lt;/sup&gt;", "plainTextFormattedCitation" : "6", "previouslyFormattedCitation" : "(Kump et al. 2011)" }, "properties" : { "noteIndex" : 0 }, "schema" : "https://github.com/citation-style-language/schema/raw/master/csl-citation.json" }</w:instrText>
      </w:r>
      <w:r w:rsidRPr="006804EA">
        <w:fldChar w:fldCharType="separate"/>
      </w:r>
      <w:r w:rsidR="00983C68" w:rsidRPr="00983C68">
        <w:rPr>
          <w:noProof/>
          <w:vertAlign w:val="superscript"/>
        </w:rPr>
        <w:t>6</w:t>
      </w:r>
      <w:r w:rsidRPr="006804EA">
        <w:fldChar w:fldCharType="end"/>
      </w:r>
      <w:r w:rsidRPr="006804EA">
        <w:t>, and 26 loci for kernel protein</w:t>
      </w:r>
      <w:r w:rsidRPr="006804EA">
        <w:fldChar w:fldCharType="begin" w:fldLock="1"/>
      </w:r>
      <w:r w:rsidR="00983C68">
        <w:instrText>ADDIN CSL_CITATION { "citationItems" : [ { "id" : "ITEM-1",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1",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mendeley" : { "formattedCitation" : "&lt;sup&gt;7&lt;/sup&gt;", "plainTextFormattedCitation" : "7", "previouslyFormattedCitation" : "(Cook et al. 2012)" }, "properties" : { "noteIndex" : 0 }, "schema" : "https://github.com/citation-style-language/schema/raw/master/csl-citation.json" }</w:instrText>
      </w:r>
      <w:r w:rsidRPr="006804EA">
        <w:fldChar w:fldCharType="separate"/>
      </w:r>
      <w:r w:rsidR="00983C68" w:rsidRPr="00983C68">
        <w:rPr>
          <w:noProof/>
          <w:vertAlign w:val="superscript"/>
        </w:rPr>
        <w:t>7</w:t>
      </w:r>
      <w:r w:rsidRPr="006804EA">
        <w:fldChar w:fldCharType="end"/>
      </w:r>
      <w:r w:rsidRPr="006804EA">
        <w:t>.</w:t>
      </w:r>
      <w:r>
        <w:t xml:space="preserve"> </w:t>
      </w:r>
      <w:r w:rsidR="00F946A7" w:rsidRPr="00002A0F">
        <w:t xml:space="preserve">Despite an understanding of </w:t>
      </w:r>
      <w:r w:rsidR="00D4682E">
        <w:t>the</w:t>
      </w:r>
      <w:r w:rsidRPr="00002A0F">
        <w:t xml:space="preserve"> </w:t>
      </w:r>
      <w:r w:rsidR="00F946A7" w:rsidRPr="00002A0F">
        <w:t xml:space="preserve">overall </w:t>
      </w:r>
      <w:r w:rsidRPr="00002A0F">
        <w:t>genetic architecture</w:t>
      </w:r>
      <w:r w:rsidR="00D4682E">
        <w:t xml:space="preserve"> </w:t>
      </w:r>
      <w:r w:rsidRPr="00002A0F">
        <w:t xml:space="preserve">and </w:t>
      </w:r>
      <w:r w:rsidR="00F946A7" w:rsidRPr="00002A0F">
        <w:t xml:space="preserve">the ability to statistically associate </w:t>
      </w:r>
      <w:r w:rsidRPr="00002A0F">
        <w:t xml:space="preserve">many loci </w:t>
      </w:r>
      <w:r w:rsidR="00F946A7" w:rsidRPr="00002A0F">
        <w:t>with</w:t>
      </w:r>
      <w:r w:rsidR="00D4682E" w:rsidRPr="00002A0F">
        <w:t xml:space="preserve"> </w:t>
      </w:r>
      <w:r w:rsidRPr="00002A0F">
        <w:t>a trait of interest,</w:t>
      </w:r>
      <w:r>
        <w:t xml:space="preserve"> </w:t>
      </w:r>
      <w:r w:rsidR="00F946A7">
        <w:t>a major challenge has been</w:t>
      </w:r>
      <w:r w:rsidR="00D4682E">
        <w:t xml:space="preserve"> the </w:t>
      </w:r>
      <w:r>
        <w:t>identification of caus</w:t>
      </w:r>
      <w:r w:rsidR="00FF6D89">
        <w:t>al genes and</w:t>
      </w:r>
      <w:r w:rsidR="002C4AD4">
        <w:t xml:space="preserve"> the biological interpretation of</w:t>
      </w:r>
      <w:r w:rsidR="00FF6D89">
        <w:t xml:space="preserve"> functional alleles </w:t>
      </w:r>
      <w:r w:rsidR="00F946A7">
        <w:t>associated with these loci</w:t>
      </w:r>
      <w:r w:rsidR="00D4682E">
        <w:t xml:space="preserve">. </w:t>
      </w:r>
    </w:p>
    <w:p w14:paraId="627707D4" w14:textId="4460BB94" w:rsidR="00B02A47" w:rsidRDefault="000F67AE" w:rsidP="00BD482A">
      <w:commentRangeStart w:id="7"/>
      <w:r>
        <w:t>Linkage</w:t>
      </w:r>
      <w:commentRangeEnd w:id="7"/>
      <w:r w:rsidR="000E7B9A">
        <w:rPr>
          <w:rStyle w:val="CommentReference"/>
        </w:rPr>
        <w:commentReference w:id="7"/>
      </w:r>
      <w:r>
        <w:t xml:space="preserve"> disequilibri</w:t>
      </w:r>
      <w:r w:rsidR="00634C65">
        <w:t>um (LD), which powers GWAS,</w:t>
      </w:r>
      <w:r>
        <w:t xml:space="preserve"> acts as a</w:t>
      </w:r>
      <w:r w:rsidR="00EF75BE">
        <w:t xml:space="preserve"> major hurdle </w:t>
      </w:r>
      <w:r w:rsidR="0031753B">
        <w:t>limiting</w:t>
      </w:r>
      <w:r w:rsidR="00EF75BE">
        <w:t xml:space="preserve"> the identification of caus</w:t>
      </w:r>
      <w:r w:rsidR="00746A22">
        <w:t xml:space="preserve">al </w:t>
      </w:r>
      <w:r>
        <w:t xml:space="preserve">genes. </w:t>
      </w:r>
      <w:r w:rsidR="00746A22">
        <w:t>G</w:t>
      </w:r>
      <w:r w:rsidR="00EF75BE">
        <w:t>enetic marker</w:t>
      </w:r>
      <w:r w:rsidR="00746A22">
        <w:t xml:space="preserve">s </w:t>
      </w:r>
      <w:r w:rsidR="00E97092">
        <w:t xml:space="preserve">are </w:t>
      </w:r>
      <w:r w:rsidR="00746A22">
        <w:t>identified by a GWA</w:t>
      </w:r>
      <w:r w:rsidR="002C1434">
        <w:t>S,</w:t>
      </w:r>
      <w:r w:rsidR="00E97092">
        <w:t xml:space="preserve"> but</w:t>
      </w:r>
      <w:r w:rsidR="007D3E20">
        <w:t xml:space="preserve"> often </w:t>
      </w:r>
      <w:r w:rsidR="007D3E20">
        <w:t>reside outside annotated gene boundaries</w:t>
      </w:r>
      <w:r w:rsidR="007D3E20">
        <w:fldChar w:fldCharType="begin" w:fldLock="1"/>
      </w:r>
      <w:r w:rsidR="007D3E20">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lt;sup&gt;2&lt;/sup&gt;", "plainTextFormattedCitation" : "2", "previouslyFormattedCitation" : "(Wallace et al. 2014)" }, "properties" : { "noteIndex" : 0 }, "schema" : "https://github.com/citation-style-language/schema/raw/master/csl-citation.json" }</w:instrText>
      </w:r>
      <w:r w:rsidR="007D3E20">
        <w:fldChar w:fldCharType="separate"/>
      </w:r>
      <w:r w:rsidR="007D3E20" w:rsidRPr="00983C68">
        <w:rPr>
          <w:noProof/>
          <w:vertAlign w:val="superscript"/>
        </w:rPr>
        <w:t>2</w:t>
      </w:r>
      <w:r w:rsidR="007D3E20">
        <w:fldChar w:fldCharType="end"/>
      </w:r>
      <w:r w:rsidR="007D3E20">
        <w:t xml:space="preserve"> and</w:t>
      </w:r>
      <w:r w:rsidR="00EF75BE">
        <w:t xml:space="preserve"> can be </w:t>
      </w:r>
      <w:r w:rsidR="00F946A7">
        <w:t xml:space="preserve">relatively </w:t>
      </w:r>
      <w:r w:rsidR="004C123B">
        <w:t>far</w:t>
      </w:r>
      <w:r w:rsidR="00EF75BE">
        <w:t xml:space="preserve"> from the </w:t>
      </w:r>
      <w:r w:rsidR="00F946A7">
        <w:t xml:space="preserve">actual </w:t>
      </w:r>
      <w:r w:rsidR="00EF75BE">
        <w:t xml:space="preserve">causal </w:t>
      </w:r>
      <w:r w:rsidR="00E97092">
        <w:t>mutation. Thus</w:t>
      </w:r>
      <w:r>
        <w:t>,</w:t>
      </w:r>
      <w:r w:rsidR="00E97092">
        <w:t xml:space="preserve"> a GWA “hit”</w:t>
      </w:r>
      <w:r w:rsidR="00EF75BE">
        <w:t xml:space="preserve"> can implicate </w:t>
      </w:r>
      <w:r>
        <w:t>many c</w:t>
      </w:r>
      <w:r w:rsidR="00EF75BE">
        <w:t>ausal genes</w:t>
      </w:r>
      <w:r w:rsidR="00B650EF">
        <w:t xml:space="preserve"> at each associated locus</w:t>
      </w:r>
      <w:r w:rsidR="00EF75BE">
        <w:t xml:space="preserve">. </w:t>
      </w:r>
      <w:r w:rsidR="009739BD">
        <w:t>In</w:t>
      </w:r>
      <w:r w:rsidR="00EF75BE">
        <w:t xml:space="preserve"> maize</w:t>
      </w:r>
      <w:r w:rsidR="009739BD">
        <w:t>, LD</w:t>
      </w:r>
      <w:r w:rsidR="00EF75BE">
        <w:t xml:space="preserve"> var</w:t>
      </w:r>
      <w:r w:rsidR="00E97092">
        <w:t>ies</w:t>
      </w:r>
      <w:r w:rsidR="00EF75BE">
        <w:t xml:space="preserve"> between 1</w:t>
      </w:r>
      <w:r w:rsidR="000C6F1D">
        <w:t xml:space="preserve"> </w:t>
      </w:r>
      <w:r w:rsidR="00EF75BE">
        <w:t xml:space="preserve">kb </w:t>
      </w:r>
      <w:r w:rsidR="000C6F1D">
        <w:t xml:space="preserve">and </w:t>
      </w:r>
      <w:r w:rsidR="00EF75BE">
        <w:t xml:space="preserve">over </w:t>
      </w:r>
      <w:r w:rsidR="00F946A7">
        <w:t>1</w:t>
      </w:r>
      <w:r w:rsidR="000C6F1D">
        <w:t xml:space="preserve"> </w:t>
      </w:r>
      <w:r w:rsidR="00580A65">
        <w:t>Mb</w:t>
      </w:r>
      <w:r w:rsidR="00EF75BE">
        <w:fldChar w:fldCharType="begin" w:fldLock="1"/>
      </w:r>
      <w:r w:rsidR="00983C68">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lt;sup&gt;8&lt;/sup&gt;", "plainTextFormattedCitation" : "8", "previouslyFormattedCitation" : "(Gore et al. 2009)" }, "properties" : { "noteIndex" : 0 }, "schema" : "https://github.com/citation-style-language/schema/raw/master/csl-citation.json" }</w:instrText>
      </w:r>
      <w:r w:rsidR="00EF75BE">
        <w:fldChar w:fldCharType="separate"/>
      </w:r>
      <w:r w:rsidR="00983C68" w:rsidRPr="00983C68">
        <w:rPr>
          <w:noProof/>
          <w:vertAlign w:val="superscript"/>
        </w:rPr>
        <w:t>8</w:t>
      </w:r>
      <w:r w:rsidR="00EF75BE">
        <w:fldChar w:fldCharType="end"/>
      </w:r>
      <w:r w:rsidR="00F946A7">
        <w:t xml:space="preserve">, and this </w:t>
      </w:r>
      <w:r w:rsidR="000C6F1D">
        <w:t xml:space="preserve">range </w:t>
      </w:r>
      <w:r w:rsidR="00F946A7">
        <w:t>can be even broader in</w:t>
      </w:r>
      <w:r w:rsidR="00226170">
        <w:t xml:space="preserve"> other</w:t>
      </w:r>
      <w:r w:rsidR="0008296B">
        <w:t xml:space="preserve"> </w:t>
      </w:r>
      <w:r w:rsidR="00EF75BE">
        <w:t>crop species</w:t>
      </w:r>
      <w:r w:rsidR="0008296B">
        <w:fldChar w:fldCharType="begin" w:fldLock="1"/>
      </w:r>
      <w:r w:rsidR="00983C68">
        <w:instrText>ADDIN CSL_CITATION { "citationItems" : [ { "id" : "ITEM-1", "itemData" : { "DOI" : "10.1073/pnas.0409804102", "ISBN" : "0027-8424", "ISSN" : "0027-8424", "PMID" : "15699350", "abstract" : "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 "author" : [ { "dropping-particle" : "", "family" : "Morrell", "given" : "Peter L", "non-dropping-particle" : "", "parse-names" : false, "suffix" : "" }, { "dropping-particle" : "", "family" : "Toleno", "given" : "Donna M", "non-dropping-particle" : "", "parse-names" : false, "suffix" : "" }, { "dropping-particle" : "", "family" : "Lundy", "given" : "Karen E", "non-dropping-particle" : "", "parse-names" : false, "suffix" : "" }, { "dropping-particle" : "", "family" : "Clegg", "given" : "Michael T", "non-dropping-particle" : "", "parse-names" : false, "suffix" : "" } ], "container-title" : "Proceedings of the National Academy of Sciences of the United States of America", "id" : "ITEM-1", "issue" : "7", "issued" : { "date-parts" : [ [ "2005" ] ] }, "page" : "2442-2447", "title" : "Low levels of linkage disequilibrium in wild barley (Hordeum vulgare ssp. spontaneum) despite high rates of self-fertilization.", "type" : "article-journal", "volume" : "102" }, "uris" : [ "http://www.mendeley.com/documents/?uuid=f2a5c2f0-12dd-4397-a4d8-3b1b8f0b4a8c" ] }, { "id" : "ITEM-2", "itemData" : { "DOI" : "10.1534/genetics.104.038489", "ISBN" : "0016-6731", "ISSN" : "00166731", "PMID" : "16219791", "abstract" : "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 "author" : [ { "dropping-particle" : "", "family" : "Caldwell", "given" : "Katherine S.", "non-dropping-particle" : "", "parse-names" : false, "suffix" : "" }, { "dropping-particle" : "", "family" : "Russell", "given" : "Joanne", "non-dropping-particle" : "", "parse-names" : false, "suffix" : "" }, { "dropping-particle" : "", "family" : "Langridge", "given" : "Peter", "non-dropping-particle" : "", "parse-names" : false, "suffix" : "" }, { "dropping-particle" : "", "family" : "Powell", "given" : "Wayne", "non-dropping-particle" : "", "parse-names" : false, "suffix" : "" } ], "container-title" : "Genetics", "id" : "ITEM-2", "issue" : "1", "issued" : { "date-parts" : [ [ "2006" ] ] }, "page" : "557-567", "title" : "Extreme population-dependent linkage disequilibrium detected in an inbreeding plant species, Hordeum vulgare", "type" : "article-journal", "volume" : "172" }, "uris" : [ "http://www.mendeley.com/documents/?uuid=f90de22c-b9cf-4517-9694-db2f9eba7855" ] } ], "mendeley" : { "formattedCitation" : "&lt;sup&gt;9,10&lt;/sup&gt;", "plainTextFormattedCitation" : "9,10", "previouslyFormattedCitation" : "(Morrell et al. 2005; Caldwell et al. 2006)" }, "properties" : { "noteIndex" : 0 }, "schema" : "https://github.com/citation-style-language/schema/raw/master/csl-citation.json" }</w:instrText>
      </w:r>
      <w:r w:rsidR="0008296B">
        <w:fldChar w:fldCharType="separate"/>
      </w:r>
      <w:r w:rsidR="00983C68" w:rsidRPr="00983C68">
        <w:rPr>
          <w:noProof/>
          <w:vertAlign w:val="superscript"/>
        </w:rPr>
        <w:t>9,10</w:t>
      </w:r>
      <w:r w:rsidR="0008296B">
        <w:fldChar w:fldCharType="end"/>
      </w:r>
      <w:r w:rsidR="00F946A7">
        <w:t xml:space="preserve">. </w:t>
      </w:r>
      <w:r w:rsidR="00BD03D8">
        <w:t>Moreover,</w:t>
      </w:r>
      <w:r w:rsidR="00F946A7">
        <w:t xml:space="preserve"> there is increasing evidence that</w:t>
      </w:r>
      <w:r w:rsidR="001204BA">
        <w:t xml:space="preserve"> g</w:t>
      </w:r>
      <w:r w:rsidR="00EF75BE">
        <w:t>ene regulatory regions play a significant role in functional variation, which me</w:t>
      </w:r>
      <w:r w:rsidR="00226170">
        <w:t>ans that causal variants will never fall within annotated gene boundaries</w:t>
      </w:r>
      <w:r w:rsidR="00226170">
        <w:fldChar w:fldCharType="begin" w:fldLock="1"/>
      </w:r>
      <w:r w:rsidR="00983C68">
        <w: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id" : "ITEM-2",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2",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lt;sup&gt;2,11&lt;/sup&gt;", "plainTextFormattedCitation" : "2,11", "previouslyFormattedCitation" : "(Wray 2007; Wallace et al. 2014)" }, "properties" : { "noteIndex" : 0 }, "schema" : "https://github.com/citation-style-language/schema/raw/master/csl-citation.json" }</w:instrText>
      </w:r>
      <w:r w:rsidR="00226170">
        <w:fldChar w:fldCharType="separate"/>
      </w:r>
      <w:r w:rsidR="00983C68" w:rsidRPr="00983C68">
        <w:rPr>
          <w:noProof/>
          <w:vertAlign w:val="superscript"/>
        </w:rPr>
        <w:t>2,11</w:t>
      </w:r>
      <w:r w:rsidR="00226170">
        <w:fldChar w:fldCharType="end"/>
      </w:r>
      <w:r w:rsidR="00EF75BE">
        <w:t xml:space="preserve">. Several </w:t>
      </w:r>
      <w:r w:rsidR="00DB6220">
        <w:t>quantitative trait loci (</w:t>
      </w:r>
      <w:r w:rsidR="0057418A">
        <w:t>QTL</w:t>
      </w:r>
      <w:r w:rsidR="000C6F1D">
        <w:t>s</w:t>
      </w:r>
      <w:r w:rsidR="00DB6220">
        <w:t>)</w:t>
      </w:r>
      <w:r w:rsidR="0057418A">
        <w:t xml:space="preserve"> </w:t>
      </w:r>
      <w:r w:rsidR="000C6F1D">
        <w:t xml:space="preserve">composed </w:t>
      </w:r>
      <w:r w:rsidR="0057418A">
        <w:t>of</w:t>
      </w:r>
      <w:r w:rsidR="00EF75BE">
        <w:t xml:space="preserve"> non-coding sequences have been previously reported in maize</w:t>
      </w:r>
      <w:r w:rsidR="00D73850">
        <w:fldChar w:fldCharType="begin" w:fldLock="1"/>
      </w:r>
      <w:r w:rsidR="00983C68">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lt;sup&gt;12\u201314&lt;/sup&gt;", "plainTextFormattedCitation" : "12\u201314", "previouslyFormattedCitation" : "(Clark et al. 2006; Castelletti et al. 2014; Louwers et al. 2009)" }, "properties" : { "noteIndex" : 0 }, "schema" : "https://github.com/citation-style-language/schema/raw/master/csl-citation.json" }</w:instrText>
      </w:r>
      <w:r w:rsidR="00D73850">
        <w:fldChar w:fldCharType="separate"/>
      </w:r>
      <w:r w:rsidR="00983C68" w:rsidRPr="00983C68">
        <w:rPr>
          <w:noProof/>
          <w:vertAlign w:val="superscript"/>
        </w:rPr>
        <w:t>12–14</w:t>
      </w:r>
      <w:r w:rsidR="00D73850">
        <w:fldChar w:fldCharType="end"/>
      </w:r>
      <w:r w:rsidR="00EF75BE">
        <w:t xml:space="preserve">. </w:t>
      </w:r>
      <w:r w:rsidR="0057418A">
        <w:t>T</w:t>
      </w:r>
      <w:r w:rsidR="00EF75BE">
        <w:t>hese challenging factors mean that even when a variant</w:t>
      </w:r>
      <w:r w:rsidR="00D73850">
        <w:t xml:space="preserve"> is</w:t>
      </w:r>
      <w:r w:rsidR="00EF75BE">
        <w:t xml:space="preserve"> strongly associated with a trait, </w:t>
      </w:r>
      <w:r w:rsidR="00E4014A">
        <w:t>many plausibl</w:t>
      </w:r>
      <w:r w:rsidR="0057418A">
        <w:t>e</w:t>
      </w:r>
      <w:r w:rsidR="00EF75BE">
        <w:t xml:space="preserve"> candidate genes</w:t>
      </w:r>
      <w:r w:rsidR="00D73850">
        <w:t xml:space="preserve"> </w:t>
      </w:r>
      <w:r w:rsidR="0057418A">
        <w:t>are</w:t>
      </w:r>
      <w:r w:rsidR="00E4014A">
        <w:t xml:space="preserve"> equally</w:t>
      </w:r>
      <w:r w:rsidR="0057418A">
        <w:t xml:space="preserve"> implicated</w:t>
      </w:r>
      <w:r w:rsidR="00354FCE">
        <w:t xml:space="preserve"> until a causal mutation is identified</w:t>
      </w:r>
      <w:r w:rsidR="00D73850">
        <w:t xml:space="preserve">. </w:t>
      </w:r>
    </w:p>
    <w:p w14:paraId="4D390DA4" w14:textId="77777777" w:rsidR="00C076A9" w:rsidRDefault="0057418A" w:rsidP="00BD482A">
      <w:r>
        <w:t>T</w:t>
      </w:r>
      <w:r w:rsidR="00D73850">
        <w:t>hese issues are multiplied when</w:t>
      </w:r>
      <w:r w:rsidR="0050694A">
        <w:t xml:space="preserve"> studying</w:t>
      </w:r>
      <w:r w:rsidR="00D73850">
        <w:t xml:space="preserve"> complex traits</w:t>
      </w:r>
      <w:r w:rsidR="0050694A">
        <w:t xml:space="preserve"> involving the coordinated effects of </w:t>
      </w:r>
      <w:r w:rsidR="00D73850">
        <w:t>many loci</w:t>
      </w:r>
      <w:r w:rsidR="0050694A">
        <w:t xml:space="preserve"> throughout the genome</w:t>
      </w:r>
      <w:r w:rsidR="00D73850">
        <w:t>.</w:t>
      </w:r>
      <w:r w:rsidR="00E5203F">
        <w:t xml:space="preserve"> </w:t>
      </w:r>
      <w:r w:rsidR="00377114">
        <w:t>N</w:t>
      </w:r>
      <w:r>
        <w:t>arrowing candidates to likely</w:t>
      </w:r>
      <w:r w:rsidR="00EF75BE">
        <w:t xml:space="preserve"> causal genes </w:t>
      </w:r>
      <w:r>
        <w:t xml:space="preserve">through prior knowledge </w:t>
      </w:r>
      <w:r w:rsidR="00EF75BE">
        <w:t>is exacerbated in crop species</w:t>
      </w:r>
      <w:r w:rsidR="00212DEC">
        <w:t xml:space="preserve">, </w:t>
      </w:r>
      <w:r w:rsidR="00EF75BE">
        <w:t xml:space="preserve">where gene annotation is largely incomplete. </w:t>
      </w:r>
      <w:r w:rsidR="004A3458">
        <w:t xml:space="preserve">For example, </w:t>
      </w:r>
      <w:r w:rsidR="00F946A7">
        <w:t xml:space="preserve">in </w:t>
      </w:r>
      <w:r w:rsidR="004A3458">
        <w:t>maize</w:t>
      </w:r>
      <w:r w:rsidR="00F946A7">
        <w:t xml:space="preserve">, </w:t>
      </w:r>
      <w:r w:rsidR="004A3458">
        <w:t>only ~1% of genes have functional annotations</w:t>
      </w:r>
      <w:r w:rsidR="00F946A7">
        <w:t xml:space="preserve"> based on mutant analyses</w:t>
      </w:r>
      <w:r w:rsidR="002E2686">
        <w:fldChar w:fldCharType="begin" w:fldLock="1"/>
      </w:r>
      <w:r w:rsidR="00983C68">
        <w:instrText>ADDIN CSL_CITATION { "citationItems" : [ { "id" : "ITEM-1", "itemData" : { "DOI" : "10.1093/nar/gkv1007", "ISSN" : "1362-4962", "PMID" : "26432828", "abstract" : "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 "author" : [ { "dropping-particle" : "", "family" : "Andorf", "given" : "Carson M", "non-dropping-particle" : "", "parse-names" : false, "suffix" : "" }, { "dropping-particle" : "", "family" : "Cannon", "given" : "Ethalinda K", "non-dropping-particle" : "", "parse-names" : false, "suffix" : "" }, { "dropping-particle" : "", "family" : "Portwood", "given" : "John L", "non-dropping-particle" : "", "parse-names" : false, "suffix" : "" }, { "dropping-particle" : "", "family" : "Gardiner", "given" : "Jack M", "non-dropping-particle" : "", "parse-names" : false, "suffix" : "" }, { "dropping-particle" : "", "family" : "Harper", "given" : "Lisa C", "non-dropping-particle" : "", "parse-names" : false, "suffix" : "" }, { "dropping-particle" : "", "family" : "Schaeffer", "given" : "Mary L", "non-dropping-particle" : "", "parse-names" : false, "suffix" : "" }, { "dropping-particle" : "", "family" : "Braun", "given" : "Bremen L", "non-dropping-particle" : "", "parse-names" : false, "suffix" : "" }, { "dropping-particle" : "", "family" : "Campbell", "given" : "Darwin A", "non-dropping-particle" : "", "parse-names" : false, "suffix" : "" }, { "dropping-particle" : "", "family" : "Vinnakota", "given" : "Abhinav G", "non-dropping-particle" : "", "parse-names" : false, "suffix" : "" }, { "dropping-particle" : "V", "family" : "Sribalusu", "given" : "Venktanaga", "non-dropping-particle" : "", "parse-names" : false, "suffix" : "" }, { "dropping-particle" : "", "family" : "Huerta", "given" : "Miranda", "non-dropping-particle" : "", "parse-names" : false, "suffix" : "" }, { "dropping-particle" : "", "family" : "Cho", "given" : "Kyoung Tak", "non-dropping-particle" : "", "parse-names" : false, "suffix" : "" }, { "dropping-particle" : "", "family" : "Wimalanathan", "given" : "Kokulapalan", "non-dropping-particle" : "", "parse-names" : false, "suffix" : "" }, { "dropping-particle" : "", "family" : "Richter", "given" : "Jacqueline D", "non-dropping-particle" : "", "parse-names" : false, "suffix" : "" }, { "dropping-particle" : "", "family" : "Mauch", "given" : "Emily D", "non-dropping-particle" : "", "parse-names" : false, "suffix" : "" }, { "dropping-particle" : "", "family" : "Rao", "given" : "Bhavani S", "non-dropping-particle" : "", "parse-names" : false, "suffix" : "" }, { "dropping-particle" : "", "family" : "Birkett", "given" : "Scott M", "non-dropping-particle" : "", "parse-names" : false, "suffix" : "" }, { "dropping-particle" : "", "family" : "Sen", "given" : "Taner Z", "non-dropping-particle" : "", "parse-names" : false, "suffix" : "" }, { "dropping-particle" : "", "family" : "Lawrence-Dill", "given" : "Carolyn J", "non-dropping-particle" : "", "parse-names" : false, "suffix" : "" } ], "container-title" : "Nucleic acids research", "id" : "ITEM-1", "issued" : { "date-parts" : [ [ "2015" ] ] }, "page" : "gkv1007", "title" : "MaizeGDB update: new tools, data and interface for the maize model organism database.", "type" : "article-journal" }, "uris" : [ "http://www.mendeley.com/documents/?uuid=dfa46754-b0a8-4679-b677-68cd6a0cc105" ] } ], "mendeley" : { "formattedCitation" : "&lt;sup&gt;15&lt;/sup&gt;", "plainTextFormattedCitation" : "15", "previouslyFormattedCitation" : "(Andorf et al. 2015)" }, "properties" : { "noteIndex" : 0 }, "schema" : "https://github.com/citation-style-language/schema/raw/master/csl-citation.json" }</w:instrText>
      </w:r>
      <w:r w:rsidR="002E2686">
        <w:fldChar w:fldCharType="separate"/>
      </w:r>
      <w:r w:rsidR="00983C68" w:rsidRPr="00983C68">
        <w:rPr>
          <w:noProof/>
          <w:vertAlign w:val="superscript"/>
        </w:rPr>
        <w:t>15</w:t>
      </w:r>
      <w:r w:rsidR="002E2686">
        <w:fldChar w:fldCharType="end"/>
      </w:r>
      <w:r w:rsidR="004A3458">
        <w:t>.</w:t>
      </w:r>
      <w:r w:rsidR="00F946A7">
        <w:t xml:space="preserve"> </w:t>
      </w:r>
      <w:r w:rsidR="00F946A7" w:rsidRPr="00002A0F">
        <w:t xml:space="preserve">Thus, even when a list of potential candidate genes can be identified for a particular trait, </w:t>
      </w:r>
      <w:r w:rsidR="00F946A7">
        <w:t>there are very few sources of information that can help identify genes</w:t>
      </w:r>
      <w:r w:rsidR="00F946A7" w:rsidRPr="00002A0F">
        <w:t xml:space="preserve"> </w:t>
      </w:r>
      <w:r w:rsidR="005E1342">
        <w:t>linked to a</w:t>
      </w:r>
      <w:r w:rsidR="00206CDC">
        <w:t xml:space="preserve"> phenotype</w:t>
      </w:r>
      <w:r w:rsidR="00F946A7" w:rsidRPr="00002A0F">
        <w:t xml:space="preserve">. The interpretation and narrowing of large lists of highly associated SNPs with complex traits </w:t>
      </w:r>
      <w:r w:rsidR="000C6F1D">
        <w:t>are</w:t>
      </w:r>
      <w:r w:rsidR="000C6F1D" w:rsidRPr="00002A0F">
        <w:t xml:space="preserve"> </w:t>
      </w:r>
      <w:r w:rsidR="00F946A7" w:rsidRPr="00002A0F">
        <w:t>now the bottleneck in developing new mechanistic understanding</w:t>
      </w:r>
      <w:r w:rsidR="00F946A7">
        <w:t xml:space="preserve"> of how genes influence traits.</w:t>
      </w:r>
      <w:r w:rsidR="00C076A9">
        <w:t xml:space="preserve"> </w:t>
      </w:r>
    </w:p>
    <w:p w14:paraId="2633355E" w14:textId="6E8A5DB0" w:rsidR="00EF75BE" w:rsidRDefault="00F946A7" w:rsidP="00BD482A">
      <w:r w:rsidRPr="00002A0F">
        <w:lastRenderedPageBreak/>
        <w:t>Advanced mapping populations</w:t>
      </w:r>
      <w:r>
        <w:t xml:space="preserve"> developed in crop species</w:t>
      </w:r>
      <w:r w:rsidRPr="00002A0F">
        <w:t xml:space="preserve"> have enabled the rapid identification of hundreds of loci that characterize traits critical to important global issues </w:t>
      </w:r>
      <w:r w:rsidR="0029761B">
        <w:t xml:space="preserve">such as </w:t>
      </w:r>
      <w:r w:rsidRPr="00002A0F">
        <w:t>worldwide food supply and crop nutritional quality, yet we lack the keys to understand</w:t>
      </w:r>
      <w:r w:rsidR="00DB6220">
        <w:t>ing</w:t>
      </w:r>
      <w:r w:rsidRPr="00002A0F">
        <w:t xml:space="preserve"> the wealth of information linking genotypic variation to phenotype, especially when the trait of interest involves many genes that ha</w:t>
      </w:r>
      <w:r w:rsidR="0074265B">
        <w:t>ve interactions that a GWAS</w:t>
      </w:r>
      <w:r w:rsidRPr="00002A0F">
        <w:t xml:space="preserve"> cannot explicitly model. </w:t>
      </w:r>
    </w:p>
    <w:p w14:paraId="485887C6" w14:textId="61B6A72B" w:rsidR="00EF75BE" w:rsidRPr="00002A0F" w:rsidRDefault="00F946A7" w:rsidP="00BD482A">
      <w:r w:rsidRPr="00002A0F">
        <w:t>One</w:t>
      </w:r>
      <w:r w:rsidR="00A64D5D">
        <w:t xml:space="preserve"> </w:t>
      </w:r>
      <w:r w:rsidR="00EF75BE" w:rsidRPr="00002A0F">
        <w:t xml:space="preserve">informative and easily measurable source of </w:t>
      </w:r>
      <w:r>
        <w:t xml:space="preserve">functional </w:t>
      </w:r>
      <w:r w:rsidR="00EF75BE" w:rsidRPr="00002A0F">
        <w:t xml:space="preserve">information </w:t>
      </w:r>
      <w:r>
        <w:t>is</w:t>
      </w:r>
      <w:r w:rsidR="00DE6D6D">
        <w:t xml:space="preserve"> gene </w:t>
      </w:r>
      <w:r w:rsidRPr="00002A0F">
        <w:t>expression. Surveying gene</w:t>
      </w:r>
      <w:r w:rsidR="00EF75BE" w:rsidRPr="00002A0F">
        <w:t xml:space="preserve"> expression profiles in different contexts, such as </w:t>
      </w:r>
      <w:r w:rsidRPr="00002A0F">
        <w:t>throughout tissue</w:t>
      </w:r>
      <w:r w:rsidR="00DE6D6D" w:rsidRPr="00002A0F">
        <w:t xml:space="preserve"> </w:t>
      </w:r>
      <w:r w:rsidR="00EF75BE" w:rsidRPr="00002A0F">
        <w:t>development or within different genetic backgrounds, helps establish how a gene’s expression is linked to its biological function</w:t>
      </w:r>
      <w:r w:rsidRPr="00002A0F">
        <w:t>, including variation in phenotype. Comparing the similarity of two genes</w:t>
      </w:r>
      <w:r w:rsidR="00DB6220">
        <w:t>’</w:t>
      </w:r>
      <w:r w:rsidRPr="00002A0F">
        <w:t xml:space="preserve"> expression profiles, or</w:t>
      </w:r>
      <w:r w:rsidR="0029761B">
        <w:t xml:space="preserve"> co-expression</w:t>
      </w:r>
      <w:r w:rsidRPr="00002A0F">
        <w:t>, quantifies the joint response of the genes to various biological contexts, and highly similar expression profiles can indicate shared regulation and function</w:t>
      </w:r>
      <w:r w:rsidR="00EC7849">
        <w:fldChar w:fldCharType="begin" w:fldLock="1"/>
      </w:r>
      <w:r w:rsidR="00983C68">
        <w:instrText>ADDIN CSL_CITATION { "citationItems" : [ { "id" : "ITEM-1", "itemData" : { "DOI" : "10.1073/pnas.95.25.14863", "ISBN" : "0027-8424 (Print)\\r0027-8424 (Linking)", "ISSN" : "0027-8424", "PMID" : "9843981", "abstract" : "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 "author" : [ { "dropping-particle" : "", "family" : "Eisen", "given" : "M B", "non-dropping-particle" : "", "parse-names" : false, "suffix" : "" }, { "dropping-particle" : "", "family" : "Spellman", "given" : "P T", "non-dropping-particle" : "", "parse-names" : false, "suffix" : "" }, { "dropping-particle" : "", "family" : "Brown", "given" : "P O", "non-dropping-particle" : "", "parse-names" : false, "suffix" : "" }, { "dropping-particle" : "", "family" : "Botstein", "given" : "D", "non-dropping-particle" : "", "parse-names" : false, "suffix" : "" } ], "container-title" : "Proceedings of the National Academy of Sciences", "id" : "ITEM-1", "issue" : "25", "issued" : { "date-parts" : [ [ "1998", "12", "8" ] ] }, "page" : "14863-14868", "title" : "Cluster analysis and display of genome-wide expression patterns", "type" : "article-journal", "volume" : "95" }, "uris" : [ "http://www.mendeley.com/documents/?uuid=c73afa8b-2566-47d1-8db3-d217883aae95" ] } ], "mendeley" : { "formattedCitation" : "&lt;sup&gt;16&lt;/sup&gt;", "plainTextFormattedCitation" : "16", "previouslyFormattedCitation" : "(Eisen et al. 1998)" }, "properties" : { "noteIndex" : 0 }, "schema" : "https://github.com/citation-style-language/schema/raw/master/csl-citation.json" }</w:instrText>
      </w:r>
      <w:r w:rsidR="00EC7849">
        <w:fldChar w:fldCharType="separate"/>
      </w:r>
      <w:r w:rsidR="00983C68" w:rsidRPr="00983C68">
        <w:rPr>
          <w:noProof/>
          <w:vertAlign w:val="superscript"/>
        </w:rPr>
        <w:t>16</w:t>
      </w:r>
      <w:r w:rsidR="00EC7849">
        <w:fldChar w:fldCharType="end"/>
      </w:r>
      <w:r w:rsidRPr="00002A0F">
        <w:t xml:space="preserve">. Analysis of co-expression or co-expression networks </w:t>
      </w:r>
      <w:r w:rsidR="00DB6220">
        <w:t>has</w:t>
      </w:r>
      <w:r w:rsidR="00DB6220" w:rsidRPr="00002A0F">
        <w:t xml:space="preserve"> </w:t>
      </w:r>
      <w:r w:rsidRPr="00002A0F">
        <w:t xml:space="preserve">been used successfully for identifying functionally related genes, including in several crop </w:t>
      </w:r>
      <w:r>
        <w:t>species</w:t>
      </w:r>
      <w:r w:rsidR="00EF75BE">
        <w:fldChar w:fldCharType="begin" w:fldLock="1"/>
      </w:r>
      <w:r w:rsidR="00983C68">
        <w:instrText>ADDIN CSL_CITATION { "citationItems" : [ { "id" : "ITEM-1", "itemData" : { "DOI" : "10.1371/journal.pone.0099193", "ISSN" : "19326203",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u00a9 2014 Schaefer et al.", "author" : [ { "dropping-particle" : "", "family" : "Schaefer", "given" : "R.J.", "non-dropping-particle" : "", "parse-names" : false, "suffix" : "" }, { "dropping-particle" : "", "family" : "Briskine", "given" : "R.", "non-dropping-particle" : "", "parse-names" : false, "suffix" : "" }, { "dropping-particle" : "", "family" : "Springer", "given" : "N.M.", "non-dropping-particle" : "", "parse-names" : false, "suffix" : "" }, { "dropping-particle" : "", "family" : "Myers", "given" : "C.L.", "non-dropping-particle" : "", "parse-names" : false, "suffix" : "" } ], "container-title" : "PLoS ONE", "id" : "ITEM-1", "issue" : "6", "issued" : { "date-parts" : [ [ "2014" ] ] }, "title" : "Discovering functional modules across diverse maize transcriptomes using COB, the co-expression browser", "type" : "article-journal", "volume" : "9" }, "uris" : [ "http://www.mendeley.com/documents/?uuid=e6950ff0-42ee-31af-a831-74bd7ed85bac" ] }, { "id" : "ITEM-2", "itemData" : { "DOI" : "10.1093/pcp/pcr035", "ISSN" : "1471-9053", "PMID" : "21441235", "abstract" : "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 "author" : [ { "dropping-particle" : "", "family" : "Mochida", "given" : "Keiichi", "non-dropping-particle" : "", "parse-names" : false, "suffix" : "" }, { "dropping-particle" : "", "family" : "Uehara-Yamaguchi", "given" : "Yukiko", "non-dropping-particle" : "", "parse-names" : false, "suffix" : "" }, { "dropping-particle" : "", "family" : "Yoshida", "given" : "Takuhiro", "non-dropping-particle" : "", "parse-names" : false, "suffix" : "" }, { "dropping-particle" : "", "family" : "Sakurai", "given" : "Tetsuya", "non-dropping-particle" : "", "parse-names" : false, "suffix" : "" }, { "dropping-particle" : "", "family" : "Shinozaki", "given" : "Kazuo", "non-dropping-particle" : "", "parse-names" : false, "suffix" : "" } ], "container-title" : "Plant &amp; cell physiology", "id" : "ITEM-2", "issue" : "5", "issued" : { "date-parts" : [ [ "2011", "5" ] ] }, "page" : "785-803", "title" : "Global landscape of a co-expressed gene network in barley and its application to gene discovery in Triticeae crops.", "type" : "article-journal", "volume" : "52" }, "uris" : [ "http://www.mendeley.com/documents/?uuid=00869163-e748-4061-ac64-37e4d2aa3c6d" ] }, { "id" : "ITEM-3", "itemData" : { "DOI" : "10.1093/pcp/pct178", "ISSN" : "0032-0781", "author" : [ { "dropping-particle" : "", "family" : "Obayashi", "given" : "T.", "non-dropping-particle" : "", "parse-names" : false, "suffix" : "" }, { "dropping-particle" : "", "family" : "Okamura", "given" : "Y.", "non-dropping-particle" : "", "parse-names" : false, "suffix" : "" }, { "dropping-particle" : "", "family" : "Ito", "given" : "S.", "non-dropping-particle" : "", "parse-names" : false, "suffix" : "" }, { "dropping-particle" : "", "family" : "Tadaka", "given" : "S.", "non-dropping-particle" : "", "parse-names" : false, "suffix" : "" }, { "dropping-particle" : "", "family" : "Aoki", "given" : "Y.", "non-dropping-particle" : "", "parse-names" : false, "suffix" : "" }, { "dropping-particle" : "", "family" : "Shirota", "given" : "M.", "non-dropping-particle" : "", "parse-names" : false, "suffix" : "" }, { "dropping-particle" : "", "family" : "Kinoshita", "given" : "K.", "non-dropping-particle" : "", "parse-names" : false, "suffix" : "" } ], "container-title" : "Plant and Cell Physiology", "id" : "ITEM-3", "issue" : "1", "issued" : { "date-parts" : [ [ "2014" ] ] }, "page" : "e6-e6", "title" : "ATTED-II in 2014: Evaluation of Gene Coexpression in Agriculturally Important Plants", "type" : "article-journal", "volume" : "55" }, "uris" : [ "http://www.mendeley.com/documents/?uuid=4e3d70bb-00f0-4fd8-a0a8-d2d958aeef3f" ] }, { "id" : "ITEM-4", "itemData" : { "DOI" : "10.1007/s11103-013-0123-3", "ISBN" : "1573-5028 (Electronic)\\r0167-4412 (Linking)", "ISSN" : "0167-4412", "PMID" : "23975147", "abstract" : "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u00b0C and 30 min recovery at 26 \u00b0C following 60 min 42 \u00b0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 "author" : [ { "dropping-particle" : "", "family" : "Sarkar", "given" : "Neelam K.", "non-dropping-particle" : "", "parse-names" : false, "suffix" : "" }, { "dropping-particle" : "", "family" : "Kim", "given" : "Yeon-Ki", "non-dropping-particle" : "", "parse-names" : false, "suffix" : "" }, { "dropping-particle" : "", "family" : "Grover", "given" : "Anil", "non-dropping-particle" : "", "parse-names" : false, "suffix" : "" } ], "container-title" : "Plant Molecular Biology", "id" : "ITEM-4", "issue" : "1-2", "issued" : { "date-parts" : [ [ "2014", "1" ] ] }, "page" : "125-143", "title" : "Coexpression network analysis associated with call of rice seedlings for encountering heat stress", "type" : "article-journal", "volume" : "84" }, "uris" : [ "http://www.mendeley.com/documents/?uuid=94e2997e-6690-44ed-89d0-34011e913317" ] }, { "id" : "ITEM-5", "itemData" : { "DOI" : "10.1186/1471-2164-14-27", "ISBN" : "1471-2164 (Electronic)\\r1471-2164 (Linking)", "ISSN" : "1471-2164", "PMID" : "23324561", "abstract" : "ABSTRACT:", "author" : [ { "dropping-particle" : "", "family" : "Zheng", "given" : "Zhi-Liang", "non-dropping-particle" : "", "parse-names" : false, "suffix" : "" }, { "dropping-particle" : "", "family" : "Zhao", "given" : "Yihong", "non-dropping-particle" : "", "parse-names" : false, "suffix" : "" } ], "container-title" : "BMC genomics", "id" : "ITEM-5", "issue" : "1", "issued" : { "date-parts" : [ [ "2013" ] ] }, "page" : "27", "title" : "Transcriptome comparison and gene coexpression network analysis provide a systems view of citrus response to 'Candidatus Liberibacter asiaticus' infection.", "type" : "article-journal", "volume" : "14" }, "uris" : [ "http://www.mendeley.com/documents/?uuid=8a085a8c-65c5-4875-b5fc-e7b7d675db5b" ] }, { "id" : "ITEM-6", "itemData" : { "DOI" : "10.1093/dnares/dsq002", "ISBN" : "1756-1663 (Electronic)\\r1340-2838 (Linking)", "ISSN" : "1756-1663", "PMID" : "20130013", "abstract" : "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 "author" : [ { "dropping-particle" : "", "family" : "Ozaki", "given" : "Soichi", "non-dropping-particle" : "", "parse-names" : false, "suffix" : "" }, { "dropping-particle" : "", "family" : "Ogata", "given" : "Yoshiyuki", "non-dropping-particle" : "", "parse-names" : false, "suffix" : "" }, { "dropping-particle" : "", "family" : "Suda", "given" : "Kunihiro", "non-dropping-particle" : "", "parse-names" : false, "suffix" : "" }, { "dropping-particle" : "", "family" : "Kurabayashi", "given" : "Atsushi", "non-dropping-particle" : "", "parse-names" : false, "suffix" : "" }, { "dropping-particle" : "", "family" : "Suzuki", "given" : "Tatsuya", "non-dropping-particle" : "", "parse-names" : false, "suffix" : "" }, { "dropping-particle" : "", "family" : "Yamamoto", "given" : "Naoki", "non-dropping-particle" : "", "parse-names" : false, "suffix" : "" }, { "dropping-particle" : "", "family" : "Iijima", "given" : "Yoko", "non-dropping-particle" : "", "parse-names" : false, "suffix" : "" }, { "dropping-particle" : "", "family" : "Tsugane", "given" : "Taneaki", "non-dropping-particle" : "", "parse-names" : false, "suffix" : "" }, { "dropping-particle" : "", "family" : "Fujii", "given" : "Takashi", "non-dropping-particle" : "", "parse-names" : false, "suffix" : "" }, { "dropping-particle" : "", "family" : "Konishi", "given" : "Chiaki", "non-dropping-particle" : "", "parse-names" : false, "suffix" : "" }, { "dropping-particle" : "", "family" : "Inai", "given" : "Shuji", "non-dropping-particle" : "", "parse-names" : false, "suffix" : "" }, { "dropping-particle" : "", "family" : "Bunsupa", "given" : "Somnuk", "non-dropping-particle" : "", "parse-names" : false, "suffix" : "" }, { "dropping-particle" : "", "family" : "Yamazaki", "given" : "Mami", "non-dropping-particle" : "", "parse-names" : false, "suffix" : "" }, { "dropping-particle" : "", "family" : "Shibata", "given" : "Daisuke", "non-dropping-particle" : "", "parse-names" : false, "suffix" : "" }, { "dropping-particle" : "", "family" : "Aoki", "given" : "Koh", "non-dropping-particle" : "", "parse-names" : false, "suffix" : "" } ], "container-title" : "DNA research : an international journal for rapid publication of reports on genes and genomes", "id" : "ITEM-6", "issue" : "2", "issued" : { "date-parts" : [ [ "2010", "4" ] ] }, "page" : "105-16", "title" : "Coexpression analysis of tomato genes and experimental verification of coordinated expression of genes found in a functionally enriched coexpression module.", "type" : "article-journal", "volume" : "17" }, "uris" : [ "http://www.mendeley.com/documents/?uuid=07d1d68b-40e5-43be-bc20-750417e110e9" ] }, { "id" : "ITEM-7", "itemData" : { "DOI" : "10.1073/pnas.1201961109/-/DCSupplemental.www.pnas.org/cgi/doi/10.1073/pnas.1201961109", "ISBN" : "1091-6490 (Electronic)\\r0027-8424 (Linking)", "ISSN" : "0027-8424", "PMID" : "22753482", "abstract" : "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uth",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Hufford", "given" : "Matthew B.", "non-dropping-particle" : "", "parse-names" : false, "suffix" : "" }, { "dropping-particle" : "", "family" : "Ross-Ibarra", "given" : "Jeffrey", "non-dropping-particle" : "", "parse-names" : false, "suffix" : "" }, { "dropping-particle" : "", "family" : "Myers", "given" : "C. L.", "non-dropping-particle" : "", "parse-names" : false, "suffix" : "" }, { "dropping-particle" : "", "family" : "Tiffin", "given" : "P.", "non-dropping-particle" : "", "parse-names" : false, "suffix" : "" }, { "dropping-particle" : "", "family" : "Springer", "given" : "N. M.", "non-dropping-particle" : "", "parse-names" : false, "suffix" : "" } ], "container-title" : "PNAS", "id" : "ITEM-7", "issue" : "29", "issued" : { "date-parts" : [ [ "2012", "7", "17" ] ] }, "page" : "11878-11883", "publisher" : "National Acad Sciences", "title" : "Reshaping of the maize transcriptome by domestication", "type" : "article-journal", "volume" : "109" }, "uris" : [ "http://www.mendeley.com/documents/?uuid=be299f15-6219-4f45-9372-b91b8fa02891" ] } ], "mendeley" : { "formattedCitation" : "&lt;sup&gt;17\u201323&lt;/sup&gt;", "plainTextFormattedCitation" : "17\u201323", "previouslyFormattedCitation" : "(R.J. Schaefer et al. 2014; Mochida et al. 2011; Obayashi et al. 2014; Sarkar, Kim, and Grover 2014; Zheng and Zhao 2013; Ozaki et al. 2010; Ruth Swanson-Wagner et al. 2012)" }, "properties" : { "noteIndex" : 0 }, "schema" : "https://github.com/citation-style-language/schema/raw/master/csl-citation.json" }</w:instrText>
      </w:r>
      <w:r w:rsidR="00EF75BE">
        <w:fldChar w:fldCharType="separate"/>
      </w:r>
      <w:r w:rsidR="00983C68" w:rsidRPr="00983C68">
        <w:rPr>
          <w:noProof/>
          <w:vertAlign w:val="superscript"/>
        </w:rPr>
        <w:t>17–23</w:t>
      </w:r>
      <w:r w:rsidR="00EF75BE">
        <w:fldChar w:fldCharType="end"/>
      </w:r>
      <w:r w:rsidR="00EF75BE" w:rsidRPr="00002A0F">
        <w:t>.</w:t>
      </w:r>
    </w:p>
    <w:p w14:paraId="075DA05C" w14:textId="7B497045" w:rsidR="00EF75BE" w:rsidRPr="00002A0F" w:rsidRDefault="00EF75BE" w:rsidP="00BD482A">
      <w:r w:rsidRPr="00002A0F">
        <w:t>B</w:t>
      </w:r>
      <w:r w:rsidR="0026085C">
        <w:t>ecause co-expression provides a</w:t>
      </w:r>
      <w:r w:rsidRPr="00002A0F">
        <w:t xml:space="preserve"> </w:t>
      </w:r>
      <w:r w:rsidR="00F946A7" w:rsidRPr="00002A0F">
        <w:t xml:space="preserve">global </w:t>
      </w:r>
      <w:r w:rsidRPr="00002A0F">
        <w:t xml:space="preserve">measure of functional relationships, it </w:t>
      </w:r>
      <w:r w:rsidR="00F946A7" w:rsidRPr="00002A0F">
        <w:t xml:space="preserve">can </w:t>
      </w:r>
      <w:r w:rsidRPr="00002A0F">
        <w:t xml:space="preserve">serve as a powerful means </w:t>
      </w:r>
      <w:r w:rsidR="00ED37CD">
        <w:t>for</w:t>
      </w:r>
      <w:r w:rsidRPr="00002A0F">
        <w:t xml:space="preserve"> interpreting GWAS candidate loci. </w:t>
      </w:r>
      <w:r w:rsidR="00F946A7" w:rsidRPr="00002A0F">
        <w:t>Specifically, we</w:t>
      </w:r>
      <w:r w:rsidRPr="0056390E">
        <w:t xml:space="preserve"> expect that </w:t>
      </w:r>
      <w:r w:rsidR="00F946A7" w:rsidRPr="00002A0F">
        <w:t>variation in several different</w:t>
      </w:r>
      <w:r w:rsidR="009628B8" w:rsidRPr="0056390E">
        <w:t xml:space="preserve"> </w:t>
      </w:r>
      <w:r w:rsidRPr="0056390E">
        <w:t xml:space="preserve">genes contributing to the same biological process </w:t>
      </w:r>
      <w:r w:rsidR="00F946A7" w:rsidRPr="00002A0F">
        <w:t xml:space="preserve">would be associated with </w:t>
      </w:r>
      <w:r w:rsidRPr="0056390E">
        <w:t>a given phenotype</w:t>
      </w:r>
      <w:r w:rsidRPr="0056390E">
        <w:fldChar w:fldCharType="begin" w:fldLock="1"/>
      </w:r>
      <w:r w:rsidR="00983C68">
        <w:instrText>ADDIN CSL_CITATION { "citationItems" : [ { "id" : "ITEM-1", "itemData" : { "DOI" : "10.1186/1471-2105-6-227", "ISSN" : "1471-2105", "PMID" : "16162296", "abstract" : "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 "author" : [ { "dropping-particle" : "", "family" : "Wolfe", "given" : "Cecily J", "non-dropping-particle" : "", "parse-names" : false, "suffix" : "" }, { "dropping-particle" : "", "family" : "Kohane", "given" : "Isaac S", "non-dropping-particle" : "", "parse-names" : false, "suffix" : "" }, { "dropping-particle" : "", "family" : "Butte", "given" : "Atul J", "non-dropping-particle" : "", "parse-names" : false, "suffix" : "" } ], "container-title" : "BMC bioinformatics", "id" : "ITEM-1", "issued" : { "date-parts" : [ [ "2005", "1" ] ] }, "page" : "227", "title" : "Systematic survey reveals general applicability of \"guilt-by-association\" within gene coexpression networks.", "type" : "article-journal", "volume" : "6" }, "uris" : [ "http://www.mendeley.com/documents/?uuid=63cfcd16-1079-43c6-ad5a-bb370a90eb4e" ] } ], "mendeley" : { "formattedCitation" : "&lt;sup&gt;24&lt;/sup&gt;", "plainTextFormattedCitation" : "24", "previouslyFormattedCitation" : "(Wolfe, Kohane, and Butte 2005)" }, "properties" : { "noteIndex" : 0 }, "schema" : "https://github.com/citation-style-language/schema/raw/master/csl-citation.json" }</w:instrText>
      </w:r>
      <w:r w:rsidRPr="0056390E">
        <w:fldChar w:fldCharType="separate"/>
      </w:r>
      <w:r w:rsidR="00983C68" w:rsidRPr="00983C68">
        <w:rPr>
          <w:noProof/>
          <w:vertAlign w:val="superscript"/>
        </w:rPr>
        <w:t>24</w:t>
      </w:r>
      <w:r w:rsidRPr="0056390E">
        <w:fldChar w:fldCharType="end"/>
      </w:r>
      <w:r w:rsidRPr="00002A0F">
        <w:t xml:space="preserve">. </w:t>
      </w:r>
      <w:r w:rsidR="00A95231">
        <w:t xml:space="preserve">Thus, </w:t>
      </w:r>
      <w:r w:rsidR="00F946A7" w:rsidRPr="00002A0F">
        <w:t xml:space="preserve">if </w:t>
      </w:r>
      <w:r w:rsidR="00A95231">
        <w:t>g</w:t>
      </w:r>
      <w:r w:rsidRPr="00002A0F">
        <w:t xml:space="preserve">enetic variation </w:t>
      </w:r>
      <w:r w:rsidR="00F946A7" w:rsidRPr="00002A0F">
        <w:t xml:space="preserve">driving the phenotype captured by </w:t>
      </w:r>
      <w:r w:rsidRPr="00002A0F">
        <w:t>GWAS</w:t>
      </w:r>
      <w:r w:rsidR="00A95231">
        <w:t xml:space="preserve"> </w:t>
      </w:r>
      <w:r w:rsidRPr="00002A0F">
        <w:t>is encoded by co-regulated genes</w:t>
      </w:r>
      <w:r w:rsidR="000C6B4B">
        <w:t>,</w:t>
      </w:r>
      <w:r w:rsidR="00A95231">
        <w:t xml:space="preserve"> </w:t>
      </w:r>
      <w:r w:rsidRPr="00002A0F">
        <w:t xml:space="preserve">these </w:t>
      </w:r>
      <w:r w:rsidR="006F5D78">
        <w:t>dataset</w:t>
      </w:r>
      <w:r w:rsidRPr="00002A0F">
        <w:t xml:space="preserve">s </w:t>
      </w:r>
      <w:r w:rsidR="00F946A7" w:rsidRPr="00002A0F">
        <w:t>will</w:t>
      </w:r>
      <w:r w:rsidR="00A95231" w:rsidRPr="00002A0F">
        <w:t xml:space="preserve"> </w:t>
      </w:r>
      <w:r w:rsidRPr="00002A0F">
        <w:t>non</w:t>
      </w:r>
      <w:r w:rsidR="00C377B3">
        <w:t>-</w:t>
      </w:r>
      <w:r w:rsidRPr="00002A0F">
        <w:t>randomly overlap.</w:t>
      </w:r>
      <w:r w:rsidR="0037619E">
        <w:t xml:space="preserve"> </w:t>
      </w:r>
      <w:r w:rsidR="00F946A7" w:rsidRPr="00002A0F">
        <w:t>Systematic integration of candidate loci identified by</w:t>
      </w:r>
      <w:r w:rsidR="0037619E">
        <w:t xml:space="preserve"> GWAS with co-expression </w:t>
      </w:r>
      <w:r w:rsidR="00F946A7" w:rsidRPr="00002A0F">
        <w:t>interactions provides an opportunity to prioritize</w:t>
      </w:r>
      <w:r w:rsidR="0037619E">
        <w:t xml:space="preserve"> </w:t>
      </w:r>
      <w:r w:rsidRPr="00002A0F">
        <w:t xml:space="preserve">candidate genes linked to GWAS SNPs </w:t>
      </w:r>
      <w:r w:rsidR="0037619E">
        <w:t xml:space="preserve">based on </w:t>
      </w:r>
      <w:r w:rsidRPr="00002A0F">
        <w:t xml:space="preserve">putative functional information </w:t>
      </w:r>
      <w:r w:rsidR="00547FCA">
        <w:t>(</w:t>
      </w:r>
      <w:r w:rsidRPr="00002A0F">
        <w:t xml:space="preserve">captured by </w:t>
      </w:r>
      <w:r w:rsidR="00F946A7" w:rsidRPr="00002A0F">
        <w:t>a</w:t>
      </w:r>
      <w:r w:rsidRPr="00002A0F">
        <w:t xml:space="preserve"> gene co-expression network</w:t>
      </w:r>
      <w:r w:rsidR="00893C08">
        <w:t>)</w:t>
      </w:r>
      <w:r w:rsidR="00F946A7" w:rsidRPr="00002A0F">
        <w:t>.</w:t>
      </w:r>
      <w:r w:rsidRPr="00002A0F">
        <w:t xml:space="preserve"> Though not all functional relationships are captured using co-expression</w:t>
      </w:r>
      <w:r>
        <w:fldChar w:fldCharType="begin" w:fldLock="1"/>
      </w:r>
      <w:r w:rsidR="00983C68">
        <w:instrText>ADDIN CSL_CITATION { "citationItems" : [ { "id" : "ITEM-1", "itemData" : { "DOI" : "10.1038/nrg3868", "ISSN" : "1471-0056", "author" : [ { "dropping-particle" : "", "family" : "Ritchie", "given" : "Marylyn D.", "non-dropping-particle" : "", "parse-names" : false, "suffix" : "" }, { "dropping-particle" : "", "family" : "Holzinger", "given" : "Emily R.", "non-dropping-particle" : "", "parse-names" : false, "suffix" : "" }, { "dropping-particle" : "", "family" : "Li", "given" : "Ruowang", "non-dropping-particle" : "", "parse-names" : false, "suffix" : "" }, { "dropping-particle" : "", "family" : "Pendergrass", "given" : "Sarah A.", "non-dropping-particle" : "", "parse-names" : false, "suffix" : "" }, { "dropping-particle" : "", "family" : "Kim", "given" : "Dokyoon", "non-dropping-particle" : "", "parse-names" : false, "suffix" : "" } ], "container-title" : "Nature Reviews Genetics", "id" : "ITEM-1", "issue" : "2", "issued" : { "date-parts" : [ [ "2015", "1", "13" ] ] }, "page" : "85-97", "publisher" : "Nature Publishing Group", "title" : "Methods of integrating data to uncover genotype\u2013phenotype interactions", "type" : "article-journal", "volume" : "16" }, "uris" : [ "http://www.mendeley.com/documents/?uuid=18366a17-3023-4535-8e11-7d46c4e4efee" ] } ], "mendeley" : { "formattedCitation" : "&lt;sup&gt;25&lt;/sup&gt;", "plainTextFormattedCitation" : "25", "previouslyFormattedCitation" : "(Ritchie et al. 2015)" }, "properties" : { "noteIndex" : 0 }, "schema" : "https://github.com/citation-style-language/schema/raw/master/csl-citation.json" }</w:instrText>
      </w:r>
      <w:r>
        <w:fldChar w:fldCharType="separate"/>
      </w:r>
      <w:r w:rsidR="00983C68" w:rsidRPr="00983C68">
        <w:rPr>
          <w:noProof/>
          <w:vertAlign w:val="superscript"/>
        </w:rPr>
        <w:t>25</w:t>
      </w:r>
      <w:r>
        <w:fldChar w:fldCharType="end"/>
      </w:r>
      <w:r w:rsidRPr="00002A0F">
        <w:t xml:space="preserve">, </w:t>
      </w:r>
      <w:r w:rsidR="00EC0F99">
        <w:t>these</w:t>
      </w:r>
      <w:r w:rsidRPr="00002A0F">
        <w:t xml:space="preserve"> data </w:t>
      </w:r>
      <w:r w:rsidR="00F946A7" w:rsidRPr="00002A0F">
        <w:t>still</w:t>
      </w:r>
      <w:r w:rsidR="005D75CC" w:rsidRPr="00002A0F">
        <w:t xml:space="preserve"> </w:t>
      </w:r>
      <w:r w:rsidRPr="00002A0F">
        <w:t xml:space="preserve">provide </w:t>
      </w:r>
      <w:r w:rsidR="00F946A7" w:rsidRPr="00002A0F">
        <w:t xml:space="preserve">a </w:t>
      </w:r>
      <w:r w:rsidRPr="00002A0F">
        <w:t xml:space="preserve">highly informative, and sometimes </w:t>
      </w:r>
      <w:r w:rsidR="006F5D78">
        <w:t xml:space="preserve">the </w:t>
      </w:r>
      <w:r w:rsidR="00F946A7" w:rsidRPr="00002A0F">
        <w:t>only, set of</w:t>
      </w:r>
      <w:r w:rsidRPr="00002A0F">
        <w:t xml:space="preserve"> clues about genes that have otherwise not been studied. This principle has been used successfully with other ty</w:t>
      </w:r>
      <w:r>
        <w:t xml:space="preserve">pes of networks, </w:t>
      </w:r>
      <w:r w:rsidR="00F946A7">
        <w:t>for example</w:t>
      </w:r>
      <w:r w:rsidR="006F5D78">
        <w:t>,</w:t>
      </w:r>
      <w:r w:rsidR="00EA7DEC">
        <w:t xml:space="preserve"> </w:t>
      </w:r>
      <w:r>
        <w:t>protein-protein interactions</w:t>
      </w:r>
      <w:r>
        <w:fldChar w:fldCharType="begin" w:fldLock="1"/>
      </w:r>
      <w:r w:rsidR="00983C68">
        <w:instrText>ADDIN CSL_CITATION { "citationItems" : [ { "id" : "ITEM-1", "itemData" : { "DOI" : "10.1186/1471-2105-9-398", "ISSN" : "1471-2105", "PMID" : "18816408", "abstract" : "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 "author" : [ { "dropping-particle" : "", "family" : "Li", "given" : "Min", "non-dropping-particle" : "", "parse-names" : false, "suffix" : "" }, { "dropping-particle" : "", "family" : "Chen", "given" : "Jian-er", "non-dropping-particle" : "", "parse-names" : false, "suffix" : "" }, { "dropping-particle" : "", "family" : "Wang", "given" : "Jian-xin", "non-dropping-particle" : "", "parse-names" : false, "suffix" : "" }, { "dropping-particle" : "", "family" : "Hu", "given" : "Bin", "non-dropping-particle" : "", "parse-names" : false, "suffix" : "" }, { "dropping-particle" : "", "family" : "Chen", "given" : "Gang", "non-dropping-particle" : "", "parse-names" : false, "suffix" : "" } ], "container-title" : "BMC bioinformatics", "id" : "ITEM-1", "issue" : "1", "issued" : { "date-parts" : [ [ "2008", "1", "25" ] ] }, "language" : "En", "page" : "398", "publisher" : "BioMed Central", "title" : "Modifying the DPClus algorithm for identifying protein complexes based on new topological structures.", "type" : "article-journal", "volume" : "9" }, "uris" : [ "http://www.mendeley.com/documents/?uuid=e6240e39-fe13-4f52-a7ef-dda37848ca1b" ] } ], "mendeley" : { "formattedCitation" : "&lt;sup&gt;26&lt;/sup&gt;", "plainTextFormattedCitation" : "26", "previouslyFormattedCitation" : "(M. Li et al. 2008)" }, "properties" : { "noteIndex" : 0 }, "schema" : "https://github.com/citation-style-language/schema/raw/master/csl-citation.json" }</w:instrText>
      </w:r>
      <w:r>
        <w:fldChar w:fldCharType="separate"/>
      </w:r>
      <w:r w:rsidR="00983C68" w:rsidRPr="00983C68">
        <w:rPr>
          <w:noProof/>
          <w:vertAlign w:val="superscript"/>
        </w:rPr>
        <w:t>26</w:t>
      </w:r>
      <w:r>
        <w:fldChar w:fldCharType="end"/>
      </w:r>
      <w:r>
        <w:t>, and co-expression has been used as a basis</w:t>
      </w:r>
      <w:r w:rsidRPr="00002A0F">
        <w:t xml:space="preserve"> for</w:t>
      </w:r>
      <w:r>
        <w:t xml:space="preserve"> understanding </w:t>
      </w:r>
      <w:r w:rsidR="000833C3">
        <w:t>GWAS</w:t>
      </w:r>
      <w:r>
        <w:t xml:space="preserve"> in mouse and human</w:t>
      </w:r>
      <w:r w:rsidR="00F946A7">
        <w:fldChar w:fldCharType="begin" w:fldLock="1"/>
      </w:r>
      <w:r w:rsidR="00983C68">
        <w: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29534c68-e4bd-43fd-8845-c53fdb32e532"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cb37a95f-320a-468e-97e2-94ca7a107e79"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lt;sup&gt;27\u201329&lt;/sup&gt;", "plainTextFormattedCitation" : "27\u201329", "previouslyFormattedCitation" : "(Calabrese et al. 2017; Bunyavanich et al. 2014; Ta\u015fan et al. 2014)" }, "properties" : { "noteIndex" : 0 }, "schema" : "https://github.com/citation-style-language/schema/raw/master/csl-citation.json" }</w:instrText>
      </w:r>
      <w:r w:rsidR="00F946A7">
        <w:fldChar w:fldCharType="separate"/>
      </w:r>
      <w:r w:rsidR="00983C68" w:rsidRPr="00983C68">
        <w:rPr>
          <w:noProof/>
          <w:vertAlign w:val="superscript"/>
        </w:rPr>
        <w:t>27–29</w:t>
      </w:r>
      <w:r w:rsidR="00F946A7">
        <w:fldChar w:fldCharType="end"/>
      </w:r>
      <w:r w:rsidRPr="00002A0F">
        <w:t>.</w:t>
      </w:r>
    </w:p>
    <w:p w14:paraId="2DDD8C57" w14:textId="143DE165" w:rsidR="00EF75BE" w:rsidRDefault="00EF75BE" w:rsidP="00BD482A">
      <w:r>
        <w:t>We developed a freely available, open</w:t>
      </w:r>
      <w:r w:rsidR="00E31D24">
        <w:t>-</w:t>
      </w:r>
      <w:r>
        <w:t>source computational framework called Camoco (</w:t>
      </w:r>
      <w:r w:rsidRPr="00002A0F">
        <w:rPr>
          <w:b/>
        </w:rPr>
        <w:t>C</w:t>
      </w:r>
      <w:r w:rsidRPr="00002A0F">
        <w:t>o-</w:t>
      </w:r>
      <w:r w:rsidR="00E31D24">
        <w:rPr>
          <w:b/>
        </w:rPr>
        <w:t>a</w:t>
      </w:r>
      <w:r w:rsidR="00E31D24" w:rsidRPr="00002A0F">
        <w:t xml:space="preserve">nalysis </w:t>
      </w:r>
      <w:r w:rsidRPr="00002A0F">
        <w:t xml:space="preserve">of </w:t>
      </w:r>
      <w:r w:rsidRPr="00002A0F">
        <w:rPr>
          <w:b/>
        </w:rPr>
        <w:t>mo</w:t>
      </w:r>
      <w:r w:rsidRPr="00002A0F">
        <w:t xml:space="preserve">lecular </w:t>
      </w:r>
      <w:r w:rsidRPr="00002A0F">
        <w:rPr>
          <w:b/>
        </w:rPr>
        <w:t>co</w:t>
      </w:r>
      <w:r w:rsidRPr="00002A0F">
        <w:t>mponents</w:t>
      </w:r>
      <w:r>
        <w:t>)</w:t>
      </w:r>
      <w:r w:rsidRPr="00002A0F">
        <w:t xml:space="preserve"> designed</w:t>
      </w:r>
      <w:r w:rsidR="0056169A">
        <w:t xml:space="preserve"> </w:t>
      </w:r>
      <w:r w:rsidR="00F946A7" w:rsidRPr="00002A0F">
        <w:t xml:space="preserve">specifically </w:t>
      </w:r>
      <w:r w:rsidR="0056169A">
        <w:t xml:space="preserve">for </w:t>
      </w:r>
      <w:r w:rsidRPr="00002A0F">
        <w:t>integrat</w:t>
      </w:r>
      <w:r w:rsidR="0056169A">
        <w:t>ing</w:t>
      </w:r>
      <w:r w:rsidRPr="00002A0F">
        <w:t xml:space="preserve"> GWAS candidate lists with gene co-expression networks to prioritize individual candidate genes. C</w:t>
      </w:r>
      <w:r>
        <w:t>amoco</w:t>
      </w:r>
      <w:r w:rsidRPr="00002A0F">
        <w:t xml:space="preserve"> </w:t>
      </w:r>
      <w:r w:rsidR="009F4F79">
        <w:t>evaluates</w:t>
      </w:r>
      <w:r w:rsidRPr="00002A0F">
        <w:t xml:space="preserve"> candidate SNPs derived from a typical GWAS study</w:t>
      </w:r>
      <w:r w:rsidR="003F3F60">
        <w:t>,</w:t>
      </w:r>
      <w:r w:rsidRPr="00002A0F">
        <w:t xml:space="preserve"> </w:t>
      </w:r>
      <w:r w:rsidR="003F3F60">
        <w:t>then</w:t>
      </w:r>
      <w:r w:rsidR="003F3F60" w:rsidRPr="00002A0F">
        <w:t xml:space="preserve"> </w:t>
      </w:r>
      <w:r w:rsidR="00B215FC">
        <w:t>identifies sets</w:t>
      </w:r>
      <w:r w:rsidRPr="00002A0F">
        <w:t xml:space="preserve"> of high</w:t>
      </w:r>
      <w:r w:rsidR="00E31D24">
        <w:t>-</w:t>
      </w:r>
      <w:r w:rsidRPr="00002A0F">
        <w:t xml:space="preserve">confidence candidate genes </w:t>
      </w:r>
      <w:r w:rsidR="00B215FC">
        <w:t>with</w:t>
      </w:r>
      <w:r w:rsidR="00F87365">
        <w:t xml:space="preserve"> </w:t>
      </w:r>
      <w:r w:rsidR="00B215FC">
        <w:t>strong</w:t>
      </w:r>
      <w:r w:rsidRPr="00002A0F">
        <w:t xml:space="preserve"> </w:t>
      </w:r>
      <w:r w:rsidR="00B215FC">
        <w:t>co-expression</w:t>
      </w:r>
      <w:r w:rsidRPr="00002A0F">
        <w:t xml:space="preserve"> where multiple members of th</w:t>
      </w:r>
      <w:r w:rsidR="00B215FC">
        <w:t>e set</w:t>
      </w:r>
      <w:r w:rsidRPr="00002A0F">
        <w:t xml:space="preserve"> are associated with the phenotype of</w:t>
      </w:r>
      <w:r>
        <w:t xml:space="preserve"> interest. </w:t>
      </w:r>
    </w:p>
    <w:p w14:paraId="37AAEBEA" w14:textId="747270C4" w:rsidR="00F946A7" w:rsidRDefault="00F946A7" w:rsidP="00BD482A">
      <w:r>
        <w:t xml:space="preserve">We </w:t>
      </w:r>
      <w:r w:rsidR="006540D1">
        <w:t>applied</w:t>
      </w:r>
      <w:r>
        <w:t xml:space="preserve"> this approach</w:t>
      </w:r>
      <w:r w:rsidRPr="00002A0F">
        <w:t xml:space="preserve"> </w:t>
      </w:r>
      <w:r w:rsidR="00E31D24">
        <w:t>to</w:t>
      </w:r>
      <w:r w:rsidRPr="00002A0F">
        <w:t xml:space="preserve"> maize,</w:t>
      </w:r>
      <w:r>
        <w:t xml:space="preserve"> one of the most important agricultural crops in the world, yielding </w:t>
      </w:r>
      <w:r w:rsidR="00953845">
        <w:t>15.1</w:t>
      </w:r>
      <w:r>
        <w:t xml:space="preserve"> billion bushels of grain in the </w:t>
      </w:r>
      <w:r w:rsidR="00497B35">
        <w:t xml:space="preserve">United States </w:t>
      </w:r>
      <w:r w:rsidR="00E31D24">
        <w:t xml:space="preserve">alone </w:t>
      </w:r>
      <w:r>
        <w:t xml:space="preserve">in </w:t>
      </w:r>
      <w:r w:rsidR="00953845">
        <w:t>2016</w:t>
      </w:r>
      <w:r>
        <w:fldChar w:fldCharType="begin" w:fldLock="1"/>
      </w:r>
      <w:r w:rsidR="00983C68">
        <w:instrText>ADDIN CSL_CITATION { "citationItems" : [ { "id" : "ITEM-1", "itemData" : { "author" : [ { "dropping-particle" : "", "family" : "USDA", "given" : "", "non-dropping-particle" : "", "parse-names" : false, "suffix" : "" } ], "id" : "ITEM-1", "issue" : "January", "issued" : { "date-parts" : [ [ "2016" ] ] }, "title" : "Crop Production 2015 Summary", "type" : "report" }, "uris" : [ "http://www.mendeley.com/documents/?uuid=00970602-5ee3-4403-b4ad-35ee202617a0" ] } ], "mendeley" : { "formattedCitation" : "&lt;sup&gt;30&lt;/sup&gt;", "plainTextFormattedCitation" : "30", "previouslyFormattedCitation" : "(USDA 2016)" }, "properties" : { "noteIndex" : 0 }, "schema" : "https://github.com/citation-style-language/schema/raw/master/csl-citation.json" }</w:instrText>
      </w:r>
      <w:r>
        <w:fldChar w:fldCharType="separate"/>
      </w:r>
      <w:r w:rsidR="00983C68" w:rsidRPr="00983C68">
        <w:rPr>
          <w:noProof/>
          <w:vertAlign w:val="superscript"/>
        </w:rPr>
        <w:t>30</w:t>
      </w:r>
      <w:r>
        <w:fldChar w:fldCharType="end"/>
      </w:r>
      <w:r>
        <w:t xml:space="preserve">. </w:t>
      </w:r>
      <w:r w:rsidRPr="00002A0F">
        <w:t xml:space="preserve">We specifically focused </w:t>
      </w:r>
      <w:r w:rsidRPr="00002A0F">
        <w:lastRenderedPageBreak/>
        <w:t>on quantitative phenotypes measuring the</w:t>
      </w:r>
      <w:r>
        <w:t xml:space="preserve"> </w:t>
      </w:r>
      <w:r w:rsidRPr="00002A0F">
        <w:t xml:space="preserve">accumulation of 17 different elements in </w:t>
      </w:r>
      <w:r w:rsidR="00E31D24">
        <w:t xml:space="preserve">the </w:t>
      </w:r>
      <w:r w:rsidRPr="00002A0F">
        <w:t>maize grain ionome (Al, As, B, Ca, Cd, Fe, K, Mg, Mn, Mo, Na, Ni, Rb, S, Se, Sr</w:t>
      </w:r>
      <w:r w:rsidR="00E31D24">
        <w:t>,</w:t>
      </w:r>
      <w:r w:rsidRPr="00002A0F">
        <w:t xml:space="preserve"> and Zn). </w:t>
      </w:r>
      <w:r>
        <w:t>Plants must take up all elements except carbon and oxygen from the soil</w:t>
      </w:r>
      <w:r w:rsidR="00E31D24">
        <w:t>,</w:t>
      </w:r>
      <w:r>
        <w:t xml:space="preserve"> making the plant ionome a critical component in understanding plant environmental response</w:t>
      </w:r>
      <w:r>
        <w:fldChar w:fldCharType="begin" w:fldLock="1"/>
      </w:r>
      <w:r w:rsidR="00983C68">
        <w: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lt;sup&gt;31&lt;/sup&gt;", "plainTextFormattedCitation" : "31", "previouslyFormattedCitation" : "(I. Baxter 2010)" }, "properties" : { "noteIndex" : 0 }, "schema" : "https://github.com/citation-style-language/schema/raw/master/csl-citation.json" }</w:instrText>
      </w:r>
      <w:r>
        <w:fldChar w:fldCharType="separate"/>
      </w:r>
      <w:r w:rsidR="00983C68" w:rsidRPr="00983C68">
        <w:rPr>
          <w:noProof/>
          <w:vertAlign w:val="superscript"/>
        </w:rPr>
        <w:t>31</w:t>
      </w:r>
      <w:r>
        <w:fldChar w:fldCharType="end"/>
      </w:r>
      <w:r>
        <w:t>, grain nutritional quality</w:t>
      </w:r>
      <w:r>
        <w:fldChar w:fldCharType="begin" w:fldLock="1"/>
      </w:r>
      <w:r w:rsidR="00983C68">
        <w: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lt;sup&gt;32&lt;/sup&gt;", "plainTextFormattedCitation" : "32", "previouslyFormattedCitation" : "(Guerinot and Salt 2017)" }, "properties" : { "noteIndex" : 0 }, "schema" : "https://github.com/citation-style-language/schema/raw/master/csl-citation.json" }</w:instrText>
      </w:r>
      <w:r>
        <w:fldChar w:fldCharType="separate"/>
      </w:r>
      <w:r w:rsidR="00983C68" w:rsidRPr="00983C68">
        <w:rPr>
          <w:noProof/>
          <w:vertAlign w:val="superscript"/>
        </w:rPr>
        <w:t>32</w:t>
      </w:r>
      <w:r>
        <w:fldChar w:fldCharType="end"/>
      </w:r>
      <w:r w:rsidR="00AF6436">
        <w:t>,</w:t>
      </w:r>
      <w:r>
        <w:t xml:space="preserve"> and plant physiology</w:t>
      </w:r>
      <w:r>
        <w:fldChar w:fldCharType="begin" w:fldLock="1"/>
      </w:r>
      <w:r w:rsidR="00983C68">
        <w: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lt;sup&gt;33&lt;/sup&gt;", "plainTextFormattedCitation" : "33", "previouslyFormattedCitation" : "(I. R. Baxter et al. 2008)" }, "properties" : { "noteIndex" : 0 }, "schema" : "https://github.com/citation-style-language/schema/raw/master/csl-citation.json" }</w:instrText>
      </w:r>
      <w:r>
        <w:fldChar w:fldCharType="separate"/>
      </w:r>
      <w:r w:rsidR="00983C68" w:rsidRPr="00983C68">
        <w:rPr>
          <w:noProof/>
          <w:vertAlign w:val="superscript"/>
        </w:rPr>
        <w:t>33</w:t>
      </w:r>
      <w:r>
        <w:fldChar w:fldCharType="end"/>
      </w:r>
      <w:r>
        <w:t>.</w:t>
      </w:r>
    </w:p>
    <w:p w14:paraId="33294337" w14:textId="1B851B4F" w:rsidR="00F946A7" w:rsidRDefault="00F946A7" w:rsidP="00BD482A">
      <w:r w:rsidRPr="00002A0F">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w:t>
      </w:r>
      <w:r w:rsidR="00E31D24">
        <w:t>-</w:t>
      </w:r>
      <w:r w:rsidRPr="00002A0F">
        <w:t xml:space="preserve">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ionome. We present high-confidence candidate genes identified for a variety of different ionomic traits, </w:t>
      </w:r>
      <w:r w:rsidR="00065A66">
        <w:t xml:space="preserve">test single gene knockouts demonstrating the utility of this approach, </w:t>
      </w:r>
      <w:r w:rsidRPr="00002A0F">
        <w:t>and</w:t>
      </w:r>
      <w:r w:rsidR="00E31D24">
        <w:t>,</w:t>
      </w:r>
      <w:r w:rsidRPr="00002A0F">
        <w:t xml:space="preserve"> more generally, highlight lessons about the connection between co-expression and GWAS loci from our study that are likely to generalize to other traits and other species.</w:t>
      </w:r>
    </w:p>
    <w:p w14:paraId="507B219F" w14:textId="77777777" w:rsidR="004E79F7" w:rsidRDefault="006B33EA" w:rsidP="00BD482A">
      <w:pPr>
        <w:pStyle w:val="Heading1"/>
      </w:pPr>
      <w:r w:rsidRPr="003E2EAC">
        <w:t>Results</w:t>
      </w:r>
    </w:p>
    <w:p w14:paraId="1EC5BF49" w14:textId="77777777" w:rsidR="005E39F8" w:rsidRDefault="003C50A3" w:rsidP="0002261A">
      <w:pPr>
        <w:pStyle w:val="Heading2"/>
      </w:pPr>
      <w:r>
        <w:t>A framework for i</w:t>
      </w:r>
      <w:r w:rsidR="005E39F8" w:rsidRPr="005E39F8">
        <w:t xml:space="preserve">ntegrating </w:t>
      </w:r>
      <w:r>
        <w:t>GWAS</w:t>
      </w:r>
      <w:r w:rsidR="005E39F8" w:rsidRPr="005E39F8">
        <w:t xml:space="preserve"> </w:t>
      </w:r>
      <w:r w:rsidR="00A57265">
        <w:t>results</w:t>
      </w:r>
      <w:r w:rsidR="00A57265" w:rsidRPr="005E39F8">
        <w:t xml:space="preserve"> </w:t>
      </w:r>
      <w:r w:rsidR="005E39F8" w:rsidRPr="005E39F8">
        <w:t>and co-expression networks</w:t>
      </w:r>
    </w:p>
    <w:p w14:paraId="234803ED" w14:textId="0CF58C70" w:rsidR="00B77B21" w:rsidRDefault="00B77B21" w:rsidP="00834339">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w:t>
      </w:r>
      <w:r>
        <w:t xml:space="preserve"> </w:t>
      </w:r>
      <w:r w:rsidR="000548F2">
        <w:t>outputs</w:t>
      </w:r>
      <w:r w:rsidR="00A57265">
        <w:t xml:space="preserve"> of </w:t>
      </w:r>
      <w:r>
        <w:t>GWAS</w:t>
      </w:r>
      <w:r w:rsidR="000548F2">
        <w:t xml:space="preserve">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w:t>
      </w:r>
      <w:r w:rsidR="000548F2">
        <w:t xml:space="preserve"> rationale </w:t>
      </w:r>
      <w:r w:rsidR="00B45F3C">
        <w:t>for our approach is that genes</w:t>
      </w:r>
      <w:r w:rsidR="0000230A">
        <w:t xml:space="preserve"> that</w:t>
      </w:r>
      <w:r w:rsidR="000548F2">
        <w:t xml:space="preserve"> </w:t>
      </w:r>
      <w:r w:rsidR="0000230A">
        <w:t>function together in a biological process that are</w:t>
      </w:r>
      <w:r w:rsidR="000548F2">
        <w:t xml:space="preserve"> </w:t>
      </w:r>
      <w:r w:rsidR="00B45F3C">
        <w:t xml:space="preserve">identified by </w:t>
      </w:r>
      <w:r w:rsidR="00092892">
        <w:t>GWAS</w:t>
      </w:r>
      <w:r w:rsidR="00B45F3C">
        <w:t xml:space="preserve"> </w:t>
      </w:r>
      <w:r w:rsidR="0000230A">
        <w:t xml:space="preserve">should also </w:t>
      </w:r>
      <w:r w:rsidR="00B45F3C">
        <w:t>have non</w:t>
      </w:r>
      <w:r w:rsidR="00967056">
        <w:t>-</w:t>
      </w:r>
      <w:r w:rsidR="00B45F3C">
        <w:t>random structure in co-expression networks that</w:t>
      </w:r>
      <w:r w:rsidR="000548F2">
        <w:t xml:space="preserve"> </w:t>
      </w:r>
      <w:r w:rsidR="00B45F3C">
        <w:t xml:space="preserve">capture the same biological function. </w:t>
      </w:r>
      <w:r w:rsidR="00D67A90">
        <w:t>Our approach takes</w:t>
      </w:r>
      <w:r w:rsidR="00A27F8D">
        <w:t>,</w:t>
      </w:r>
      <w:r w:rsidR="00B45F3C">
        <w:t xml:space="preserve"> as input</w:t>
      </w:r>
      <w:r w:rsidR="00A27F8D">
        <w:t>,</w:t>
      </w:r>
      <w:r w:rsidR="00D67A90">
        <w:t xml:space="preserve"> </w:t>
      </w:r>
      <w:r w:rsidR="00B45F3C">
        <w:t xml:space="preserve">a list of SNPs associated with a trait of interest </w:t>
      </w:r>
      <w:r w:rsidR="0000230A">
        <w:t xml:space="preserve">and </w:t>
      </w:r>
      <w:r w:rsidR="00B45F3C">
        <w:t>a table of gene expression values</w:t>
      </w:r>
      <w:r w:rsidR="00D67A90">
        <w:t xml:space="preserve"> </w:t>
      </w:r>
      <w:r w:rsidR="00B45F3C">
        <w:t>and produces</w:t>
      </w:r>
      <w:r w:rsidR="00A27F8D">
        <w:t>,</w:t>
      </w:r>
      <w:r w:rsidR="00B45F3C">
        <w:t xml:space="preserve"> as output</w:t>
      </w:r>
      <w:r w:rsidR="00A27F8D">
        <w:t>,</w:t>
      </w:r>
      <w:r w:rsidR="00D67A90">
        <w:t xml:space="preserve"> </w:t>
      </w:r>
      <w:r w:rsidR="00B45F3C">
        <w:t xml:space="preserve">a </w:t>
      </w:r>
      <w:r w:rsidR="00F9560D">
        <w:t>list</w:t>
      </w:r>
      <w:r w:rsidR="00B45F3C">
        <w:t xml:space="preserve"> of high</w:t>
      </w:r>
      <w:r w:rsidR="00E955A0">
        <w:t>-</w:t>
      </w:r>
      <w:r w:rsidR="00B45F3C">
        <w:t xml:space="preserve">priority candidate genes that are near GWAS peaks </w:t>
      </w:r>
      <w:r w:rsidR="00A27F8D">
        <w:t>having</w:t>
      </w:r>
      <w:r w:rsidR="00D67A90">
        <w:t xml:space="preserve"> </w:t>
      </w:r>
      <w:r w:rsidR="00B45F3C">
        <w:t>evidence of strong co-expression</w:t>
      </w:r>
      <w:r w:rsidR="00D67A90">
        <w:t>.</w:t>
      </w:r>
    </w:p>
    <w:p w14:paraId="1CCB5B9D" w14:textId="3CF7F8AA" w:rsidR="00013461" w:rsidRDefault="00EA3C7A" w:rsidP="00834339">
      <w:r>
        <w:t>There are</w:t>
      </w:r>
      <w:r w:rsidR="00B77B21">
        <w:t xml:space="preserve"> three major</w:t>
      </w:r>
      <w:r w:rsidR="00C76E9E">
        <w:t xml:space="preserve"> components of the Camoco framework</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0B0BA4">
        <w:t>Fig. 1</w:t>
      </w:r>
      <w:r w:rsidR="00B77B21">
        <w:fldChar w:fldCharType="end"/>
      </w:r>
      <w:r w:rsidR="00B77B21">
        <w:t>A)</w:t>
      </w:r>
      <w:r w:rsidR="003E2C5F">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0B0BA4">
        <w:t>Fig. 1</w:t>
      </w:r>
      <w:r w:rsidR="00B77B21">
        <w:fldChar w:fldCharType="end"/>
      </w:r>
      <w:r w:rsidR="00B77B21">
        <w:t>B)</w:t>
      </w:r>
      <w:r w:rsidR="003E2C5F">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networks </w:t>
      </w:r>
      <w:r w:rsidR="00D15F44">
        <w:t xml:space="preserve">to </w:t>
      </w:r>
      <w:r w:rsidR="0002616A">
        <w:t>identif</w:t>
      </w:r>
      <w:r w:rsidR="00D15F44">
        <w:t>y</w:t>
      </w:r>
      <w:r w:rsidR="005E22DA">
        <w:t xml:space="preserve"> high</w:t>
      </w:r>
      <w:r w:rsidR="00E955A0">
        <w:t>-</w:t>
      </w:r>
      <w:r w:rsidR="005E22DA">
        <w:t>priority</w:t>
      </w:r>
      <w:r w:rsidR="00B77B21">
        <w:t xml:space="preserve"> </w:t>
      </w:r>
      <w:r w:rsidR="005E22DA">
        <w:t xml:space="preserve">candidate </w:t>
      </w:r>
      <w:r w:rsidR="00B77B21">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BD7995">
        <w:instrText xml:space="preserve"> \* MERGEFORMAT </w:instrText>
      </w:r>
      <w:r w:rsidR="0002616A">
        <w:fldChar w:fldCharType="separate"/>
      </w:r>
      <w:r w:rsidR="000B0BA4">
        <w:t>Fig.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BD7995">
        <w:instrText xml:space="preserve"> \* MERGEFORMAT </w:instrText>
      </w:r>
      <w:r w:rsidR="00ED0580">
        <w:fldChar w:fldCharType="separate"/>
      </w:r>
      <w:r w:rsidR="000B0BA4">
        <w:t>Materials and Methods</w:t>
      </w:r>
      <w:r w:rsidR="00ED0580">
        <w:fldChar w:fldCharType="end"/>
      </w:r>
      <w:r w:rsidR="00ED0580">
        <w:t xml:space="preserve"> </w:t>
      </w:r>
      <w:r w:rsidR="00C46D31">
        <w:t>for details on each component)</w:t>
      </w:r>
      <w:r w:rsidR="00B77B21">
        <w:t>.</w:t>
      </w:r>
    </w:p>
    <w:p w14:paraId="40865892" w14:textId="48A1AA4A" w:rsidR="00F42CCC" w:rsidRDefault="00AF201D" w:rsidP="00834339">
      <w:r>
        <w:t xml:space="preserve"> The overlap algorithm uses</w:t>
      </w:r>
      <w:r w:rsidR="00C46D31">
        <w:t xml:space="preserve"> two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r w:rsidR="00C46D31">
        <w:t xml:space="preserve"> (</w:t>
      </w:r>
      <w:r w:rsidR="00CE1A7A">
        <w:fldChar w:fldCharType="begin"/>
      </w:r>
      <w:r w:rsidR="00CE1A7A">
        <w:instrText xml:space="preserve"> REF _Ref447101528 \h </w:instrText>
      </w:r>
      <w:r w:rsidR="00BD7995">
        <w:instrText xml:space="preserve"> \* MERGEFORMAT </w:instrText>
      </w:r>
      <w:r w:rsidR="00CE1A7A">
        <w:fldChar w:fldCharType="separate"/>
      </w:r>
      <w:r w:rsidR="000B0BA4" w:rsidRPr="0045686C">
        <w:rPr>
          <w:rFonts w:eastAsiaTheme="minorEastAsia"/>
        </w:rPr>
        <w:t>Eq.</w:t>
      </w:r>
      <w:r w:rsidR="004F5594">
        <w:rPr>
          <w:rFonts w:eastAsiaTheme="minorEastAsia"/>
        </w:rPr>
        <w:t xml:space="preserve"> </w:t>
      </w:r>
      <w:r w:rsidR="000B0BA4" w:rsidRPr="0045686C">
        <w:rPr>
          <w:rFonts w:eastAsiaTheme="minorEastAsia"/>
        </w:rPr>
        <w:t>1</w:t>
      </w:r>
      <w:r w:rsidR="00CE1A7A">
        <w:fldChar w:fldCharType="end"/>
      </w:r>
      <w:r w:rsidR="00CE1A7A">
        <w:t xml:space="preserve"> and </w:t>
      </w:r>
      <w:r w:rsidR="00CE1A7A">
        <w:fldChar w:fldCharType="begin"/>
      </w:r>
      <w:r w:rsidR="00CE1A7A">
        <w:instrText xml:space="preserve"> REF _Ref464049667 \h </w:instrText>
      </w:r>
      <w:r w:rsidR="00BD7995">
        <w:instrText xml:space="preserve"> \* MERGEFORMAT </w:instrText>
      </w:r>
      <w:r w:rsidR="00CE1A7A">
        <w:fldChar w:fldCharType="separate"/>
      </w:r>
      <w:r w:rsidR="000B0BA4">
        <w:t>Eq.</w:t>
      </w:r>
      <w:r w:rsidR="004F5594">
        <w:t xml:space="preserve"> </w:t>
      </w:r>
      <w:r w:rsidR="000B0BA4">
        <w:t>2</w:t>
      </w:r>
      <w:r w:rsidR="00CE1A7A">
        <w:fldChar w:fldCharType="end"/>
      </w:r>
      <w:r w:rsidR="00C46D31">
        <w:t xml:space="preserve">). </w:t>
      </w:r>
      <w:r w:rsidR="004D5AC5">
        <w:t>Subn</w:t>
      </w:r>
      <w:r w:rsidR="00C46D31">
        <w:t xml:space="preserve">etwork </w:t>
      </w:r>
      <w:r w:rsidR="00C46D31" w:rsidRPr="0088519F">
        <w:t>density</w:t>
      </w:r>
      <w:r w:rsidR="00C46D31">
        <w:t xml:space="preserve"> measures the</w:t>
      </w:r>
      <w:r w:rsidR="00B77B21">
        <w:t xml:space="preserve"> average interaction strength between all pairwise combinations of </w:t>
      </w:r>
      <w:r w:rsidR="00CA6BB2">
        <w:t xml:space="preserve">genes </w:t>
      </w:r>
      <w:r w:rsidR="00F763C1">
        <w:t>near</w:t>
      </w:r>
      <w:r w:rsidR="00CA6BB2">
        <w:t xml:space="preserve"> GWAS peaks</w:t>
      </w:r>
      <w:r w:rsidR="00B77B21">
        <w:t xml:space="preserve">. </w:t>
      </w:r>
      <w:r w:rsidR="004D5AC5">
        <w:t>Subn</w:t>
      </w:r>
      <w:r w:rsidR="00B77B21">
        <w:t xml:space="preserve">etwork </w:t>
      </w:r>
      <w:r w:rsidR="00B77B21" w:rsidRPr="0088519F">
        <w:t>locality</w:t>
      </w:r>
      <w:r w:rsidR="00672043">
        <w:t xml:space="preserve"> </w:t>
      </w:r>
      <w:r w:rsidR="00DC139F">
        <w:t xml:space="preserve">measures </w:t>
      </w:r>
      <w:r w:rsidR="00047CAD">
        <w:lastRenderedPageBreak/>
        <w:t>the proportion</w:t>
      </w:r>
      <w:r w:rsidR="00DC139F">
        <w:t xml:space="preserve"> of co-expression</w:t>
      </w:r>
      <w:r w:rsidR="0002382F">
        <w:t xml:space="preserve"> interactions among</w:t>
      </w:r>
      <w:r w:rsidR="00047CAD">
        <w:t xml:space="preserve"> genes within</w:t>
      </w:r>
      <w:r w:rsidR="00DC139F">
        <w:t xml:space="preserve"> a GWAS-derived subnetwork</w:t>
      </w:r>
      <w:r w:rsidR="0099171C">
        <w:t xml:space="preserve"> (local interactions)</w:t>
      </w:r>
      <w:r w:rsidR="00DC139F">
        <w:t xml:space="preserve"> as compared to</w:t>
      </w:r>
      <w:r w:rsidR="0099171C">
        <w:t xml:space="preserve"> the number of global interactions with</w:t>
      </w:r>
      <w:r w:rsidR="00DC139F">
        <w:t xml:space="preserve"> </w:t>
      </w:r>
      <w:r w:rsidR="0099171C">
        <w:t>o</w:t>
      </w:r>
      <w:r w:rsidR="00DC139F">
        <w:t>ther genes in the genome</w:t>
      </w:r>
      <w:r w:rsidR="00BE09C6">
        <w:t xml:space="preserve">. Density and locality </w:t>
      </w:r>
      <w:r w:rsidR="002A55CF">
        <w:t xml:space="preserve">were also calculated on a </w:t>
      </w:r>
      <w:r w:rsidR="000B2E54">
        <w:t>gene</w:t>
      </w:r>
      <w:r w:rsidR="002A55CF">
        <w:t>-specific</w:t>
      </w:r>
      <w:r w:rsidR="000B2E54">
        <w:t xml:space="preserve"> basis (</w:t>
      </w:r>
      <w:r w:rsidR="000B2E54">
        <w:fldChar w:fldCharType="begin"/>
      </w:r>
      <w:r w:rsidR="000B2E54">
        <w:instrText xml:space="preserve"> REF _Ref464738379 \h </w:instrText>
      </w:r>
      <w:r w:rsidR="00BD7995">
        <w:instrText xml:space="preserve"> \* MERGEFORMAT </w:instrText>
      </w:r>
      <w:r w:rsidR="000B2E54">
        <w:fldChar w:fldCharType="separate"/>
      </w:r>
      <w:r w:rsidR="000B2E54" w:rsidRPr="0045686C">
        <w:rPr>
          <w:rFonts w:eastAsiaTheme="minorEastAsia"/>
        </w:rPr>
        <w:t>Eq.</w:t>
      </w:r>
      <w:r w:rsidR="004F5594">
        <w:rPr>
          <w:rFonts w:eastAsiaTheme="minorEastAsia"/>
        </w:rPr>
        <w:t xml:space="preserve"> </w:t>
      </w:r>
      <w:r w:rsidR="000B2E54">
        <w:rPr>
          <w:rFonts w:eastAsiaTheme="minorEastAsia"/>
        </w:rPr>
        <w:t>3</w:t>
      </w:r>
      <w:r w:rsidR="000B2E54">
        <w:fldChar w:fldCharType="end"/>
      </w:r>
      <w:r w:rsidR="000B2E54">
        <w:t xml:space="preserve"> and </w:t>
      </w:r>
      <w:r w:rsidR="000B2E54">
        <w:fldChar w:fldCharType="begin"/>
      </w:r>
      <w:r w:rsidR="000B2E54">
        <w:instrText xml:space="preserve"> REF _Ref447101571 \h </w:instrText>
      </w:r>
      <w:r w:rsidR="00BD7995">
        <w:instrText xml:space="preserve"> \* MERGEFORMAT </w:instrText>
      </w:r>
      <w:r w:rsidR="000B2E54">
        <w:fldChar w:fldCharType="separate"/>
      </w:r>
      <w:r w:rsidR="000B2E54">
        <w:t>Eq.</w:t>
      </w:r>
      <w:r w:rsidR="004F5594">
        <w:t xml:space="preserve"> </w:t>
      </w:r>
      <w:r w:rsidR="000B2E54">
        <w:t>4</w:t>
      </w:r>
      <w:r w:rsidR="000B2E54">
        <w:fldChar w:fldCharType="end"/>
      </w:r>
      <w:r w:rsidR="000B2E54">
        <w:t>)</w:t>
      </w:r>
      <w:r w:rsidR="00B77B21">
        <w:t xml:space="preserve"> (</w:t>
      </w:r>
      <w:r w:rsidR="004F5594">
        <w:t>s</w:t>
      </w:r>
      <w:r w:rsidR="00B77B21">
        <w:t xml:space="preserve">ee </w:t>
      </w:r>
      <w:r w:rsidR="00B77B21">
        <w:fldChar w:fldCharType="begin"/>
      </w:r>
      <w:r w:rsidR="00B77B21">
        <w:instrText xml:space="preserve"> REF _Ref463088833 \h  \* MERGEFORMAT </w:instrText>
      </w:r>
      <w:r w:rsidR="00B77B21">
        <w:fldChar w:fldCharType="separate"/>
      </w:r>
      <w:r w:rsidR="000B0BA4">
        <w:t>Materials and Methods</w:t>
      </w:r>
      <w:r w:rsidR="00B77B21">
        <w:fldChar w:fldCharType="end"/>
      </w:r>
      <w:r w:rsidR="00B77B21">
        <w:t xml:space="preserve"> for details). </w:t>
      </w:r>
      <w:r w:rsidR="00DC139F">
        <w:t>For a given</w:t>
      </w:r>
      <w:r w:rsidR="004D738A">
        <w:t xml:space="preserve"> </w:t>
      </w:r>
      <w:r w:rsidR="00C17968">
        <w:t xml:space="preserve">input </w:t>
      </w:r>
      <w:r w:rsidR="00DC139F">
        <w:t>GWAS trait</w:t>
      </w:r>
      <w:r w:rsidR="0000230A">
        <w:t xml:space="preserve"> and </w:t>
      </w:r>
      <w:r w:rsidR="00415C99">
        <w:t>co-</w:t>
      </w:r>
      <w:r w:rsidR="0000230A">
        <w:t xml:space="preserve">expression </w:t>
      </w:r>
      <w:r w:rsidR="00415C99">
        <w:t>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4F5594">
        <w:t xml:space="preserve"> </w:t>
      </w:r>
      <w:r w:rsidR="00DC139F">
        <w:t>distribution</w:t>
      </w:r>
      <w:r w:rsidR="003374CD">
        <w:t xml:space="preserve"> based </w:t>
      </w:r>
      <w:r w:rsidR="004D738A">
        <w:t xml:space="preserve">on </w:t>
      </w:r>
      <w:r w:rsidR="003374CD">
        <w:t>random</w:t>
      </w:r>
      <w:r w:rsidR="00415C99">
        <w:t>ly</w:t>
      </w:r>
      <w:r w:rsidR="003374CD">
        <w:t xml:space="preserve"> </w:t>
      </w:r>
      <w:r w:rsidR="00415C99">
        <w:t>generated</w:t>
      </w:r>
      <w:r w:rsidR="003374CD">
        <w:t xml:space="preserve"> GWAS traits (</w:t>
      </w:r>
      <w:r w:rsidR="003374CD" w:rsidRPr="005F4F4B">
        <w:rPr>
          <w:i/>
        </w:rPr>
        <w:t>n</w:t>
      </w:r>
      <w:r w:rsidR="004F5594">
        <w:rPr>
          <w:i/>
        </w:rPr>
        <w:t xml:space="preserve"> </w:t>
      </w:r>
      <w:r w:rsidR="003374CD">
        <w:t>=</w:t>
      </w:r>
      <w:r w:rsidR="004F5594">
        <w:t xml:space="preserve"> </w:t>
      </w:r>
      <w:r w:rsidR="003374CD">
        <w:t>1</w:t>
      </w:r>
      <w:r w:rsidR="00754AC7">
        <w:t>,</w:t>
      </w:r>
      <w:r w:rsidR="003374CD">
        <w:t>000) with the same number of implicated loci and corresponding candidate genes</w:t>
      </w:r>
      <w:r w:rsidR="0092598E">
        <w:t>.</w:t>
      </w:r>
      <w:r w:rsidR="004B02B7">
        <w:t xml:space="preserve"> </w:t>
      </w:r>
      <w:r w:rsidR="003374CD">
        <w:t>This null</w:t>
      </w:r>
      <w:r w:rsidR="004F5594">
        <w:t xml:space="preserve"> </w:t>
      </w:r>
      <w:r w:rsidR="00DC139F">
        <w:t>distribution is</w:t>
      </w:r>
      <w:r w:rsidR="00415C99">
        <w:t xml:space="preserve"> then</w:t>
      </w:r>
      <w:r w:rsidR="00DC139F">
        <w:t xml:space="preserve"> used to derive a </w:t>
      </w:r>
      <w:r w:rsidR="00DC139F" w:rsidRPr="005F4F4B">
        <w:rPr>
          <w:i/>
        </w:rPr>
        <w:t>p</w:t>
      </w:r>
      <w:r w:rsidR="00DC139F">
        <w:t xml:space="preserve">-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BD7995">
        <w:instrText xml:space="preserve"> \* MERGEFORMAT </w:instrText>
      </w:r>
      <w:r w:rsidR="006575E3">
        <w:fldChar w:fldCharType="separate"/>
      </w:r>
      <w:r w:rsidR="000B0BA4">
        <w:t>Fig. 1</w:t>
      </w:r>
      <w:r w:rsidR="006575E3">
        <w:fldChar w:fldCharType="end"/>
      </w:r>
      <w:r w:rsidR="00DC139F">
        <w:t>D).</w:t>
      </w:r>
      <w:r w:rsidR="004B02B7">
        <w:t xml:space="preserve"> </w:t>
      </w:r>
      <w:r w:rsidR="00E236D1">
        <w:t>Thu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w:t>
      </w:r>
      <w:r w:rsidR="00FD75BF">
        <w:t xml:space="preserve"> (FDR)</w:t>
      </w:r>
      <w:r w:rsidR="00894FFD">
        <w:t xml:space="preserve"> that indicates the significance of the observed overlap between </w:t>
      </w:r>
      <w:r w:rsidR="00117375">
        <w:t>each candidate causal gene</w:t>
      </w:r>
      <w:r w:rsidR="00894FFD">
        <w:t xml:space="preserve"> and the co-expression network.</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to those </w:t>
      </w:r>
      <w:r w:rsidR="00415C99">
        <w:t xml:space="preserve">that have strong trait association and also </w:t>
      </w:r>
      <w:r w:rsidR="004F5594">
        <w:t xml:space="preserve">are </w:t>
      </w:r>
      <w:r w:rsidR="00415C99">
        <w:t xml:space="preserve">highly co-expressed </w:t>
      </w:r>
      <w:r w:rsidR="00C91DE4">
        <w:t>with</w:t>
      </w:r>
      <w:r w:rsidR="0002261A">
        <w:t xml:space="preserve"> </w:t>
      </w:r>
      <w:r w:rsidR="00415C99">
        <w:t xml:space="preserve">other </w:t>
      </w:r>
      <w:r w:rsidR="00F63481">
        <w:t>GWAS</w:t>
      </w:r>
      <w:r w:rsidR="004F5594">
        <w:t>-</w:t>
      </w:r>
      <w:r w:rsidR="00415C99">
        <w:t xml:space="preserve">associated </w:t>
      </w:r>
      <w:bookmarkStart w:id="8" w:name="_GoBack"/>
      <w:bookmarkEnd w:id="8"/>
      <w:r w:rsidR="00415C99">
        <w:t>genes</w:t>
      </w:r>
      <w:r w:rsidR="00802FA5">
        <w:t>. O</w:t>
      </w:r>
      <w:r w:rsidR="00C56A67">
        <w:t>ur meth</w:t>
      </w:r>
      <w:r w:rsidR="00A63051">
        <w:t xml:space="preserve">od can be applied to any trait and species </w:t>
      </w:r>
      <w:r w:rsidR="004F5594">
        <w:t xml:space="preserve">for which </w:t>
      </w:r>
      <w:r w:rsidR="000572EF">
        <w:t xml:space="preserve">GWAS </w:t>
      </w:r>
      <w:r w:rsidR="00415C99">
        <w:t>has been completed and sufficient</w:t>
      </w:r>
      <w:r w:rsidR="00A63051">
        <w:t xml:space="preserve"> </w:t>
      </w:r>
      <w:r w:rsidR="00250555">
        <w:t>gene expression</w:t>
      </w:r>
      <w:r w:rsidR="004D2ED8">
        <w:t xml:space="preserve"> </w:t>
      </w:r>
      <w:r w:rsidR="00415C99">
        <w:t>data exist to construct a co-expression network</w:t>
      </w:r>
      <w:r w:rsidR="00A63051">
        <w:t>.</w:t>
      </w:r>
    </w:p>
    <w:p w14:paraId="7D00BE44" w14:textId="01C59220" w:rsidR="00BD3E3E" w:rsidRDefault="00F87A75" w:rsidP="00834339">
      <w:pPr>
        <w:pStyle w:val="Heading3"/>
      </w:pPr>
      <w:bookmarkStart w:id="9" w:name="_Ref444765587"/>
      <w:r>
        <w:t>Fig</w:t>
      </w:r>
      <w:r w:rsidR="00372A40">
        <w:t>ure</w:t>
      </w:r>
      <w:r w:rsidR="00BD3E3E">
        <w:t xml:space="preserve"> 1</w:t>
      </w:r>
      <w:bookmarkEnd w:id="9"/>
    </w:p>
    <w:p w14:paraId="13838A01" w14:textId="77777777" w:rsidR="00DE0A16" w:rsidRPr="00DE0A16" w:rsidRDefault="00DE0A16" w:rsidP="00DE0A16"/>
    <w:p w14:paraId="20901FC1" w14:textId="3F4D5AC3" w:rsidR="00E7135D" w:rsidRDefault="00D42BE5" w:rsidP="00834339">
      <w:pPr>
        <w:pStyle w:val="Heading3"/>
      </w:pPr>
      <w:r>
        <w:t>Schematic</w:t>
      </w:r>
      <w:r w:rsidR="00CE7F08">
        <w:t xml:space="preserve"> of the </w:t>
      </w:r>
      <w:r w:rsidR="00E7135D" w:rsidRPr="00E7135D">
        <w:t>Camoco framework</w:t>
      </w:r>
    </w:p>
    <w:p w14:paraId="541EFC10" w14:textId="3E7EB4B8" w:rsidR="00E7135D" w:rsidRDefault="00B61812" w:rsidP="00834339">
      <w:pPr>
        <w:pStyle w:val="Subtitle"/>
      </w:pPr>
      <w:r>
        <w:t xml:space="preserve">The </w:t>
      </w:r>
      <w:r w:rsidR="00E7135D" w:rsidRPr="00E7135D">
        <w:t xml:space="preserve">Camoco framework </w:t>
      </w:r>
      <w:r>
        <w:t>integrates genes identified by SNPs associated</w:t>
      </w:r>
      <w:r w:rsidR="00E7135D" w:rsidRPr="00E7135D">
        <w:t xml:space="preserve"> </w:t>
      </w:r>
      <w:r>
        <w:t>with</w:t>
      </w:r>
      <w:r w:rsidR="00E7135D" w:rsidRPr="00E7135D">
        <w:t xml:space="preserve"> complex traits </w:t>
      </w:r>
      <w:r w:rsidR="00254747">
        <w:t>with functional information inferred from</w:t>
      </w:r>
      <w:r w:rsidR="00E7135D" w:rsidRPr="00E7135D">
        <w:t xml:space="preserve"> </w:t>
      </w:r>
      <w:r w:rsidR="00E852CA">
        <w:t>co-expression</w:t>
      </w:r>
      <w:r w:rsidR="00D739A2">
        <w:t xml:space="preserve"> networks. </w:t>
      </w:r>
      <w:r w:rsidR="00D739A2" w:rsidRPr="00D739A2">
        <w:rPr>
          <w:b/>
        </w:rPr>
        <w:t>(A)</w:t>
      </w:r>
      <w:r w:rsidR="00E7135D" w:rsidRPr="00E7135D">
        <w:t xml:space="preserve"> </w:t>
      </w:r>
      <w:r w:rsidR="00EB2F51">
        <w:t xml:space="preserve">A typical </w:t>
      </w:r>
      <w:r w:rsidR="000D75BC">
        <w:t>GWAS result</w:t>
      </w:r>
      <w:r w:rsidR="00E7135D" w:rsidRPr="00E7135D">
        <w:t xml:space="preserve"> for a c</w:t>
      </w:r>
      <w:r w:rsidR="00D739A2">
        <w:t>omplex trait identifies several</w:t>
      </w:r>
      <w:r w:rsidR="00E7135D" w:rsidRPr="00E7135D">
        <w:t xml:space="preserve"> SNPs (circled) passing </w:t>
      </w:r>
      <w:r w:rsidR="0068039F">
        <w:t xml:space="preserve">the </w:t>
      </w:r>
      <w:r w:rsidR="00E7135D" w:rsidRPr="00E7135D">
        <w:t xml:space="preserve">threshold for </w:t>
      </w:r>
      <w:r w:rsidR="00C95B73">
        <w:t xml:space="preserve">genome-wide </w:t>
      </w:r>
      <w:r w:rsidR="00E7135D" w:rsidRPr="00E7135D">
        <w:t>significance indicating a multigenic trait. SNP-to-gene mapping windows i</w:t>
      </w:r>
      <w:r w:rsidR="00DB7A3F">
        <w:t>dentif</w:t>
      </w:r>
      <w:r w:rsidR="00C95B73">
        <w:t>y</w:t>
      </w:r>
      <w:r w:rsidR="00CD5B73">
        <w:t xml:space="preserve"> a</w:t>
      </w:r>
      <w:r w:rsidR="00E7135D" w:rsidRPr="00E7135D">
        <w:t xml:space="preserve"> varying number of candidate genes</w:t>
      </w:r>
      <w:r w:rsidR="00DB7A3F">
        <w:t xml:space="preserve"> for each SNP</w:t>
      </w:r>
      <w:r w:rsidR="00C567BD">
        <w:t>. Candidate genes are identified</w:t>
      </w:r>
      <w:r w:rsidR="00E7135D" w:rsidRPr="00E7135D">
        <w:t xml:space="preserve"> based on</w:t>
      </w:r>
      <w:r w:rsidR="0036589A">
        <w:t xml:space="preserve"> user</w:t>
      </w:r>
      <w:r w:rsidR="00BD7D9E">
        <w:t>-</w:t>
      </w:r>
      <w:r w:rsidR="0036589A">
        <w:t>specified</w:t>
      </w:r>
      <w:r w:rsidR="00E7135D" w:rsidRPr="00E7135D">
        <w:t xml:space="preserve"> window size and </w:t>
      </w:r>
      <w:r w:rsidR="00045287">
        <w:t xml:space="preserve">a maximum </w:t>
      </w:r>
      <w:r w:rsidR="00E7135D" w:rsidRPr="00E7135D">
        <w:t>number of flanking g</w:t>
      </w:r>
      <w:r w:rsidR="00D739A2">
        <w:t>enes surrounding a SNP</w:t>
      </w:r>
      <w:r w:rsidR="00DA1A75">
        <w:t xml:space="preserve"> (e.g.</w:t>
      </w:r>
      <w:r w:rsidR="004A0F3B">
        <w:t>,</w:t>
      </w:r>
      <w:r w:rsidR="00DA1A75">
        <w:t xml:space="preserve"> 50</w:t>
      </w:r>
      <w:r w:rsidR="004A0F3B">
        <w:t xml:space="preserve"> </w:t>
      </w:r>
      <w:r w:rsidR="00DA1A75">
        <w:t xml:space="preserve">kb and </w:t>
      </w:r>
      <w:r w:rsidR="004A0F3B">
        <w:t>two</w:t>
      </w:r>
      <w:r w:rsidR="00DA1A75">
        <w:t xml:space="preserve"> flanking genes</w:t>
      </w:r>
      <w:r w:rsidR="004A0F3B">
        <w:t>,</w:t>
      </w:r>
      <w:r w:rsidR="00DA1A75">
        <w:t xml:space="preserve"> designated in red)</w:t>
      </w:r>
      <w:r w:rsidR="00D739A2">
        <w:t xml:space="preserve">. </w:t>
      </w:r>
      <w:r w:rsidR="00D739A2" w:rsidRPr="00D739A2">
        <w:rPr>
          <w:b/>
        </w:rPr>
        <w:t>(B)</w:t>
      </w:r>
      <w:r w:rsidR="00E7135D" w:rsidRPr="00E7135D">
        <w:t xml:space="preserve"> </w:t>
      </w:r>
      <w:r w:rsidR="00A245D1">
        <w:t xml:space="preserve">Independently, </w:t>
      </w:r>
      <w:r w:rsidR="00CD5B73">
        <w:t>gene</w:t>
      </w:r>
      <w:r>
        <w:t xml:space="preserve"> c</w:t>
      </w:r>
      <w:r w:rsidR="00E7135D" w:rsidRPr="00E7135D">
        <w:t xml:space="preserve">o-expression networks identify interactions between genes </w:t>
      </w:r>
      <w:r w:rsidR="00D739A2" w:rsidRPr="00E7135D">
        <w:t xml:space="preserve">uncovering </w:t>
      </w:r>
      <w:r w:rsidR="00DB7A3F">
        <w:t xml:space="preserve">an </w:t>
      </w:r>
      <w:r w:rsidR="00D739A2" w:rsidRPr="00E7135D">
        <w:t>unbiased</w:t>
      </w:r>
      <w:r w:rsidR="00DB7A3F">
        <w:t xml:space="preserve"> survey of</w:t>
      </w:r>
      <w:r w:rsidR="00E7135D" w:rsidRPr="00E7135D">
        <w:t xml:space="preserve"> putative </w:t>
      </w:r>
      <w:r w:rsidR="00D739A2">
        <w:t>biological co-function.</w:t>
      </w:r>
      <w:r w:rsidR="00CD5B73">
        <w:t xml:space="preserve"> </w:t>
      </w:r>
      <w:r w:rsidR="00C6245F">
        <w:t>Network interactions are identified by comparing gene expression profiles across a diverse set of accessions (e.g.</w:t>
      </w:r>
      <w:r w:rsidR="004A0F3B">
        <w:t>,</w:t>
      </w:r>
      <w:r w:rsidR="00C6245F">
        <w:t xml:space="preserve"> experimental conditions, </w:t>
      </w:r>
      <w:r w:rsidR="00E64495">
        <w:t>tissue, samples)</w:t>
      </w:r>
      <w:r w:rsidR="00B96EB6">
        <w:t>. Gene</w:t>
      </w:r>
      <w:r w:rsidR="00621FD9">
        <w:t xml:space="preserve"> subnetworks indicate sets of genes with strongly correlated gene expression profiles.</w:t>
      </w:r>
      <w:r w:rsidR="00CD5B73">
        <w:t xml:space="preserve"> </w:t>
      </w:r>
      <w:r w:rsidR="00D739A2" w:rsidRPr="00D739A2">
        <w:rPr>
          <w:b/>
        </w:rPr>
        <w:t>(C)</w:t>
      </w:r>
      <w:r w:rsidR="00E7135D" w:rsidRPr="00E7135D">
        <w:t xml:space="preserve"> </w:t>
      </w:r>
      <w:r w:rsidR="00A245D1">
        <w:t>Co-analysis</w:t>
      </w:r>
      <w:r w:rsidR="00E7135D" w:rsidRPr="00E7135D">
        <w:t xml:space="preserve"> of </w:t>
      </w:r>
      <w:r w:rsidR="00D94859">
        <w:t>co-expression</w:t>
      </w:r>
      <w:r w:rsidR="00FB5744">
        <w:t xml:space="preserve"> interactions among </w:t>
      </w:r>
      <w:r w:rsidR="00543D15">
        <w:t xml:space="preserve">GWAS </w:t>
      </w:r>
      <w:r w:rsidR="00FB5744">
        <w:t>trait</w:t>
      </w:r>
      <w:r w:rsidR="00E7135D" w:rsidRPr="00E7135D">
        <w:t xml:space="preserve"> candidate genes </w:t>
      </w:r>
      <w:r w:rsidR="00D94859">
        <w:t>identifies</w:t>
      </w:r>
      <w:r w:rsidR="00E7135D" w:rsidRPr="00E7135D">
        <w:t xml:space="preserve"> a small subset</w:t>
      </w:r>
      <w:r w:rsidR="00D94859">
        <w:t xml:space="preserve"> of genes with </w:t>
      </w:r>
      <w:r w:rsidR="008555EB">
        <w:t xml:space="preserve">strong </w:t>
      </w:r>
      <w:r w:rsidR="00D94859">
        <w:t>network connections</w:t>
      </w:r>
      <w:r w:rsidR="00BC56A9">
        <w:t>. Blue lines designate</w:t>
      </w:r>
      <w:r w:rsidR="00E7135D" w:rsidRPr="00E7135D">
        <w:t xml:space="preserve"> </w:t>
      </w:r>
      <w:r w:rsidR="00E7135D" w:rsidRPr="00E7135D">
        <w:lastRenderedPageBreak/>
        <w:t xml:space="preserve">genes </w:t>
      </w:r>
      <w:r w:rsidR="008873F6">
        <w:t>that</w:t>
      </w:r>
      <w:r w:rsidR="00E7135D" w:rsidRPr="00E7135D">
        <w:t xml:space="preserve"> have similar co-expression patterns indicating co-regulation or shared function. Starred genes are potential candidate genes </w:t>
      </w:r>
      <w:r w:rsidR="00E7135D" w:rsidRPr="002A1D34">
        <w:t>associat</w:t>
      </w:r>
      <w:r w:rsidR="008873F6" w:rsidRPr="00B840AF">
        <w:t>ed with GWAS trai</w:t>
      </w:r>
      <w:r w:rsidR="008873F6" w:rsidRPr="006D630E">
        <w:t>t</w:t>
      </w:r>
      <w:r w:rsidR="002A1D34" w:rsidRPr="00A4469A">
        <w:t>s</w:t>
      </w:r>
      <w:r w:rsidR="008873F6" w:rsidRPr="00422E3C">
        <w:t xml:space="preserve"> based on SNP-to-</w:t>
      </w:r>
      <w:r w:rsidR="00E7135D" w:rsidRPr="00422E3C">
        <w:t>gene mapping and co-expression evidence. Red stars</w:t>
      </w:r>
      <w:r w:rsidR="00895024" w:rsidRPr="0046474E">
        <w:t xml:space="preserve"> indicate</w:t>
      </w:r>
      <w:r w:rsidR="00E7135D" w:rsidRPr="007B1CB5">
        <w:t xml:space="preserve"> genes </w:t>
      </w:r>
      <w:r w:rsidR="00895024" w:rsidRPr="007B1CB5">
        <w:t>that</w:t>
      </w:r>
      <w:r w:rsidR="00E7135D" w:rsidRPr="007B1CB5">
        <w:t xml:space="preserve"> are not the</w:t>
      </w:r>
      <w:r w:rsidR="00E7135D" w:rsidRPr="00E7135D">
        <w:t xml:space="preserve"> closest</w:t>
      </w:r>
      <w:r w:rsidR="00D739A2">
        <w:t xml:space="preserve"> to the </w:t>
      </w:r>
      <w:r w:rsidR="00C66D54">
        <w:t>GWAS</w:t>
      </w:r>
      <w:r w:rsidR="00D739A2">
        <w:t xml:space="preserve"> SNP</w:t>
      </w:r>
      <w:r w:rsidR="00F469A2">
        <w:t xml:space="preserve"> (nonadjacent)</w:t>
      </w:r>
      <w:r w:rsidR="00E84585">
        <w:t xml:space="preserve"> that may have been missed</w:t>
      </w:r>
      <w:r w:rsidR="000002A2">
        <w:t xml:space="preserve"> without co-expression evidence</w:t>
      </w:r>
      <w:r w:rsidR="00E84585">
        <w:t>.</w:t>
      </w:r>
      <w:r w:rsidR="00D739A2">
        <w:t xml:space="preserve"> </w:t>
      </w:r>
      <w:r w:rsidR="00D739A2" w:rsidRPr="00D739A2">
        <w:rPr>
          <w:b/>
        </w:rPr>
        <w:t>(D)</w:t>
      </w:r>
      <w:r w:rsidR="00E7135D" w:rsidRPr="00E7135D">
        <w:t xml:space="preserve"> Statistical significance of</w:t>
      </w:r>
      <w:r w:rsidR="00355692">
        <w:t xml:space="preserve"> </w:t>
      </w:r>
      <w:r w:rsidR="000B5F2F">
        <w:t xml:space="preserve">subnetwork </w:t>
      </w:r>
      <w:r w:rsidR="00E7135D" w:rsidRPr="00E7135D">
        <w:t>interactions</w:t>
      </w:r>
      <w:r w:rsidR="00355692">
        <w:t xml:space="preserve"> </w:t>
      </w:r>
      <w:r w:rsidR="004A0F3B">
        <w:t>is</w:t>
      </w:r>
      <w:r w:rsidR="004A0F3B" w:rsidRPr="00E7135D">
        <w:t xml:space="preserve"> </w:t>
      </w:r>
      <w:r w:rsidR="00E7135D" w:rsidRPr="00E7135D">
        <w:t xml:space="preserve">assessed </w:t>
      </w:r>
      <w:r w:rsidR="00355692">
        <w:t>by comparing co-expression strength among genes identified from empirical GWAS datasets</w:t>
      </w:r>
      <w:r w:rsidR="00355692" w:rsidRPr="00E7135D" w:rsidDel="00355692">
        <w:t xml:space="preserve"> </w:t>
      </w:r>
      <w:r w:rsidR="00355692">
        <w:t>to</w:t>
      </w:r>
      <w:r w:rsidR="00E7135D" w:rsidRPr="00E7135D">
        <w:t xml:space="preserve"> </w:t>
      </w:r>
      <w:r w:rsidR="004A0F3B">
        <w:t xml:space="preserve">those from </w:t>
      </w:r>
      <w:r w:rsidR="00C62180">
        <w:t>r</w:t>
      </w:r>
      <w:r w:rsidR="00BF1E26">
        <w:t>andom</w:t>
      </w:r>
      <w:r w:rsidR="00E7135D" w:rsidRPr="00E7135D">
        <w:t xml:space="preserve"> </w:t>
      </w:r>
      <w:r w:rsidR="00355692">
        <w:t>networks cont</w:t>
      </w:r>
      <w:r w:rsidR="008E61C9">
        <w:t xml:space="preserve">aining the same number of </w:t>
      </w:r>
      <w:r w:rsidR="00355692">
        <w:t>genes</w:t>
      </w:r>
      <w:r w:rsidR="00E7135D" w:rsidRPr="00E7135D">
        <w:t>.</w:t>
      </w:r>
      <w:r w:rsidR="00B82ED0">
        <w:t xml:space="preserve"> In the illustrated case, the more interesting subnetwork has both high density as well as locality.</w:t>
      </w:r>
    </w:p>
    <w:p w14:paraId="43B8E08E" w14:textId="49F7CAD7" w:rsidR="008E4FEF" w:rsidRDefault="008E4FEF" w:rsidP="0002261A">
      <w:pPr>
        <w:pStyle w:val="Heading2"/>
      </w:pPr>
      <w:r w:rsidRPr="00C36685">
        <w:t>Generating co-expression networks from diverse transcriptional data</w:t>
      </w:r>
    </w:p>
    <w:p w14:paraId="268B9343" w14:textId="05638C9C" w:rsidR="00B41120" w:rsidRDefault="00C63949" w:rsidP="003317D6">
      <w:r>
        <w:t xml:space="preserve">A </w:t>
      </w:r>
      <w:r w:rsidR="00894FFD">
        <w:t xml:space="preserve">co-expression network </w:t>
      </w:r>
      <w:r>
        <w:t>that is</w:t>
      </w:r>
      <w:r w:rsidR="00894FFD">
        <w:t xml:space="preserve"> </w:t>
      </w:r>
      <w:r w:rsidR="00565DE5">
        <w:t xml:space="preserve">derived </w:t>
      </w:r>
      <w:r>
        <w:t xml:space="preserve">from the </w:t>
      </w:r>
      <w:r w:rsidR="00B61C35">
        <w:t>biological</w:t>
      </w:r>
      <w:r w:rsidR="002B131F">
        <w:t xml:space="preserve"> context generating</w:t>
      </w:r>
      <w:r>
        <w:t xml:space="preserve">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w:t>
      </w:r>
      <w:r w:rsidR="00C634E0">
        <w:t xml:space="preserve">the most relevant </w:t>
      </w:r>
      <w:r w:rsidR="00894FFD">
        <w:t xml:space="preserve">functional relationships </w:t>
      </w:r>
      <w:r w:rsidR="00C634E0">
        <w:t>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 </w:t>
      </w:r>
      <w:r w:rsidR="00A31B27">
        <w:t>shown that co-expressi</w:t>
      </w:r>
      <w:r w:rsidR="002F7923">
        <w:t>o</w:t>
      </w:r>
      <w:r w:rsidR="00A31B27">
        <w:t>n</w:t>
      </w:r>
      <w:r w:rsidR="00894FFD">
        <w:t xml:space="preserve"> networks generated from expression data derived from different contexts capture different functional information</w:t>
      </w:r>
      <w:r w:rsidR="00456B26">
        <w:fldChar w:fldCharType="begin" w:fldLock="1"/>
      </w:r>
      <w:r w:rsidR="00983C68">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id" : "ITEM-2", "itemData" : { "DOI" : "10.1073/pnas.1201961109", "ISSN" : "00278424 10916490", "abstract" : "Through domestication, humans have substantially altered the morphology of Zea mays ssp. parviglumis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 "non-dropping-particle" : "", "parse-names" : false, "suffix" : "" }, { "dropping-particle" : "", "family" : "Briskine", "given" : "R.", "non-dropping-particle" : "", "parse-names" : false, "suffix" : "" }, { "dropping-particle" : "", "family" : "Schaefer", "given" : "R.", "non-dropping-particle" : "", "parse-names" : false, "suffix" : "" }, { "dropping-particle" : "", "family" : "Hufford", "given" : "M.B.", "non-dropping-particle" : "", "parse-names" : false, "suffix" : "" }, { "dropping-particle" : "", "family" : "Ross-Ibarra", "given" : "J.", "non-dropping-particle" : "", "parse-names" : false, "suffix" : "" }, { "dropping-particle" : "", "family" : "Myers", "given" : "C.L.", "non-dropping-particle" : "", "parse-names" : false, "suffix" : "" }, { "dropping-particle" : "", "family" : "Tiffin", "given" : "P.", "non-dropping-particle" : "", "parse-names" : false, "suffix" : "" }, { "dropping-particle" : "", "family" : "Springer", "given" : "N.M.", "non-dropping-particle" : "", "parse-names" : false, "suffix" : "" } ], "container-title" : "Proceedings of the National Academy of Sciences of the United States of America", "id" : "ITEM-2", "issue" : "29", "issued" : { "date-parts" : [ [ "2012" ] ] }, "title" : "Reshaping of the maize transcriptome by domestication", "type" : "article-journal", "volume" : "109" }, "uris" : [ "http://www.mendeley.com/documents/?uuid=6bdbbc5c-c940-322b-9d84-54800d5f415d" ] } ], "mendeley" : { "formattedCitation" : "&lt;sup&gt;34,35&lt;/sup&gt;", "plainTextFormattedCitation" : "34,35", "previouslyFormattedCitation" : "(Robert J. Schaefer, Briskine, Springer, and Myers 2014; R. Swanson-Wagner et al. 2012)" }, "properties" : { "noteIndex" : 0 }, "schema" : "https://github.com/citation-style-language/schema/raw/master/csl-citation.json" }</w:instrText>
      </w:r>
      <w:r w:rsidR="00456B26">
        <w:fldChar w:fldCharType="separate"/>
      </w:r>
      <w:r w:rsidR="00983C68" w:rsidRPr="00983C68">
        <w:rPr>
          <w:noProof/>
          <w:vertAlign w:val="superscript"/>
        </w:rPr>
        <w:t>34,35</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developmental and organ</w:t>
      </w:r>
      <w:r w:rsidR="004A0F3B">
        <w:t>-</w:t>
      </w:r>
      <w:r w:rsidR="007F4EAC">
        <w:t xml:space="preserve">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983C68">
        <w:instrText>ADDIN CSL_CITATION { "citationItems" : [ { "id" : "ITEM-1", "itemData" : { "DOI" : "10.1016/j.bbagrm.2016.07.016", "ISSN" : "18764320 18749399", "abstract" : "\u00a9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J.", "non-dropping-particle" : "", "parse-names" : false, "suffix" : "" }, { "dropping-particle" : "", "family" : "Michno", "given" : "J.-M.", "non-dropping-particle" : "", "parse-names" : false, "suffix" : "" }, { "dropping-particle" : "", "family" : "Myers", "given" : "C.L.", "non-dropping-particle" : "", "parse-names" : false, "suffix" : "" } ], "container-title" : "Biochimica et Biophysica Acta - Gene Regulatory Mechanisms", "id" : "ITEM-1", "issued" : { "date-parts" : [ [ "2016" ] ] }, "title" : "Unraveling gene function in agricultural species using gene co-expression networks", "type" : "article-journal" }, "uris" : [ "http://www.mendeley.com/documents/?uuid=56718bfe-49c7-3eb7-bf28-d77ce86c19e1" ] } ], "mendeley" : { "formattedCitation" : "&lt;sup&gt;36&lt;/sup&gt;", "plainTextFormattedCitation" : "36", "previouslyFormattedCitation" : "(R.J. Schaefer, Michno, and Myers 2016)" }, "properties" : { "noteIndex" : 0 }, "schema" : "https://github.com/citation-style-language/schema/raw/master/csl-citation.json" }</w:instrText>
      </w:r>
      <w:r w:rsidR="007F4EAC">
        <w:fldChar w:fldCharType="separate"/>
      </w:r>
      <w:r w:rsidR="00983C68" w:rsidRPr="00983C68">
        <w:rPr>
          <w:noProof/>
          <w:vertAlign w:val="superscript"/>
        </w:rPr>
        <w:t>3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 xml:space="preserve">species, published data contain enough </w:t>
      </w:r>
      <w:r w:rsidR="00172E14">
        <w:t xml:space="preserve">experimental </w:t>
      </w:r>
      <w:r w:rsidR="0021270E">
        <w:t>accessions</w:t>
      </w:r>
      <w:r w:rsidR="00930BBB">
        <w:t xml:space="preserve"> to build networks from </w:t>
      </w:r>
      <w:r w:rsidR="0055784A">
        <w:t>these</w:t>
      </w:r>
      <w:r w:rsidR="00930BBB">
        <w:t xml:space="preserve"> differ</w:t>
      </w:r>
      <w:r w:rsidR="00A86EC9">
        <w:t>ent types of expression experiments</w:t>
      </w:r>
      <w:r w:rsidR="0021270E">
        <w:t xml:space="preserve"> (the term accession is used here to differentiate samples, tissues, conditions, etc.).</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539D257D" w14:textId="528B44D0" w:rsidR="00097BC0" w:rsidRDefault="002B131F" w:rsidP="003317D6">
      <w:r>
        <w:t xml:space="preserve">Three co-expression networks representing three different biological contexts were built.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C35A97">
        <w:t xml:space="preserve"> </w:t>
      </w:r>
      <w:r w:rsidR="00D34056" w:rsidRPr="00573E18">
        <w:t>built from whole-seedling transcriptomes on a panel of 503 diverse inbred lines from a previously published dataset</w:t>
      </w:r>
      <w:r w:rsidR="00D34056">
        <w:t xml:space="preserve"> </w:t>
      </w:r>
      <w:r w:rsidR="00D807FF">
        <w:t>characterizing the maize pan-genome</w:t>
      </w:r>
      <w:r w:rsidR="00D34056">
        <w:fldChar w:fldCharType="begin" w:fldLock="1"/>
      </w:r>
      <w:r w:rsidR="00983C68">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lt;sup&gt;37&lt;/sup&gt;", "plainTextFormattedCitation" : "37", "previouslyFormattedCitation" : "(Hirsch et al. 2014)" }, "properties" : { "noteIndex" : 0 }, "schema" : "https://github.com/citation-style-language/schema/raw/master/csl-citation.json" }</w:instrText>
      </w:r>
      <w:r w:rsidR="00D34056">
        <w:fldChar w:fldCharType="separate"/>
      </w:r>
      <w:r w:rsidR="00983C68" w:rsidRPr="00983C68">
        <w:rPr>
          <w:noProof/>
          <w:vertAlign w:val="superscript"/>
        </w:rPr>
        <w:t>37</w:t>
      </w:r>
      <w:r w:rsidR="00D34056">
        <w:fldChar w:fldCharType="end"/>
      </w:r>
      <w:r w:rsidR="007D1A99">
        <w:t xml:space="preserve"> (called </w:t>
      </w:r>
      <w:r w:rsidR="00A04A04">
        <w:t xml:space="preserve">the </w:t>
      </w:r>
      <w:r w:rsidR="007D1A99">
        <w:t xml:space="preserve">ZmPAN </w:t>
      </w:r>
      <w:r w:rsidR="00D807FF">
        <w:t xml:space="preserve">network </w:t>
      </w:r>
      <w:r w:rsidR="007D1A99">
        <w:t>hereafter)</w:t>
      </w:r>
      <w:r w:rsidR="00D34056" w:rsidRPr="00573E18">
        <w:t xml:space="preserve">. Briefly, Hirsch et al. chose these lines to represent major heterotic groups within the </w:t>
      </w:r>
      <w:r w:rsidR="00A04A04">
        <w:t>United States</w:t>
      </w:r>
      <w:r w:rsidR="00D34056" w:rsidRPr="00573E18">
        <w:t xml:space="preserve">, sweet corn, popcorn, and exotic maize lines </w:t>
      </w:r>
      <w:r w:rsidR="009C40AE">
        <w:t>and measured gene expression profiles for</w:t>
      </w:r>
      <w:r w:rsidR="00D34056" w:rsidRPr="00573E18">
        <w:t xml:space="preserve"> seedling tissu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8E4FEF" w:rsidRPr="004E79F7">
        <w:t xml:space="preserve"> different tissues and </w:t>
      </w:r>
      <w:r w:rsidR="008E4FEF" w:rsidRPr="004E79F7">
        <w:lastRenderedPageBreak/>
        <w:t>developmental time points</w:t>
      </w:r>
      <w:r w:rsidR="00D31E29">
        <w:fldChar w:fldCharType="begin" w:fldLock="1"/>
      </w:r>
      <w:r w:rsidR="00983C68">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lt;sup&gt;38&lt;/sup&gt;", "plainTextFormattedCitation" : "38", "previouslyFormattedCitation" : "(Stelpflug et al. 2015)" }, "properties" : { "noteIndex" : 0 }, "schema" : "https://github.com/citation-style-language/schema/raw/master/csl-citation.json" }</w:instrText>
      </w:r>
      <w:r w:rsidR="00D31E29">
        <w:fldChar w:fldCharType="separate"/>
      </w:r>
      <w:r w:rsidR="00983C68" w:rsidRPr="00983C68">
        <w:rPr>
          <w:noProof/>
          <w:vertAlign w:val="superscript"/>
        </w:rPr>
        <w:t>38</w:t>
      </w:r>
      <w:r w:rsidR="00D31E29">
        <w:fldChar w:fldCharType="end"/>
      </w:r>
      <w:r w:rsidR="00FD3978">
        <w:t xml:space="preserve">. </w:t>
      </w:r>
      <w:r w:rsidR="00917AD0">
        <w:t>Whole</w:t>
      </w:r>
      <w:r w:rsidR="00A04A04">
        <w:t>-</w:t>
      </w:r>
      <w:r w:rsidR="00917AD0">
        <w:t>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A04A04">
        <w:t>s</w:t>
      </w:r>
      <w:r w:rsidR="00997A48">
        <w:t>ingle</w:t>
      </w:r>
      <w:r w:rsidR="00A04A04">
        <w:t>-a</w:t>
      </w:r>
      <w:r w:rsidR="00BF55BC">
        <w:t>ccession</w:t>
      </w:r>
      <w:r w:rsidR="00821677">
        <w:t xml:space="preserve"> expression </w:t>
      </w:r>
      <w:r w:rsidR="00A04A04">
        <w:t>m</w:t>
      </w:r>
      <w:r w:rsidR="00821677">
        <w:t>ap</w:t>
      </w:r>
      <w:r w:rsidR="009C40AE">
        <w:t xml:space="preserve"> (called </w:t>
      </w:r>
      <w:r w:rsidR="00A04A04">
        <w:t xml:space="preserve">the </w:t>
      </w:r>
      <w:r w:rsidR="009C40AE">
        <w:t>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02261A">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w:t>
      </w:r>
      <w:r w:rsidR="00A04A04">
        <w:t xml:space="preserve">the </w:t>
      </w:r>
      <w:r w:rsidR="001D2C55">
        <w:t>ZmRoot network hereafter)</w:t>
      </w:r>
      <w:r w:rsidR="00FD3978">
        <w:t>.</w:t>
      </w:r>
      <w:bookmarkStart w:id="10" w:name="EditPoint"/>
      <w:bookmarkEnd w:id="10"/>
      <w:r>
        <w:t xml:space="preserve"> All datasets used here were generated from whole-genome RNA-Seq analysis, although Camoco could also be applied to microarray-derived expression data.</w:t>
      </w:r>
    </w:p>
    <w:p w14:paraId="4EB4166F" w14:textId="77777777" w:rsidR="002B1DB8" w:rsidRDefault="002B1DB8" w:rsidP="003317D6">
      <w:pPr>
        <w:pStyle w:val="Heading3"/>
      </w:pPr>
      <w:bookmarkStart w:id="11" w:name="_Ref458774860"/>
      <w:r>
        <w:t>Table 1</w:t>
      </w:r>
      <w:bookmarkEnd w:id="11"/>
    </w:p>
    <w:p w14:paraId="6DCD7AFC" w14:textId="4AD5F75E" w:rsidR="002B1DB8" w:rsidRDefault="002B1DB8" w:rsidP="003317D6">
      <w:pPr>
        <w:pStyle w:val="Heading4"/>
      </w:pPr>
      <w:r>
        <w:t xml:space="preserve">Significantly </w:t>
      </w:r>
      <w:r w:rsidR="00425493">
        <w:t>c</w:t>
      </w:r>
      <w:r>
        <w:t xml:space="preserve">o-expressed GO </w:t>
      </w:r>
      <w:r w:rsidR="00425493">
        <w:t>t</w:t>
      </w:r>
      <w:r>
        <w:t>erms</w:t>
      </w:r>
    </w:p>
    <w:p w14:paraId="7EF40D81" w14:textId="1DAC9B58" w:rsidR="002B1DB8" w:rsidRDefault="002B1DB8" w:rsidP="003317D6">
      <w:pPr>
        <w:pStyle w:val="Subtitle"/>
      </w:pPr>
      <w:r>
        <w:t>Co-expressi</w:t>
      </w:r>
      <w:r w:rsidR="00B66929">
        <w:t>on was measured among</w:t>
      </w:r>
      <w:r>
        <w:t xml:space="preserve"> genes</w:t>
      </w:r>
      <w:r w:rsidR="00105DA9">
        <w:t xml:space="preserve"> within </w:t>
      </w:r>
      <w:r w:rsidR="00F303FE">
        <w:t xml:space="preserve">each </w:t>
      </w:r>
      <w:r>
        <w:t xml:space="preserve">GO term that had co-expression data </w:t>
      </w:r>
      <w:r w:rsidR="00F303FE">
        <w:t xml:space="preserve">in </w:t>
      </w:r>
      <w:r>
        <w:t>each network using both density (</w:t>
      </w:r>
      <w:r>
        <w:fldChar w:fldCharType="begin"/>
      </w:r>
      <w:r>
        <w:instrText xml:space="preserve"> REF _Ref447101528 \h  \* MERGEFORMAT </w:instrText>
      </w:r>
      <w:r>
        <w:fldChar w:fldCharType="separate"/>
      </w:r>
      <w:r w:rsidR="000B0BA4" w:rsidRPr="0045686C">
        <w:t>Eq.</w:t>
      </w:r>
      <w:r w:rsidR="009D6B30">
        <w:t xml:space="preserve"> </w:t>
      </w:r>
      <w:r w:rsidR="000B0BA4" w:rsidRPr="0045686C">
        <w:t>1</w:t>
      </w:r>
      <w:r>
        <w:fldChar w:fldCharType="end"/>
      </w:r>
      <w:r>
        <w:t>) and locality (</w:t>
      </w:r>
      <w:r w:rsidR="00F77E21">
        <w:fldChar w:fldCharType="begin"/>
      </w:r>
      <w:r w:rsidR="00F77E21">
        <w:instrText xml:space="preserve"> REF _Ref464049667 \h </w:instrText>
      </w:r>
      <w:r w:rsidR="00BD7995">
        <w:instrText xml:space="preserve"> \* MERGEFORMAT </w:instrText>
      </w:r>
      <w:r w:rsidR="00F77E21">
        <w:fldChar w:fldCharType="separate"/>
      </w:r>
      <w:r w:rsidR="000B0BA4">
        <w:t>Eq.</w:t>
      </w:r>
      <w:r w:rsidR="009D6B30">
        <w:t xml:space="preserve"> </w:t>
      </w:r>
      <w:r w:rsidR="000B0BA4">
        <w:t>2</w:t>
      </w:r>
      <w:r w:rsidR="00F77E21">
        <w:fldChar w:fldCharType="end"/>
      </w:r>
      <w:r>
        <w:t xml:space="preserve">). Significance of co-expression metrics was assessed by comparing </w:t>
      </w:r>
      <w:r w:rsidR="003F603B">
        <w:t>values</w:t>
      </w:r>
      <w:r>
        <w:t xml:space="preserve"> to 1</w:t>
      </w:r>
      <w:r w:rsidR="00754AC7">
        <w:t>,</w:t>
      </w:r>
      <w:r>
        <w:t xml:space="preserve">000 random </w:t>
      </w:r>
      <w:r w:rsidR="00A87714">
        <w:t>gene sets of the same size</w:t>
      </w:r>
      <w:r>
        <w:t>.</w:t>
      </w:r>
    </w:p>
    <w:p w14:paraId="73B706B8" w14:textId="1DD3F678" w:rsidR="00AC5E1A" w:rsidRDefault="005D6663" w:rsidP="003317D6">
      <w:r>
        <w:t>Co-expression networks</w:t>
      </w:r>
      <w:r w:rsidR="00F97B42">
        <w:t xml:space="preserve"> for each dataset</w:t>
      </w:r>
      <w:r>
        <w:t xml:space="preserve"> were constructed from gene exp</w:t>
      </w:r>
      <w:r w:rsidR="00321694">
        <w:t>ression matrices using Camoco (s</w:t>
      </w:r>
      <w:r>
        <w:t xml:space="preserve">ee </w:t>
      </w:r>
      <w:r>
        <w:fldChar w:fldCharType="begin"/>
      </w:r>
      <w:r>
        <w:instrText xml:space="preserve"> REF _Ref463332505 \h </w:instrText>
      </w:r>
      <w:r w:rsidR="003D7ED4">
        <w:instrText xml:space="preserve"> \* MERGEFORMAT </w:instrText>
      </w:r>
      <w:r>
        <w:fldChar w:fldCharType="separate"/>
      </w:r>
      <w:r w:rsidR="000B0BA4">
        <w:t>Supp. File 1</w:t>
      </w:r>
      <w:r>
        <w:fldChar w:fldCharType="end"/>
      </w:r>
      <w:r w:rsidR="00B57320">
        <w:t xml:space="preserve"> and</w:t>
      </w:r>
      <w:r w:rsidR="00321694">
        <w:t xml:space="preserve"> </w:t>
      </w:r>
      <w:r w:rsidR="00321694">
        <w:fldChar w:fldCharType="begin"/>
      </w:r>
      <w:r w:rsidR="00321694">
        <w:instrText xml:space="preserve"> REF _Ref463088833 \h </w:instrText>
      </w:r>
      <w:r w:rsidR="00BD7995">
        <w:instrText xml:space="preserve"> \* MERGEFORMAT </w:instrText>
      </w:r>
      <w:r w:rsidR="00321694">
        <w:fldChar w:fldCharType="separate"/>
      </w:r>
      <w:r w:rsidR="000B0BA4">
        <w:t>Materials and 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from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BD7995">
        <w:instrText xml:space="preserve"> \* MERGEFORMAT </w:instrText>
      </w:r>
      <w:r w:rsidR="00371F3F">
        <w:fldChar w:fldCharType="separate"/>
      </w:r>
      <w:r w:rsidR="000B0BA4">
        <w:t>Supp. Fig</w:t>
      </w:r>
      <w:r w:rsidR="00E21A42">
        <w:t>s</w:t>
      </w:r>
      <w:r w:rsidR="000B0BA4">
        <w:t>. 1</w:t>
      </w:r>
      <w:r w:rsidR="00371F3F">
        <w:fldChar w:fldCharType="end"/>
      </w:r>
      <w:r w:rsidR="00E21A42">
        <w:t>–</w:t>
      </w:r>
      <w:r w:rsidR="00371F3F">
        <w:t>3)</w:t>
      </w:r>
      <w:r w:rsidR="004860F6">
        <w:t>.</w:t>
      </w:r>
      <w:r w:rsidR="00ED7D7B">
        <w:t xml:space="preserve"> </w:t>
      </w:r>
      <w:r w:rsidR="006E3C6A">
        <w:t xml:space="preserve">Co-expression was measured among genes within the same </w:t>
      </w:r>
      <w:r w:rsidR="008F3B2B">
        <w:t>G</w:t>
      </w:r>
      <w:r w:rsidR="00ED7D7B">
        <w:t xml:space="preserve">ene </w:t>
      </w:r>
      <w:r w:rsidR="008F3B2B">
        <w:t>O</w:t>
      </w:r>
      <w:r w:rsidR="00ED7D7B">
        <w:t xml:space="preserve">ntology (GO) term </w:t>
      </w:r>
      <w:r w:rsidR="00D2441B">
        <w:t>to</w:t>
      </w:r>
      <w:r w:rsidR="00ED7D7B">
        <w:t xml:space="preserve"> </w:t>
      </w:r>
      <w:r w:rsidR="00D2441B">
        <w:t xml:space="preserve">establish </w:t>
      </w:r>
      <w:r w:rsidR="00576E88">
        <w:t>how well density and locality captured terms with annotated biological function</w:t>
      </w:r>
      <w:r w:rsidR="00E83AA8">
        <w:t>s</w:t>
      </w:r>
      <w:r w:rsidR="00576E88">
        <w:t>.</w:t>
      </w:r>
      <w:r w:rsidR="00510A31">
        <w:t xml:space="preserve"> </w:t>
      </w:r>
    </w:p>
    <w:p w14:paraId="4F89C099" w14:textId="560D29CB" w:rsidR="00C57DDC" w:rsidRDefault="00661AFB" w:rsidP="003317D6">
      <w:r>
        <w:t>D</w:t>
      </w:r>
      <w:r w:rsidR="00857FF2">
        <w:t>ensity</w:t>
      </w:r>
      <w:r w:rsidR="0016670A">
        <w:t xml:space="preserve"> and locality were</w:t>
      </w:r>
      <w:r w:rsidR="00857FF2">
        <w:t xml:space="preserve"> measured</w:t>
      </w:r>
      <w:r w:rsidR="00B41120">
        <w:t xml:space="preserve"> for subnetworks consisting of </w:t>
      </w:r>
      <w:r w:rsidR="00F809DB">
        <w:t>the</w:t>
      </w:r>
      <w:r w:rsidR="00B41120">
        <w:t xml:space="preserve"> set of genes co-annotated to each</w:t>
      </w:r>
      <w:r w:rsidR="00631D8C">
        <w:t xml:space="preserve"> </w:t>
      </w:r>
      <w:r w:rsidR="00857FF2">
        <w:t>G</w:t>
      </w:r>
      <w:r>
        <w:t>O term and compared to scores from</w:t>
      </w:r>
      <w:r w:rsidR="00417DA8">
        <w:t xml:space="preserve"> 1</w:t>
      </w:r>
      <w:r w:rsidR="00754AC7">
        <w:t>,</w:t>
      </w:r>
      <w:r w:rsidR="00417DA8">
        <w:t>000 random sets of genes of the same size</w:t>
      </w:r>
      <w:r w:rsidR="00C57DDC">
        <w:t xml:space="preserve"> (</w:t>
      </w:r>
      <w:r w:rsidR="009D6B30">
        <w:t>s</w:t>
      </w:r>
      <w:r w:rsidR="00C57DDC">
        <w:t xml:space="preserve">ee </w:t>
      </w:r>
      <w:r w:rsidR="00C57DDC">
        <w:rPr>
          <w:highlight w:val="yellow"/>
        </w:rPr>
        <w:fldChar w:fldCharType="begin"/>
      </w:r>
      <w:r w:rsidR="00C57DDC">
        <w:instrText xml:space="preserve"> REF _Ref458774860 \h </w:instrText>
      </w:r>
      <w:r w:rsidR="00C57DDC">
        <w:rPr>
          <w:highlight w:val="yellow"/>
        </w:rPr>
        <w:instrText xml:space="preserve"> \* MERGEFORMAT </w:instrText>
      </w:r>
      <w:r w:rsidR="00C57DDC">
        <w:rPr>
          <w:highlight w:val="yellow"/>
        </w:rPr>
      </w:r>
      <w:r w:rsidR="00C57DDC">
        <w:rPr>
          <w:highlight w:val="yellow"/>
        </w:rPr>
        <w:fldChar w:fldCharType="separate"/>
      </w:r>
      <w:r w:rsidR="000B0BA4">
        <w:t>Table 1</w:t>
      </w:r>
      <w:r w:rsidR="00C57DDC">
        <w:rPr>
          <w:highlight w:val="yellow"/>
        </w:rPr>
        <w:fldChar w:fldCharType="end"/>
      </w:r>
      <w:r w:rsidR="00102F3D">
        <w:t xml:space="preserve">; </w:t>
      </w:r>
      <w:r w:rsidR="00102F3D">
        <w:rPr>
          <w:highlight w:val="yellow"/>
        </w:rPr>
        <w:fldChar w:fldCharType="begin"/>
      </w:r>
      <w:r w:rsidR="00102F3D">
        <w:instrText xml:space="preserve"> REF _Ref479246505 \h </w:instrText>
      </w:r>
      <w:r w:rsidR="00BD7995">
        <w:rPr>
          <w:highlight w:val="yellow"/>
        </w:rPr>
        <w:instrText xml:space="preserve"> \* MERGEFORMAT </w:instrText>
      </w:r>
      <w:r w:rsidR="00102F3D">
        <w:rPr>
          <w:highlight w:val="yellow"/>
        </w:rPr>
      </w:r>
      <w:r w:rsidR="00102F3D">
        <w:rPr>
          <w:highlight w:val="yellow"/>
        </w:rPr>
        <w:fldChar w:fldCharType="separate"/>
      </w:r>
      <w:r w:rsidR="000B0BA4">
        <w:t>Supp. Table 1</w:t>
      </w:r>
      <w:r w:rsidR="00102F3D">
        <w:rPr>
          <w:highlight w:val="yellow"/>
        </w:rPr>
        <w:fldChar w:fldCharType="end"/>
      </w:r>
      <w:r w:rsidR="00102F3D">
        <w:t xml:space="preserve"> for full data</w:t>
      </w:r>
      <w:r w:rsidR="00C57DDC">
        <w:t>)</w:t>
      </w:r>
      <w:r w:rsidR="00857FF2">
        <w:t>.</w:t>
      </w:r>
      <w:r w:rsidR="00C57DDC">
        <w:t xml:space="preserve"> In total, 818 GO </w:t>
      </w:r>
      <w:r w:rsidR="00F92705">
        <w:t>t</w:t>
      </w:r>
      <w:r w:rsidR="00C57DDC">
        <w:t>erms of the 1078 tested (76%) were</w:t>
      </w:r>
      <w:r w:rsidR="006F3FCF">
        <w:t xml:space="preserve"> </w:t>
      </w:r>
      <w:r w:rsidR="009D6B30">
        <w:t xml:space="preserve">composed </w:t>
      </w:r>
      <w:r w:rsidR="006F3FCF">
        <w:t>of gene sets that were</w:t>
      </w:r>
      <w:r w:rsidR="00C57DDC">
        <w:t xml:space="preserve"> significant</w:t>
      </w:r>
      <w:r w:rsidR="008B7904">
        <w:t>ly co-expressed</w:t>
      </w:r>
      <w:r w:rsidR="00C2022D">
        <w:t xml:space="preserve"> (</w:t>
      </w:r>
      <w:r w:rsidR="00C2022D" w:rsidRPr="00A10F7A">
        <w:rPr>
          <w:i/>
        </w:rPr>
        <w:t>p</w:t>
      </w:r>
      <w:r w:rsidR="00C2022D">
        <w:t xml:space="preserve"> ≤ 0.01)</w:t>
      </w:r>
      <w:r w:rsidR="00C57DDC">
        <w:t xml:space="preserve"> in at least on</w:t>
      </w:r>
      <w:r w:rsidR="00CE4DB4">
        <w:t>e</w:t>
      </w:r>
      <w:r w:rsidR="00C57DDC">
        <w:t xml:space="preserve"> network using density or locality</w:t>
      </w:r>
      <w:r w:rsidR="00D2441B">
        <w:t xml:space="preserve"> relative to the </w:t>
      </w:r>
      <w:r w:rsidR="008B7904">
        <w:t>randomized</w:t>
      </w:r>
      <w:r w:rsidR="00D2441B">
        <w:t xml:space="preserve"> gene lists</w:t>
      </w:r>
      <w:r w:rsidR="008B7904">
        <w:t xml:space="preserve"> of the same size</w:t>
      </w:r>
      <w:r w:rsidR="00C57DDC">
        <w:t>.</w:t>
      </w:r>
      <w:r w:rsidR="009A74CB">
        <w:t xml:space="preserve"> Broken </w:t>
      </w:r>
      <w:r w:rsidR="00004B2D">
        <w:t>down by network as well by co-expression score</w:t>
      </w:r>
      <w:r w:rsidR="00CE4DB4">
        <w:t>, there was</w:t>
      </w:r>
      <w:r w:rsidR="009A74CB">
        <w:t xml:space="preserve"> substantial co-expression among GO </w:t>
      </w:r>
      <w:r w:rsidR="00F92705">
        <w:t>t</w:t>
      </w:r>
      <w:r w:rsidR="009A74CB">
        <w:t xml:space="preserve">erms for both density </w:t>
      </w:r>
      <w:r w:rsidR="009D6B30">
        <w:t>and</w:t>
      </w:r>
      <w:r w:rsidR="009A74CB">
        <w:t xml:space="preserve"> locality</w:t>
      </w:r>
      <w:r w:rsidR="00004B2D">
        <w:t xml:space="preserve"> in each network. D</w:t>
      </w:r>
      <w:r w:rsidR="009A74CB">
        <w:t xml:space="preserve">ensity </w:t>
      </w:r>
      <w:r w:rsidR="00453439">
        <w:t xml:space="preserve">was significant for </w:t>
      </w:r>
      <w:r w:rsidR="009A74CB">
        <w:t xml:space="preserve">the most </w:t>
      </w:r>
      <w:r w:rsidR="00D2441B">
        <w:t xml:space="preserve">GO </w:t>
      </w:r>
      <w:r w:rsidR="009A74CB">
        <w:t xml:space="preserve">terms in the ZmRoot </w:t>
      </w:r>
      <w:r w:rsidR="00613C5B">
        <w:t>network</w:t>
      </w:r>
      <w:r w:rsidR="009D6B30">
        <w:t>,</w:t>
      </w:r>
      <w:r w:rsidR="00613C5B">
        <w:t xml:space="preserve"> </w:t>
      </w:r>
      <w:r w:rsidR="009A74CB">
        <w:t>while locality perform</w:t>
      </w:r>
      <w:r w:rsidR="00C74261">
        <w:t>ed</w:t>
      </w:r>
      <w:r w:rsidR="009A74CB">
        <w:t xml:space="preserve"> best in</w:t>
      </w:r>
      <w:r w:rsidR="00CE4DB4">
        <w:t xml:space="preserve"> ZmPAN</w:t>
      </w:r>
      <w:r w:rsidR="007B162B">
        <w:t xml:space="preserve"> (</w:t>
      </w:r>
      <w:r w:rsidR="009D6B30">
        <w:t>s</w:t>
      </w:r>
      <w:r w:rsidR="007B162B">
        <w:t xml:space="preserve">ee </w:t>
      </w:r>
      <w:r w:rsidR="007B162B">
        <w:fldChar w:fldCharType="begin"/>
      </w:r>
      <w:r w:rsidR="007B162B">
        <w:instrText xml:space="preserve"> REF _Ref458774860 \h </w:instrText>
      </w:r>
      <w:r w:rsidR="00BD7995">
        <w:instrText xml:space="preserve"> \* MERGEFORMAT </w:instrText>
      </w:r>
      <w:r w:rsidR="007B162B">
        <w:fldChar w:fldCharType="separate"/>
      </w:r>
      <w:r w:rsidR="000B0BA4">
        <w:t>Table 1</w:t>
      </w:r>
      <w:r w:rsidR="007B162B">
        <w:fldChar w:fldCharType="end"/>
      </w:r>
      <w:r w:rsidR="006F3FCF">
        <w:t>)</w:t>
      </w:r>
      <w:r w:rsidR="00CE4DB4">
        <w:t>. Considering</w:t>
      </w:r>
      <w:r w:rsidR="00C74261">
        <w:t xml:space="preserve"> </w:t>
      </w:r>
      <w:r w:rsidR="00CE4DB4">
        <w:t>terms captured by both scores or by either score, overlap between the two co-expression metrics was comparable.</w:t>
      </w:r>
      <w:r w:rsidR="002B7678">
        <w:t xml:space="preserve"> </w:t>
      </w:r>
      <w:r w:rsidR="00726896">
        <w:t>As previously reported</w:t>
      </w:r>
      <w:r w:rsidR="00726896">
        <w:fldChar w:fldCharType="begin" w:fldLock="1"/>
      </w:r>
      <w:r w:rsidR="00983C68">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lt;sup&gt;39&lt;/sup&gt;", "plainTextFormattedCitation" : "39", "previouslyFormattedCitation" : "(Robert J. Schaefer, Briskine, Springer, Myers, et al. 2014)" }, "properties" : { "noteIndex" : 0 }, "schema" : "https://github.com/citation-style-language/schema/raw/master/csl-citation.json" }</w:instrText>
      </w:r>
      <w:r w:rsidR="00726896">
        <w:fldChar w:fldCharType="separate"/>
      </w:r>
      <w:r w:rsidR="00983C68" w:rsidRPr="00983C68">
        <w:rPr>
          <w:noProof/>
          <w:vertAlign w:val="superscript"/>
        </w:rPr>
        <w:t>39</w:t>
      </w:r>
      <w:r w:rsidR="00726896">
        <w:fldChar w:fldCharType="end"/>
      </w:r>
      <w:r w:rsidR="00726896">
        <w:t xml:space="preserve">, GO terms </w:t>
      </w:r>
      <w:r w:rsidR="006F3FCF">
        <w:t>that exhibit</w:t>
      </w:r>
      <w:r w:rsidR="00726896">
        <w:t xml:space="preserve"> strong co-express</w:t>
      </w:r>
      <w:r w:rsidR="006F3FCF">
        <w:t>ion between members</w:t>
      </w:r>
      <w:r w:rsidR="00726896">
        <w:t xml:space="preserve"> </w:t>
      </w:r>
      <w:r w:rsidR="006F3FCF">
        <w:t xml:space="preserve">often do so in </w:t>
      </w:r>
      <w:r w:rsidR="00EB7D43">
        <w:t xml:space="preserve">only </w:t>
      </w:r>
      <w:r w:rsidR="00726896">
        <w:t>a subset of the networks</w:t>
      </w:r>
      <w:r w:rsidR="006F3FCF">
        <w:t xml:space="preserve"> (</w:t>
      </w:r>
      <w:r w:rsidR="000B7C31">
        <w:fldChar w:fldCharType="begin"/>
      </w:r>
      <w:r w:rsidR="000B7C31">
        <w:instrText xml:space="preserve"> REF _Ref479246505 \h </w:instrText>
      </w:r>
      <w:r w:rsidR="00BD7995">
        <w:instrText xml:space="preserve"> \* MERGEFORMAT </w:instrText>
      </w:r>
      <w:r w:rsidR="000B7C31">
        <w:fldChar w:fldCharType="separate"/>
      </w:r>
      <w:r w:rsidR="000B0BA4">
        <w:t>Supp. Table 1</w:t>
      </w:r>
      <w:r w:rsidR="000B7C31">
        <w:fldChar w:fldCharType="end"/>
      </w:r>
      <w:r w:rsidR="006F3FCF">
        <w:t>).</w:t>
      </w:r>
      <w:r w:rsidR="00726896">
        <w:t xml:space="preserve"> </w:t>
      </w:r>
      <w:r w:rsidR="006F3FCF">
        <w:t xml:space="preserve">Thus, </w:t>
      </w:r>
      <w:r w:rsidR="00726896">
        <w:t xml:space="preserve">the </w:t>
      </w:r>
      <w:r w:rsidR="006F3FCF">
        <w:t xml:space="preserve">expression data that provide information about </w:t>
      </w:r>
      <w:r w:rsidR="009D6B30">
        <w:t xml:space="preserve">the </w:t>
      </w:r>
      <w:r w:rsidR="006F3FCF">
        <w:t>biological process and nature of the co</w:t>
      </w:r>
      <w:r w:rsidR="000B7C31">
        <w:t>-</w:t>
      </w:r>
      <w:r w:rsidR="006F3FCF">
        <w:t xml:space="preserve">expression score used </w:t>
      </w:r>
      <w:r w:rsidR="006F3FCF">
        <w:lastRenderedPageBreak/>
        <w:t xml:space="preserve">determine the </w:t>
      </w:r>
      <w:r w:rsidR="00726896">
        <w:t>network</w:t>
      </w:r>
      <w:r w:rsidR="006F3FCF">
        <w:t>’</w:t>
      </w:r>
      <w:r w:rsidR="00726896">
        <w:t xml:space="preserve">s experimental context </w:t>
      </w:r>
      <w:r w:rsidR="006F3FCF">
        <w:t xml:space="preserve">and </w:t>
      </w:r>
      <w:r w:rsidR="00726896">
        <w:t xml:space="preserve">influence </w:t>
      </w:r>
      <w:r w:rsidR="006F3FCF">
        <w:t xml:space="preserve">the subset of GO terms </w:t>
      </w:r>
      <w:r w:rsidR="00EB1B43">
        <w:t xml:space="preserve">with </w:t>
      </w:r>
      <w:r w:rsidR="006F3FCF">
        <w:t>significantly co-expressed members</w:t>
      </w:r>
      <w:r w:rsidR="00726896">
        <w:t>.</w:t>
      </w:r>
      <w:r w:rsidR="003246AF">
        <w:t xml:space="preserve"> Overall, while </w:t>
      </w:r>
      <w:r w:rsidR="003E29E6">
        <w:t xml:space="preserve">density and locality </w:t>
      </w:r>
      <w:r w:rsidR="003246AF">
        <w:t>recover different GO terms</w:t>
      </w:r>
      <w:r w:rsidR="006F3FCF">
        <w:t xml:space="preserve"> as significantly co-expressed sets of genes</w:t>
      </w:r>
      <w:r w:rsidR="003246AF">
        <w:t xml:space="preserve">, there are substantially more co-expressed GO terms, for either score, than </w:t>
      </w:r>
      <w:r w:rsidR="009D6B30">
        <w:t xml:space="preserve">those </w:t>
      </w:r>
      <w:r w:rsidR="003246AF">
        <w:t>found by</w:t>
      </w:r>
      <w:r w:rsidR="00B41120">
        <w:t xml:space="preserve"> size-matched randomly generated sets of genes (</w:t>
      </w:r>
      <w:r w:rsidR="00452442">
        <w:fldChar w:fldCharType="begin"/>
      </w:r>
      <w:r w:rsidR="00452442">
        <w:instrText xml:space="preserve"> REF _Ref479246505 \h </w:instrText>
      </w:r>
      <w:r w:rsidR="0002261A">
        <w:instrText xml:space="preserve"> \* MERGEFORMAT </w:instrText>
      </w:r>
      <w:r w:rsidR="00452442">
        <w:fldChar w:fldCharType="separate"/>
      </w:r>
      <w:r w:rsidR="000B0BA4">
        <w:t>Supp. Table 1</w:t>
      </w:r>
      <w:r w:rsidR="00452442">
        <w:fldChar w:fldCharType="end"/>
      </w:r>
      <w:r w:rsidR="00B41120">
        <w:t>)</w:t>
      </w:r>
      <w:r w:rsidR="003246AF">
        <w:t>.</w:t>
      </w:r>
      <w:r w:rsidR="006E1CA7">
        <w:t xml:space="preserve"> </w:t>
      </w:r>
    </w:p>
    <w:p w14:paraId="72AE7BE1" w14:textId="77777777" w:rsidR="00A1751F" w:rsidRDefault="00A1751F" w:rsidP="003317D6">
      <w:pPr>
        <w:pStyle w:val="Heading3"/>
      </w:pPr>
      <w:bookmarkStart w:id="12" w:name="_Ref458774880"/>
      <w:r>
        <w:t>Table 2</w:t>
      </w:r>
      <w:bookmarkEnd w:id="12"/>
    </w:p>
    <w:p w14:paraId="2AD35FD3" w14:textId="77777777" w:rsidR="00A1751F" w:rsidRDefault="00A1751F" w:rsidP="003317D6">
      <w:pPr>
        <w:pStyle w:val="Heading4"/>
      </w:pPr>
      <w:r>
        <w:t>Gene co-expression network cluster assignments</w:t>
      </w:r>
    </w:p>
    <w:p w14:paraId="0A0FE983" w14:textId="78F2F79A" w:rsidR="00A1751F" w:rsidRDefault="00A1751F" w:rsidP="003317D6">
      <w:pPr>
        <w:pStyle w:val="Subtitle"/>
      </w:pPr>
      <w:r>
        <w:t xml:space="preserve">Gene clusters were calculated by running </w:t>
      </w:r>
      <w:r w:rsidR="00305A2F">
        <w:t xml:space="preserve">the </w:t>
      </w:r>
      <w:r w:rsidR="00F37925">
        <w:t>Markov</w:t>
      </w:r>
      <w:r w:rsidR="00305A2F">
        <w:t xml:space="preserve"> </w:t>
      </w:r>
      <w:r w:rsidR="00F37925">
        <w:t>Cluster (</w:t>
      </w:r>
      <w:r>
        <w:t>MCL</w:t>
      </w:r>
      <w:r w:rsidR="00F37925">
        <w:t>)</w:t>
      </w:r>
      <w:r>
        <w:t xml:space="preserve"> </w:t>
      </w:r>
      <w:r w:rsidR="00305A2F">
        <w:t xml:space="preserve">algorithm </w:t>
      </w:r>
      <w:r>
        <w:t>on the co-expression matrix. Cluster values designate network specific gene clusters and are not compared across networks.</w:t>
      </w:r>
    </w:p>
    <w:p w14:paraId="1F7E017C" w14:textId="78B86755" w:rsidR="00B41120" w:rsidRDefault="00EF3527" w:rsidP="003317D6">
      <w:r>
        <w:t xml:space="preserve">In addition to </w:t>
      </w:r>
      <w:r w:rsidR="006F3FCF">
        <w:t xml:space="preserve">detecting </w:t>
      </w:r>
      <w:r>
        <w:t xml:space="preserve">strong co-expression among </w:t>
      </w:r>
      <w:r w:rsidR="006F3FCF">
        <w:t xml:space="preserve">genes </w:t>
      </w:r>
      <w:r>
        <w:t xml:space="preserve">previously </w:t>
      </w:r>
      <w:r w:rsidR="006F3FCF">
        <w:t xml:space="preserve">annotated by </w:t>
      </w:r>
      <w:r>
        <w:t xml:space="preserve">functional processes, unsupervised </w:t>
      </w:r>
      <w:r w:rsidR="003F45B1">
        <w:t>n</w:t>
      </w:r>
      <w:r>
        <w:t>etwork clustering</w:t>
      </w:r>
      <w:r w:rsidR="000E4135">
        <w:t xml:space="preserve"> using the Markov</w:t>
      </w:r>
      <w:r w:rsidR="00425493">
        <w:t xml:space="preserve"> </w:t>
      </w:r>
      <w:r w:rsidR="000E4135">
        <w:t>Cluster algorithm</w:t>
      </w:r>
      <w:r w:rsidR="000E4135">
        <w:fldChar w:fldCharType="begin" w:fldLock="1"/>
      </w:r>
      <w:r w:rsidR="00983C68">
        <w: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lt;sup&gt;40&lt;/sup&gt;", "plainTextFormattedCitation" : "40", "previouslyFormattedCitation" : "(Dongen 2000)" }, "properties" : { "noteIndex" : 0 }, "schema" : "https://github.com/citation-style-language/schema/raw/master/csl-citation.json" }</w:instrText>
      </w:r>
      <w:r w:rsidR="000E4135">
        <w:fldChar w:fldCharType="separate"/>
      </w:r>
      <w:r w:rsidR="00983C68" w:rsidRPr="00983C68">
        <w:rPr>
          <w:noProof/>
          <w:vertAlign w:val="superscript"/>
        </w:rPr>
        <w:t>40</w:t>
      </w:r>
      <w:r w:rsidR="000E4135">
        <w:fldChar w:fldCharType="end"/>
      </w:r>
      <w:r>
        <w:t xml:space="preserve"> show</w:t>
      </w:r>
      <w:r w:rsidR="00045C62">
        <w:t>ed distinct modules</w:t>
      </w:r>
      <w:r w:rsidR="003F45B1">
        <w:t xml:space="preserve"> w</w:t>
      </w:r>
      <w:r w:rsidR="000E4135">
        <w:t>ithin each network. A l</w:t>
      </w:r>
      <w:r w:rsidR="007A64C3">
        <w:t>arge number of clusters were</w:t>
      </w:r>
      <w:r w:rsidR="000E4135">
        <w:t xml:space="preserve"> significantly enriched for genes that are co-annotated for the same GO term</w:t>
      </w:r>
      <w:r w:rsidR="00BA641D">
        <w:t xml:space="preserve"> (hypergeometric </w:t>
      </w:r>
      <w:r w:rsidR="00BA641D" w:rsidRPr="00A10F7A">
        <w:rPr>
          <w:i/>
        </w:rPr>
        <w:t>p</w:t>
      </w:r>
      <w:r w:rsidR="00BA641D">
        <w:t xml:space="preserve">-value </w:t>
      </w:r>
      <w:r w:rsidR="00B52943">
        <w:t>≤</w:t>
      </w:r>
      <w:r w:rsidR="00BA641D">
        <w:t xml:space="preserve"> 0.01; </w:t>
      </w:r>
      <w:r w:rsidR="00BA641D">
        <w:fldChar w:fldCharType="begin"/>
      </w:r>
      <w:r w:rsidR="00BA641D">
        <w:instrText xml:space="preserve"> REF _Ref494793753 \h </w:instrText>
      </w:r>
      <w:r w:rsidR="00BD7995">
        <w:instrText xml:space="preserve"> \* MERGEFORMAT </w:instrText>
      </w:r>
      <w:r w:rsidR="00BA641D">
        <w:fldChar w:fldCharType="separate"/>
      </w:r>
      <w:r w:rsidR="00BA641D">
        <w:t>Supp. Table 3</w:t>
      </w:r>
      <w:r w:rsidR="00BA641D">
        <w:fldChar w:fldCharType="end"/>
      </w:r>
      <w:r w:rsidR="00BA641D">
        <w:t>)</w:t>
      </w:r>
      <w:r w:rsidR="006F3FCF">
        <w:t xml:space="preserve">. </w:t>
      </w:r>
      <w:r w:rsidR="00EF45C1">
        <w:t>Not all clusters identified previously annotated gene sets.</w:t>
      </w:r>
      <w:r w:rsidR="00CE1F49">
        <w:t xml:space="preserve"> </w:t>
      </w:r>
      <w:r w:rsidR="00EF45C1">
        <w:t>M</w:t>
      </w:r>
      <w:r w:rsidR="00CE1F49">
        <w:t>any strongly co-expressed clusters lacked any previously annotated function</w:t>
      </w:r>
      <w:r w:rsidR="000E4135">
        <w:t xml:space="preserve"> </w:t>
      </w:r>
      <w:r w:rsidR="00722199">
        <w:t>(</w:t>
      </w:r>
      <w:r w:rsidR="00723309">
        <w:rPr>
          <w:highlight w:val="yellow"/>
        </w:rPr>
        <w:fldChar w:fldCharType="begin"/>
      </w:r>
      <w:r w:rsidR="00723309">
        <w:rPr>
          <w:highlight w:val="yellow"/>
        </w:rPr>
        <w:instrText xml:space="preserve"> REF _Ref458774880 \h </w:instrText>
      </w:r>
      <w:r w:rsidR="00D873DF">
        <w:rPr>
          <w:highlight w:val="yellow"/>
        </w:rPr>
        <w:instrText xml:space="preserve"> \* MERGEFORMAT </w:instrText>
      </w:r>
      <w:r w:rsidR="00723309">
        <w:rPr>
          <w:highlight w:val="yellow"/>
        </w:rPr>
      </w:r>
      <w:r w:rsidR="00723309">
        <w:rPr>
          <w:highlight w:val="yellow"/>
        </w:rPr>
        <w:fldChar w:fldCharType="separate"/>
      </w:r>
      <w:r w:rsidR="000B0BA4">
        <w:t>Table 2</w:t>
      </w:r>
      <w:r w:rsidR="00723309">
        <w:rPr>
          <w:highlight w:val="yellow"/>
        </w:rPr>
        <w:fldChar w:fldCharType="end"/>
      </w:r>
      <w:r w:rsidR="00A611C8">
        <w:t>;</w:t>
      </w:r>
      <w:r w:rsidR="00AA3B4F">
        <w:t xml:space="preserve"> </w:t>
      </w:r>
      <w:r w:rsidR="000B6FDB">
        <w:fldChar w:fldCharType="begin"/>
      </w:r>
      <w:r w:rsidR="000B6FDB">
        <w:instrText xml:space="preserve"> REF _Ref494793753 \h </w:instrText>
      </w:r>
      <w:r w:rsidR="00BD7995">
        <w:instrText xml:space="preserve"> \* MERGEFORMAT </w:instrText>
      </w:r>
      <w:r w:rsidR="000B6FDB">
        <w:fldChar w:fldCharType="separate"/>
      </w:r>
      <w:r w:rsidR="000B6FDB">
        <w:t>Supp. Table 3</w:t>
      </w:r>
      <w:r w:rsidR="000B6FDB">
        <w:fldChar w:fldCharType="end"/>
      </w:r>
      <w:r w:rsidR="00722199">
        <w:t>)</w:t>
      </w:r>
      <w:r w:rsidR="00EF45C1">
        <w:t xml:space="preserve"> potentially identifying novel co-regulated biological processes</w:t>
      </w:r>
      <w:r w:rsidR="003F45B1">
        <w:t>.</w:t>
      </w:r>
      <w:r w:rsidR="007C7E34">
        <w:t xml:space="preserve"> Additionally</w:t>
      </w:r>
      <w:r>
        <w:t>,</w:t>
      </w:r>
      <w:r w:rsidR="000E4135">
        <w:t xml:space="preserve"> </w:t>
      </w:r>
      <w:r w:rsidR="007A64C3">
        <w:t>a</w:t>
      </w:r>
      <w:r>
        <w:t xml:space="preserve">ll networks </w:t>
      </w:r>
      <w:r w:rsidR="007A443C">
        <w:t>exhibited a</w:t>
      </w:r>
      <w:r>
        <w:t xml:space="preserve"> truncated power law distribution in the number of significant interactions (degree) </w:t>
      </w:r>
      <w:r w:rsidR="003A251F">
        <w:t>for genes in the network</w:t>
      </w:r>
      <w:r>
        <w:t xml:space="preserve"> (</w:t>
      </w:r>
      <w:r w:rsidR="005565EC">
        <w:fldChar w:fldCharType="begin"/>
      </w:r>
      <w:r w:rsidR="005565EC">
        <w:instrText xml:space="preserve"> REF _Ref447013206 \h </w:instrText>
      </w:r>
      <w:r w:rsidR="00BD7995">
        <w:instrText xml:space="preserve"> \* MERGEFORMAT </w:instrText>
      </w:r>
      <w:r w:rsidR="005565EC">
        <w:fldChar w:fldCharType="separate"/>
      </w:r>
      <w:r w:rsidR="000B0BA4">
        <w:t>Supp. Fig</w:t>
      </w:r>
      <w:r w:rsidR="00E21A42">
        <w:t>s</w:t>
      </w:r>
      <w:r w:rsidR="000B0BA4">
        <w:t>. 1</w:t>
      </w:r>
      <w:r w:rsidR="005565EC">
        <w:fldChar w:fldCharType="end"/>
      </w:r>
      <w:r w:rsidR="00E21A42">
        <w:t>–</w:t>
      </w:r>
      <w:r w:rsidR="000E4135">
        <w:t>3)</w:t>
      </w:r>
      <w:r w:rsidR="007A443C">
        <w:t xml:space="preserve">, </w:t>
      </w:r>
      <w:r w:rsidR="008A65F9">
        <w:t xml:space="preserve">which is </w:t>
      </w:r>
      <w:r w:rsidR="007A443C">
        <w:t>typical of</w:t>
      </w:r>
      <w:r w:rsidR="00E41E65">
        <w:t xml:space="preserve"> biological networks</w:t>
      </w:r>
      <w:r>
        <w:fldChar w:fldCharType="begin" w:fldLock="1"/>
      </w:r>
      <w:r w:rsidR="00983C68">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lt;sup&gt;41&lt;/sup&gt;", "plainTextFormattedCitation" : "41", "previouslyFormattedCitation" : "(Ghazalpour et al. 2006)" }, "properties" : { "noteIndex" : 0 }, "schema" : "https://github.com/citation-style-language/schema/raw/master/csl-citation.json" }</w:instrText>
      </w:r>
      <w:r>
        <w:fldChar w:fldCharType="separate"/>
      </w:r>
      <w:r w:rsidR="00983C68" w:rsidRPr="00983C68">
        <w:rPr>
          <w:noProof/>
          <w:vertAlign w:val="superscript"/>
        </w:rPr>
        <w:t>41</w:t>
      </w:r>
      <w:r>
        <w:fldChar w:fldCharType="end"/>
      </w:r>
      <w:r>
        <w:t xml:space="preserve">. </w:t>
      </w:r>
    </w:p>
    <w:p w14:paraId="400BC30B" w14:textId="428D0BFC" w:rsidR="00B41120" w:rsidRPr="00462918" w:rsidRDefault="00B41120" w:rsidP="003317D6">
      <w:pPr>
        <w:pStyle w:val="Heading3"/>
      </w:pPr>
      <w:r w:rsidRPr="00462918">
        <w:t xml:space="preserve">Accounting for </w:t>
      </w:r>
      <w:r w:rsidRPr="00462918">
        <w:rPr>
          <w:i/>
        </w:rPr>
        <w:t>cis</w:t>
      </w:r>
      <w:r w:rsidRPr="00462918">
        <w:t xml:space="preserve"> </w:t>
      </w:r>
      <w:r>
        <w:t>gene interactions</w:t>
      </w:r>
    </w:p>
    <w:p w14:paraId="1E466466" w14:textId="0091C9F5" w:rsidR="009756C7" w:rsidRDefault="00894739" w:rsidP="003317D6">
      <w:r>
        <w:t>C</w:t>
      </w:r>
      <w:r w:rsidR="00871505">
        <w:t>amoco implements</w:t>
      </w:r>
      <w:r>
        <w:t xml:space="preserve"> the i</w:t>
      </w:r>
      <w:r w:rsidR="009756C7">
        <w:t>ntegration of GWAS candidates with co-expression interactions by directly assessing the density or locality of interaction among candidat</w:t>
      </w:r>
      <w:r w:rsidR="00846095">
        <w:t>e genes near GWAS SNPs</w:t>
      </w:r>
      <w:r w:rsidR="009756C7">
        <w:t xml:space="preserve">. However, </w:t>
      </w:r>
      <w:r w:rsidR="00F40F9D">
        <w:t xml:space="preserve">the process of </w:t>
      </w:r>
      <w:r w:rsidR="009756C7">
        <w:t xml:space="preserve">mapping SNPs to surrounding candidate genes has inherent complications </w:t>
      </w:r>
      <w:r w:rsidR="008B0E51">
        <w:t>that</w:t>
      </w:r>
      <w:r w:rsidR="00F40F9D">
        <w:t xml:space="preserve"> can strongly influence</w:t>
      </w:r>
      <w:r w:rsidR="0039535A">
        <w:t xml:space="preserve"> </w:t>
      </w:r>
      <w:r w:rsidR="009756C7">
        <w:t>subnetwork co-expression calculations.</w:t>
      </w:r>
      <w:r w:rsidR="00846095">
        <w:t xml:space="preserve"> While we assume that the majority of</w:t>
      </w:r>
      <w:r w:rsidR="004B197B">
        <w:t xml:space="preserve"> </w:t>
      </w:r>
      <w:r w:rsidR="001A2E3A">
        <w:t xml:space="preserve">informative </w:t>
      </w:r>
      <w:r w:rsidR="00846095">
        <w:t xml:space="preserve">interactions among candidate genes are between GWAS loci, </w:t>
      </w:r>
      <w:r w:rsidR="00846095" w:rsidRPr="001E7E50">
        <w:rPr>
          <w:i/>
        </w:rPr>
        <w:t>cis</w:t>
      </w:r>
      <w:r w:rsidR="00846095">
        <w:t>-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2A69C9">
        <w:t xml:space="preserve">, which can in turn </w:t>
      </w:r>
      <w:r w:rsidR="00EF45C1">
        <w:t>bias co</w:t>
      </w:r>
      <w:r w:rsidR="00374724">
        <w:t>-</w:t>
      </w:r>
      <w:r w:rsidR="00EF45C1">
        <w:t>expression statistics</w:t>
      </w:r>
      <w:r w:rsidR="00846095">
        <w:t>.</w:t>
      </w:r>
      <w:r w:rsidR="009756C7">
        <w:t xml:space="preserve"> Identifying significant overlap between GWAS loci and co-expression networks requires a distinction between co-expression among genes </w:t>
      </w:r>
      <w:r w:rsidR="002567FD">
        <w:t xml:space="preserve">that </w:t>
      </w:r>
      <w:r w:rsidR="009756C7">
        <w:t xml:space="preserve">are in </w:t>
      </w:r>
      <w:r w:rsidR="00D82036">
        <w:t xml:space="preserve">close </w:t>
      </w:r>
      <w:r w:rsidR="009756C7">
        <w:t xml:space="preserve">proximity </w:t>
      </w:r>
      <w:r w:rsidR="00D82036">
        <w:t xml:space="preserve">to </w:t>
      </w:r>
      <w:r w:rsidR="009756C7">
        <w:t>one another</w:t>
      </w:r>
      <w:r w:rsidR="00D82036">
        <w:t xml:space="preserve"> on </w:t>
      </w:r>
      <w:r w:rsidR="009756C7">
        <w:t>a chromosome (</w:t>
      </w:r>
      <w:r w:rsidR="009756C7" w:rsidRPr="0076598A">
        <w:rPr>
          <w:i/>
        </w:rPr>
        <w:t>cis</w:t>
      </w:r>
      <w:r w:rsidR="009756C7">
        <w:t xml:space="preserve">) compared to </w:t>
      </w:r>
      <w:r w:rsidR="00DC159C">
        <w:t xml:space="preserve">those </w:t>
      </w:r>
      <w:r w:rsidR="009756C7">
        <w:t xml:space="preserve">genes </w:t>
      </w:r>
      <w:r w:rsidR="00E21A42">
        <w:t>that</w:t>
      </w:r>
      <w:r w:rsidR="009756C7">
        <w:t xml:space="preserve"> are </w:t>
      </w:r>
      <w:r w:rsidR="00DC159C">
        <w:t>not</w:t>
      </w:r>
      <w:r w:rsidR="009756C7">
        <w:t xml:space="preserve"> (</w:t>
      </w:r>
      <w:r w:rsidR="009756C7" w:rsidRPr="0076598A">
        <w:rPr>
          <w:i/>
        </w:rPr>
        <w:t>trans</w:t>
      </w:r>
      <w:r w:rsidR="009756C7">
        <w:t xml:space="preserve">). </w:t>
      </w:r>
    </w:p>
    <w:p w14:paraId="0D866A02" w14:textId="33FF99F8" w:rsidR="00760BC6" w:rsidRDefault="00015762" w:rsidP="003317D6">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E21A42">
        <w:rPr>
          <w:i/>
        </w:rPr>
        <w:t xml:space="preserve"> </w:t>
      </w:r>
      <w:r w:rsidR="00D504B8">
        <w:t>interactions)</w:t>
      </w:r>
      <w:r w:rsidR="001C3F40">
        <w:t xml:space="preserve"> were compared to</w:t>
      </w:r>
      <w:r w:rsidR="00D504B8">
        <w:t xml:space="preserve"> </w:t>
      </w:r>
      <w:r w:rsidR="004232A1" w:rsidRPr="00871505">
        <w:rPr>
          <w:i/>
        </w:rPr>
        <w:t>cis</w:t>
      </w:r>
      <w:r w:rsidR="004232A1" w:rsidRPr="00871505">
        <w:rPr>
          <w:i/>
        </w:rPr>
        <w:softHyphen/>
      </w:r>
      <w:r w:rsidR="00E21A42">
        <w:t xml:space="preserve"> </w:t>
      </w:r>
      <w:r w:rsidR="00D504B8" w:rsidRPr="004232A1">
        <w:t>interactions</w:t>
      </w:r>
      <w:r w:rsidR="00D504B8">
        <w:t xml:space="preserve"> for pairs of genes </w:t>
      </w:r>
      <w:r w:rsidR="009F72DB">
        <w:t>less</w:t>
      </w:r>
      <w:r w:rsidR="00E21A42">
        <w:t xml:space="preserve"> </w:t>
      </w:r>
      <w:r w:rsidR="00D504B8">
        <w:t xml:space="preserve">than 50 kb apart. The </w:t>
      </w:r>
      <w:r w:rsidR="00D34FEA">
        <w:t>distributions</w:t>
      </w:r>
      <w:r w:rsidR="00D504B8">
        <w:t xml:space="preserve"> of the two groups indicate that </w:t>
      </w:r>
      <w:r w:rsidR="00D504B8" w:rsidRPr="000D7009">
        <w:rPr>
          <w:i/>
        </w:rPr>
        <w:t>cis</w:t>
      </w:r>
      <w:r w:rsidR="00E21A42">
        <w:rPr>
          <w:i/>
        </w:rPr>
        <w:t xml:space="preserve"> </w:t>
      </w:r>
      <w:r w:rsidR="00D504B8">
        <w:t xml:space="preserve">genes are more likely to have a </w:t>
      </w:r>
      <w:r w:rsidR="00D504B8">
        <w:lastRenderedPageBreak/>
        <w:t xml:space="preserve">strong co-expression interaction score than </w:t>
      </w:r>
      <w:r w:rsidR="00D504B8" w:rsidRPr="000D7009">
        <w:rPr>
          <w:i/>
        </w:rPr>
        <w:t>trans</w:t>
      </w:r>
      <w:r w:rsidR="00E21A42">
        <w:t xml:space="preserve"> </w:t>
      </w:r>
      <w:r w:rsidR="00D504B8">
        <w:t>genes (</w:t>
      </w:r>
      <w:r w:rsidR="008D33AC">
        <w:fldChar w:fldCharType="begin"/>
      </w:r>
      <w:r w:rsidR="008D33AC">
        <w:instrText xml:space="preserve"> REF _Ref487124030 \h </w:instrText>
      </w:r>
      <w:r w:rsidR="00BD7995">
        <w:instrText xml:space="preserve"> \* MERGEFORMAT </w:instrText>
      </w:r>
      <w:r w:rsidR="008D33AC">
        <w:fldChar w:fldCharType="separate"/>
      </w:r>
      <w:r w:rsidR="0054327F">
        <w:t>Figure 2</w:t>
      </w:r>
      <w:r w:rsidR="008D33AC">
        <w:fldChar w:fldCharType="end"/>
      </w:r>
      <w:r w:rsidR="00D504B8">
        <w:t xml:space="preserve">). This </w:t>
      </w:r>
      <w:r w:rsidR="00075EDE">
        <w:t xml:space="preserve">bias toward </w:t>
      </w:r>
      <w:r w:rsidR="00075EDE" w:rsidRPr="00075EDE">
        <w:rPr>
          <w:i/>
        </w:rPr>
        <w:t>cis</w:t>
      </w:r>
      <w:r w:rsidR="00E21A42">
        <w:t xml:space="preserve"> </w:t>
      </w:r>
      <w:r w:rsidR="00F32D68">
        <w:t xml:space="preserve">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w:t>
      </w:r>
      <w:r w:rsidR="005A5DDF">
        <w:t>compared</w:t>
      </w:r>
      <w:r w:rsidR="00F32D68">
        <w:t xml:space="preserve"> to </w:t>
      </w:r>
      <w:r w:rsidR="00955454">
        <w:rPr>
          <w:i/>
        </w:rPr>
        <w:t xml:space="preserve">trans </w:t>
      </w:r>
      <w:r w:rsidR="00F32D68">
        <w:t xml:space="preserve">genes </w:t>
      </w:r>
      <w:r w:rsidR="00D504B8">
        <w:t>(e.g.</w:t>
      </w:r>
      <w:r w:rsidR="00E21A42">
        <w:t>,</w:t>
      </w:r>
      <w:r w:rsidR="00D504B8">
        <w:t xml:space="preserve"> </w:t>
      </w:r>
      <w:r w:rsidR="00E21A42">
        <w:t>z</w:t>
      </w:r>
      <w:r w:rsidR="00D504B8">
        <w:t>-score ≥ 3</w:t>
      </w:r>
      <w:r w:rsidR="00E21A42">
        <w:t>;</w:t>
      </w:r>
      <w:r w:rsidR="00D504B8">
        <w:t xml:space="preserve"> see </w:t>
      </w:r>
      <w:r w:rsidR="008D33AC">
        <w:fldChar w:fldCharType="begin"/>
      </w:r>
      <w:r w:rsidR="008D33AC">
        <w:instrText xml:space="preserve"> REF _Ref487124030 \h </w:instrText>
      </w:r>
      <w:r w:rsidR="00BD7995">
        <w:instrText xml:space="preserve"> \* MERGEFORMAT </w:instrText>
      </w:r>
      <w:r w:rsidR="008D33AC">
        <w:fldChar w:fldCharType="separate"/>
      </w:r>
      <w:r w:rsidR="0054327F">
        <w:t>Figure 2</w:t>
      </w:r>
      <w:r w:rsidR="008D33AC">
        <w:fldChar w:fldCharType="end"/>
      </w:r>
      <w:r w:rsidR="008D33AC">
        <w:t xml:space="preserve"> </w:t>
      </w:r>
      <w:r w:rsidR="00493EDC">
        <w:t>inset).</w:t>
      </w:r>
    </w:p>
    <w:p w14:paraId="789D971B" w14:textId="1956333B" w:rsidR="00760BC6" w:rsidRDefault="00760BC6" w:rsidP="003317D6">
      <w:pPr>
        <w:pStyle w:val="Heading3"/>
      </w:pPr>
      <w:bookmarkStart w:id="13" w:name="_Ref487124030"/>
      <w:r>
        <w:t>Fig</w:t>
      </w:r>
      <w:r w:rsidR="00372A40">
        <w:t>ure</w:t>
      </w:r>
      <w:r>
        <w:t xml:space="preserve"> 2</w:t>
      </w:r>
      <w:bookmarkEnd w:id="13"/>
    </w:p>
    <w:p w14:paraId="50BAD27B" w14:textId="307FD9A1" w:rsidR="00760BC6" w:rsidRDefault="00760BC6" w:rsidP="003317D6">
      <w:pPr>
        <w:pStyle w:val="Heading4"/>
      </w:pPr>
      <w:r w:rsidRPr="008967F3">
        <w:rPr>
          <w:i/>
        </w:rPr>
        <w:t>Cis</w:t>
      </w:r>
      <w:r>
        <w:t xml:space="preserve"> vs</w:t>
      </w:r>
      <w:r w:rsidR="00E21A42">
        <w:t>.</w:t>
      </w:r>
      <w:r>
        <w:t xml:space="preserve"> </w:t>
      </w:r>
      <w:r w:rsidR="00E21A42" w:rsidRPr="008967F3">
        <w:rPr>
          <w:i/>
        </w:rPr>
        <w:t>t</w:t>
      </w:r>
      <w:r w:rsidRPr="008967F3">
        <w:rPr>
          <w:i/>
        </w:rPr>
        <w:t>rans</w:t>
      </w:r>
      <w:r>
        <w:t xml:space="preserve"> </w:t>
      </w:r>
      <w:r w:rsidR="00E21A42">
        <w:t>c</w:t>
      </w:r>
      <w:r>
        <w:t>o-</w:t>
      </w:r>
      <w:r w:rsidR="00E21A42">
        <w:t>e</w:t>
      </w:r>
      <w:r>
        <w:t xml:space="preserve">xpression </w:t>
      </w:r>
      <w:r w:rsidR="00E21A42">
        <w:t>n</w:t>
      </w:r>
      <w:r>
        <w:t xml:space="preserve">etwork </w:t>
      </w:r>
      <w:r w:rsidR="00E21A42">
        <w:t>i</w:t>
      </w:r>
      <w:r>
        <w:t>nteractions</w:t>
      </w:r>
    </w:p>
    <w:p w14:paraId="2A299346" w14:textId="61D3F4D8" w:rsidR="00760BC6" w:rsidRPr="00FF0923" w:rsidRDefault="00760BC6" w:rsidP="003317D6">
      <w:pPr>
        <w:pStyle w:val="Subtitle"/>
      </w:pPr>
      <w:r w:rsidRPr="00FF0923">
        <w:t>Comparing distribution</w:t>
      </w:r>
      <w:r>
        <w:t xml:space="preserve">s of </w:t>
      </w:r>
      <w:r w:rsidR="007D17A2">
        <w:t xml:space="preserve">co-expression </w:t>
      </w:r>
      <w:r>
        <w:t xml:space="preserve">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sidR="003D48F9">
        <w:rPr>
          <w:i/>
        </w:rPr>
        <w:t>t</w:t>
      </w:r>
      <w:r w:rsidRPr="00FF0923">
        <w:rPr>
          <w:i/>
        </w:rPr>
        <w:t>rans</w:t>
      </w:r>
      <w:r>
        <w:t xml:space="preserve"> gene pairs (green) show interactions</w:t>
      </w:r>
      <w:r w:rsidRPr="00FF0923">
        <w:t xml:space="preserve"> between genes </w:t>
      </w:r>
      <w:r>
        <w:t xml:space="preserve">on separate chromosomes. Distribution densities of </w:t>
      </w:r>
      <w:r w:rsidR="003D48F9">
        <w:rPr>
          <w:i/>
        </w:rPr>
        <w:t>c</w:t>
      </w:r>
      <w:r w:rsidRPr="00FF0923">
        <w:rPr>
          <w:i/>
        </w:rPr>
        <w:t>is</w:t>
      </w:r>
      <w:r w:rsidRPr="00FF0923">
        <w:t xml:space="preserve"> </w:t>
      </w:r>
      <w:r>
        <w:t xml:space="preserve">gene pairs (blue) show </w:t>
      </w:r>
      <w:r w:rsidRPr="00FF0923">
        <w:t>interactions between genes with less than 50</w:t>
      </w:r>
      <w:r w:rsidR="0073753E">
        <w:t xml:space="preserve"> </w:t>
      </w:r>
      <w:r w:rsidRPr="00FF0923">
        <w:t>kb intergenic distance.</w:t>
      </w:r>
      <w:r w:rsidR="001A1DEA">
        <w:t xml:space="preserve"> Inset f</w:t>
      </w:r>
      <w:r w:rsidR="00E1118C">
        <w:t xml:space="preserve">igures show </w:t>
      </w:r>
      <w:r w:rsidR="0073753E">
        <w:t>z</w:t>
      </w:r>
      <w:r w:rsidR="00E1118C">
        <w:t>-score values greater than</w:t>
      </w:r>
      <w:r w:rsidR="001A1DEA">
        <w:t xml:space="preserve"> 3.</w:t>
      </w:r>
    </w:p>
    <w:p w14:paraId="1803AF10" w14:textId="571C9D09" w:rsidR="002927F7" w:rsidRDefault="00760BC6" w:rsidP="003317D6">
      <w:r>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t xml:space="preserve"> interactions when examining co-expression relationships among candidate genes identified by GWAS</w:t>
      </w:r>
      <w:r w:rsidR="00FE799D">
        <w:t xml:space="preserve"> SNPs</w:t>
      </w:r>
      <w:r w:rsidR="00FA5637">
        <w:t xml:space="preserve"> in Camoco</w:t>
      </w:r>
      <w:r>
        <w:t xml:space="preserve">. To account for possible </w:t>
      </w:r>
      <w:r w:rsidRPr="00D4746C">
        <w:rPr>
          <w:i/>
        </w:rPr>
        <w:t>cis</w:t>
      </w:r>
      <w:r w:rsidR="00DF0076">
        <w:t xml:space="preserve"> </w:t>
      </w:r>
      <w:r>
        <w:t xml:space="preserve">regulation within network metrics described here, only interactions that span different </w:t>
      </w:r>
      <w:r w:rsidR="00AD2693">
        <w:t xml:space="preserve">GWAS </w:t>
      </w:r>
      <w:r>
        <w:t>loci</w:t>
      </w:r>
      <w:r w:rsidR="00133517">
        <w:t xml:space="preserve"> (</w:t>
      </w:r>
      <w:r w:rsidR="00133517">
        <w:rPr>
          <w:i/>
        </w:rPr>
        <w:t>trans</w:t>
      </w:r>
      <w:r w:rsidR="00133517">
        <w:t>)</w:t>
      </w:r>
      <w:r w:rsidR="00D4746C">
        <w:t xml:space="preserve"> were</w:t>
      </w:r>
      <w:r>
        <w:t xml:space="preserv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r w:rsidR="00EF45C1">
        <w:t xml:space="preserve">for </w:t>
      </w:r>
      <w:r w:rsidR="0074143C">
        <w:t>GWAS-</w:t>
      </w:r>
      <w:r w:rsidR="00EF45C1">
        <w:t xml:space="preserve">network overlap </w:t>
      </w:r>
      <w:r w:rsidR="00724685">
        <w:t xml:space="preserve">calculation </w:t>
      </w:r>
      <w:r>
        <w:t>(</w:t>
      </w:r>
      <w:r w:rsidR="00DF0076">
        <w:t>s</w:t>
      </w:r>
      <w:r>
        <w:t>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0B0BA4">
        <w:t>Materials and Methods</w:t>
      </w:r>
      <w:r w:rsidR="008C083D">
        <w:fldChar w:fldCharType="end"/>
      </w:r>
      <w:r>
        <w:t>).</w:t>
      </w:r>
    </w:p>
    <w:p w14:paraId="605FA8FD" w14:textId="77777777" w:rsidR="00F32D68" w:rsidRDefault="00F32D68" w:rsidP="0002261A">
      <w:pPr>
        <w:pStyle w:val="Heading2"/>
      </w:pPr>
      <w:r>
        <w:t>Evaluation of the Camoco framework</w:t>
      </w:r>
    </w:p>
    <w:p w14:paraId="50E2EA3F" w14:textId="3E40AC66" w:rsidR="000412AD" w:rsidRDefault="00CA0B8B" w:rsidP="00D62995">
      <w:r>
        <w:t>To explore the limits of our co-expression</w:t>
      </w:r>
      <w:r w:rsidR="00DF0076">
        <w:t>-</w:t>
      </w:r>
      <w:r>
        <w:t xml:space="preserve">based approach, </w:t>
      </w:r>
      <w:r w:rsidR="00742C08">
        <w:t>w</w:t>
      </w:r>
      <w:r w:rsidR="002E18B6">
        <w:t xml:space="preserve">e </w:t>
      </w:r>
      <w:r w:rsidR="00507696">
        <w:t>examined</w:t>
      </w:r>
      <w:r w:rsidR="008D7F45">
        <w:t xml:space="preserve"> factors that </w:t>
      </w:r>
      <w:r>
        <w:t xml:space="preserve">influence overlap </w:t>
      </w:r>
      <w:r w:rsidR="00D37822">
        <w:t xml:space="preserve">detection </w:t>
      </w:r>
      <w:r>
        <w:t xml:space="preserve">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map directly to true causal genes, all of which exhibit strong co-expression network interactions (</w:t>
      </w:r>
      <w:r w:rsidR="0076606D">
        <w:fldChar w:fldCharType="begin"/>
      </w:r>
      <w:r w:rsidR="0076606D">
        <w:instrText xml:space="preserve"> REF _Ref458794783 \h </w:instrText>
      </w:r>
      <w:r w:rsidR="00BD7995">
        <w:instrText xml:space="preserve"> \* MERGEFORMAT </w:instrText>
      </w:r>
      <w:r w:rsidR="0076606D">
        <w:fldChar w:fldCharType="separate"/>
      </w:r>
      <w:r w:rsidR="000B0BA4">
        <w:t>Fig</w:t>
      </w:r>
      <w:r w:rsidR="00DF0076">
        <w:t>.</w:t>
      </w:r>
      <w:r w:rsidR="000B0BA4">
        <w:t xml:space="preserve"> 3</w:t>
      </w:r>
      <w:r w:rsidR="0076606D">
        <w:fldChar w:fldCharType="end"/>
      </w:r>
      <w:r w:rsidR="0076606D">
        <w:t>).</w:t>
      </w:r>
      <w:r w:rsidR="000F1264">
        <w:t xml:space="preserve"> </w:t>
      </w:r>
      <w:r w:rsidR="006F036D">
        <w:t>But i</w:t>
      </w:r>
      <w:r w:rsidR="004F243E">
        <w:t xml:space="preserve">n practice, </w:t>
      </w:r>
      <w:r w:rsidR="00B036E6">
        <w:t xml:space="preserve">SNPs </w:t>
      </w:r>
      <w:r w:rsidR="00EF45C1">
        <w:t>can affect regulatory sequence</w:t>
      </w:r>
      <w:r w:rsidR="006F036D">
        <w:t>s</w:t>
      </w:r>
      <w:r w:rsidR="00EF45C1">
        <w:t xml:space="preserv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SNPs occurring outside of genic regions</w:t>
      </w:r>
      <w:r w:rsidR="00C81430">
        <w:fldChar w:fldCharType="begin" w:fldLock="1"/>
      </w:r>
      <w:r w:rsidR="00983C68">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lt;sup&gt;2&lt;/sup&gt;", "plainTextFormattedCitation" : "2", "previouslyFormattedCitation" : "(Wallace et al. 2014)" }, "properties" : { "noteIndex" : 0 }, "schema" : "https://github.com/citation-style-language/schema/raw/master/csl-citation.json" }</w:instrText>
      </w:r>
      <w:r w:rsidR="00C81430">
        <w:fldChar w:fldCharType="separate"/>
      </w:r>
      <w:r w:rsidR="00983C68" w:rsidRPr="00983C68">
        <w:rPr>
          <w:noProof/>
          <w:vertAlign w:val="superscript"/>
        </w:rPr>
        <w:t>2</w:t>
      </w:r>
      <w:r w:rsidR="00C81430">
        <w:fldChar w:fldCharType="end"/>
      </w:r>
      <w:r w:rsidR="00C81430">
        <w:t>.</w:t>
      </w:r>
    </w:p>
    <w:p w14:paraId="2C4141CA" w14:textId="4D58F41D" w:rsidR="008D7F45" w:rsidRDefault="000F1264" w:rsidP="00D62995">
      <w:r>
        <w:t>We evaluated</w:t>
      </w:r>
      <w:commentRangeStart w:id="14"/>
      <w:r>
        <w:t xml:space="preserve"> two major </w:t>
      </w:r>
      <w:r w:rsidR="00DF0076">
        <w:t>challenges</w:t>
      </w:r>
      <w:commentRangeEnd w:id="14"/>
      <w:r w:rsidR="00DF0076">
        <w:rPr>
          <w:rStyle w:val="CommentReference"/>
        </w:rPr>
        <w:commentReference w:id="14"/>
      </w:r>
      <w:r w:rsidR="00DF0076">
        <w:t xml:space="preserve"> </w:t>
      </w:r>
      <w:r>
        <w:t>that</w:t>
      </w:r>
      <w:r w:rsidR="00123B20">
        <w:t xml:space="preserve"> influence</w:t>
      </w:r>
      <w:r w:rsidR="00162575">
        <w:t xml:space="preserve"> SNP-to-gene mapping</w:t>
      </w:r>
      <w:r>
        <w:t>.</w:t>
      </w:r>
      <w:r w:rsidR="00CA0B8B">
        <w:t xml:space="preserve"> The first i</w:t>
      </w:r>
      <w:r w:rsidR="006F036D">
        <w:t xml:space="preserve">s </w:t>
      </w:r>
      <w:r w:rsidR="00CA0B8B">
        <w:t xml:space="preserve">the total number of functionally related genes in a subnetwork, </w:t>
      </w:r>
      <w:r w:rsidR="006F036D">
        <w:t xml:space="preserve">representing </w:t>
      </w:r>
      <w:r w:rsidR="00CA0B8B">
        <w:t xml:space="preserve">the fraction of genes involved in a causal biological process, that are simultaneously identified by GWAS. </w:t>
      </w:r>
      <w:r w:rsidR="00066CFC">
        <w:t xml:space="preserve">In cases where </w:t>
      </w:r>
      <w:r w:rsidR="00FA5637">
        <w:t xml:space="preserve">too </w:t>
      </w:r>
      <w:r w:rsidR="00066CFC">
        <w:t xml:space="preserve">few genes </w:t>
      </w:r>
      <w:r w:rsidR="006F036D">
        <w:t xml:space="preserve">represent </w:t>
      </w:r>
      <w:r w:rsidR="00066CFC">
        <w:t>any one of the underlying causal processes, our proposed approach is</w:t>
      </w:r>
      <w:r w:rsidR="006F036D">
        <w:t xml:space="preserve"> not</w:t>
      </w:r>
      <w:r w:rsidR="00066CFC">
        <w:t xml:space="preserve"> likely to perform well</w:t>
      </w:r>
      <w:r w:rsidR="00DF0076">
        <w:t>—f</w:t>
      </w:r>
      <w:r w:rsidR="0054740C">
        <w:t>or example,</w:t>
      </w:r>
      <w:r w:rsidR="0010669E">
        <w:t xml:space="preserve"> </w:t>
      </w:r>
      <w:r w:rsidR="003B622D">
        <w:t>when</w:t>
      </w:r>
      <w:r w:rsidR="0010669E">
        <w:t xml:space="preserve"> a single locus</w:t>
      </w:r>
      <w:r w:rsidR="00844CA3">
        <w:t xml:space="preserve"> in a </w:t>
      </w:r>
      <w:r w:rsidR="00864981">
        <w:t>ten</w:t>
      </w:r>
      <w:r w:rsidR="00DF0076">
        <w:t>-</w:t>
      </w:r>
      <w:r w:rsidR="00844CA3">
        <w:t>gene</w:t>
      </w:r>
      <w:r w:rsidR="00966D0B">
        <w:t xml:space="preserve"> </w:t>
      </w:r>
      <w:r w:rsidR="00CA2886">
        <w:t xml:space="preserve">biological </w:t>
      </w:r>
      <w:r w:rsidR="0010669E">
        <w:t>process</w:t>
      </w:r>
      <w:r w:rsidR="004A20B4">
        <w:t xml:space="preserve"> reaches genome-wide significance</w:t>
      </w:r>
      <w:r w:rsidR="006454D8">
        <w:t xml:space="preserve"> </w:t>
      </w:r>
      <w:r w:rsidR="00E25CC1">
        <w:t>due to</w:t>
      </w:r>
      <w:r w:rsidR="00565108">
        <w:t xml:space="preserve"> 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w:t>
      </w:r>
      <w:r w:rsidR="00DF0076">
        <w:t>-</w:t>
      </w:r>
      <w:r w:rsidR="0010669E">
        <w:t>by</w:t>
      </w:r>
      <w:r w:rsidR="00DF0076">
        <w:t>-</w:t>
      </w:r>
      <w:r w:rsidR="0010669E">
        <w:t>environment interactions</w:t>
      </w:r>
      <w:r w:rsidR="00E25CC1">
        <w:t xml:space="preserve">. </w:t>
      </w:r>
      <w:r w:rsidR="00066CFC">
        <w:t xml:space="preserve">We refer to </w:t>
      </w:r>
      <w:commentRangeStart w:id="15"/>
      <w:r w:rsidR="00066CFC">
        <w:t>this</w:t>
      </w:r>
      <w:commentRangeEnd w:id="15"/>
      <w:r w:rsidR="00DF0076">
        <w:rPr>
          <w:rStyle w:val="CommentReference"/>
        </w:rPr>
        <w:commentReference w:id="15"/>
      </w:r>
      <w:r w:rsidR="00066CFC">
        <w:t xml:space="preserve"> as the </w:t>
      </w:r>
      <w:r w:rsidR="00066CFC" w:rsidRPr="005A5DDF">
        <w:rPr>
          <w:i/>
        </w:rPr>
        <w:lastRenderedPageBreak/>
        <w:t>missing candidate gene rate</w:t>
      </w:r>
      <w:r w:rsidR="000C22C0">
        <w:rPr>
          <w:i/>
        </w:rPr>
        <w:t xml:space="preserve"> </w:t>
      </w:r>
      <w:r w:rsidR="000C22C0" w:rsidRPr="008967F3">
        <w:t>(</w:t>
      </w:r>
      <w:r w:rsidR="000C22C0">
        <w:rPr>
          <w:i/>
        </w:rPr>
        <w:t>MCR</w:t>
      </w:r>
      <w:r w:rsidR="000C22C0" w:rsidRPr="008967F3">
        <w:t>)</w:t>
      </w:r>
      <w:r w:rsidR="00066CFC">
        <w:t xml:space="preserve"> or</w:t>
      </w:r>
      <w:r w:rsidR="000412AD">
        <w:t>,</w:t>
      </w:r>
      <w:r w:rsidR="00066CFC">
        <w:t xml:space="preserve"> in other words, the fraction of genes involved in the causal process</w:t>
      </w:r>
      <w:r w:rsidR="00D0693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0B0BA4">
        <w:t>Fig</w:t>
      </w:r>
      <w:r w:rsidR="00DF0076">
        <w:t>.</w:t>
      </w:r>
      <w:r w:rsidR="000B0BA4">
        <w:t xml:space="preserve"> 3</w:t>
      </w:r>
      <w:r w:rsidR="00126FBB">
        <w:fldChar w:fldCharType="end"/>
      </w:r>
      <w:r w:rsidR="00126FBB" w:rsidRPr="008967F3">
        <w:t>B</w:t>
      </w:r>
      <w:r w:rsidR="005364E4">
        <w:t xml:space="preserve">; </w:t>
      </w:r>
      <w:r w:rsidR="005364E4">
        <w:fldChar w:fldCharType="begin"/>
      </w:r>
      <w:r w:rsidR="005364E4">
        <w:instrText xml:space="preserve"> REF _Ref484125232 \h </w:instrText>
      </w:r>
      <w:r w:rsidR="00BD7995">
        <w:instrText xml:space="preserve"> \* MERGEFORMAT </w:instrText>
      </w:r>
      <w:r w:rsidR="005364E4">
        <w:fldChar w:fldCharType="separate"/>
      </w:r>
      <w:r w:rsidR="000B0BA4">
        <w:t>Eq. 6</w:t>
      </w:r>
      <w:r w:rsidR="005364E4">
        <w:fldChar w:fldCharType="end"/>
      </w:r>
      <w:r w:rsidR="00126FBB">
        <w:t>)</w:t>
      </w:r>
      <w:r w:rsidR="00066CFC">
        <w:t>.</w:t>
      </w:r>
    </w:p>
    <w:p w14:paraId="5E85A01F" w14:textId="736A0ACF" w:rsidR="008D7F45" w:rsidRPr="00066CFC" w:rsidRDefault="00DF0076" w:rsidP="00D62995">
      <w:r>
        <w:t>The</w:t>
      </w:r>
      <w:r w:rsidR="00066CFC">
        <w:t xml:space="preserve"> second key challenge</w:t>
      </w:r>
      <w:r w:rsidR="00F32D68">
        <w:t xml:space="preserve"> in identify</w:t>
      </w:r>
      <w:r w:rsidR="00D2064D">
        <w:t>ing</w:t>
      </w:r>
      <w:r w:rsidR="00F32D68">
        <w:t xml:space="preserve"> causal genes from GWAS loci is </w:t>
      </w:r>
      <w:r w:rsidR="00D2064D">
        <w:t>instances where</w:t>
      </w:r>
      <w:r w:rsidR="00F32D68">
        <w:t xml:space="preserve"> </w:t>
      </w:r>
      <w:r w:rsidR="00D2064D">
        <w:t>associated SNPs each implicate</w:t>
      </w:r>
      <w:r w:rsidR="00F32D68">
        <w:t xml:space="preserve"> a large number of candidate genes. </w:t>
      </w:r>
      <w:r w:rsidR="008D7F45">
        <w:t>Thus, in cas</w:t>
      </w:r>
      <w:r w:rsidR="000A4308">
        <w:t xml:space="preserve">es where the linked regions are </w:t>
      </w:r>
      <w:r w:rsidR="008D7F45">
        <w:t>large (i.e.</w:t>
      </w:r>
      <w:r>
        <w:t>,</w:t>
      </w:r>
      <w:r w:rsidR="008D7F45">
        <w:t xml:space="preserve"> </w:t>
      </w:r>
      <w:r w:rsidR="000A4308">
        <w:t>imperfect SNP-to-gene mapping</w:t>
      </w:r>
      <w:r w:rsidR="008D7F45">
        <w:t xml:space="preserve">), the </w:t>
      </w:r>
      <w:r w:rsidR="00047588">
        <w:t xml:space="preserve">framework’s </w:t>
      </w:r>
      <w:r w:rsidR="008D7F45">
        <w:t>ability to confidently identify subnetworks of highly co-expressed causal genes</w:t>
      </w:r>
      <w:r w:rsidR="00047588">
        <w:t xml:space="preserve"> </w:t>
      </w:r>
      <w:r w:rsidR="008D7F45">
        <w:t xml:space="preserve">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rsidR="00066CFC">
        <w:t xml:space="preserve"> We refer to </w:t>
      </w:r>
      <w:commentRangeStart w:id="16"/>
      <w:r w:rsidR="00066CFC">
        <w:t>this</w:t>
      </w:r>
      <w:commentRangeEnd w:id="16"/>
      <w:r>
        <w:rPr>
          <w:rStyle w:val="CommentReference"/>
        </w:rPr>
        <w:commentReference w:id="16"/>
      </w:r>
      <w:r w:rsidR="00066CFC">
        <w:t xml:space="preserve"> as the </w:t>
      </w:r>
      <w:r w:rsidR="00066CFC" w:rsidRPr="005A5DDF">
        <w:rPr>
          <w:i/>
        </w:rPr>
        <w:t>false candidate gene rate</w:t>
      </w:r>
      <w:r w:rsidR="005E534A">
        <w:rPr>
          <w:i/>
        </w:rPr>
        <w:t xml:space="preserve"> </w:t>
      </w:r>
      <w:r w:rsidR="005E534A" w:rsidRPr="008967F3">
        <w:t>(</w:t>
      </w:r>
      <w:r w:rsidR="005E534A">
        <w:rPr>
          <w:i/>
        </w:rPr>
        <w:t>FCR</w:t>
      </w:r>
      <w:r w:rsidR="005E534A" w:rsidRPr="008967F3">
        <w:t>)</w:t>
      </w:r>
      <w:r w:rsidR="00066CFC">
        <w:t xml:space="preserve">, </w:t>
      </w:r>
      <w:r w:rsidR="00C053AD">
        <w:t xml:space="preserve">the fraction of all genes </w:t>
      </w:r>
      <w:r w:rsidR="00066CFC">
        <w:t>linked to GWAS loci that are not causal genes</w:t>
      </w:r>
      <w:r w:rsidR="005E534A">
        <w:t xml:space="preserve"> (</w:t>
      </w:r>
      <w:r w:rsidR="00126FBB">
        <w:fldChar w:fldCharType="begin"/>
      </w:r>
      <w:r w:rsidR="00126FBB">
        <w:instrText xml:space="preserve"> REF _Ref458794783 \h  \* MERGEFORMAT </w:instrText>
      </w:r>
      <w:r w:rsidR="00126FBB">
        <w:fldChar w:fldCharType="separate"/>
      </w:r>
      <w:r w:rsidR="000B0BA4">
        <w:t>Fig</w:t>
      </w:r>
      <w:r>
        <w:t>.</w:t>
      </w:r>
      <w:r w:rsidR="000B0BA4">
        <w:t xml:space="preserve"> 3</w:t>
      </w:r>
      <w:r w:rsidR="00126FBB">
        <w:fldChar w:fldCharType="end"/>
      </w:r>
      <w:r w:rsidR="00126FBB" w:rsidRPr="008967F3">
        <w:t>C</w:t>
      </w:r>
      <w:r w:rsidR="005364E4">
        <w:t xml:space="preserve">; </w:t>
      </w:r>
      <w:r w:rsidR="005364E4">
        <w:fldChar w:fldCharType="begin"/>
      </w:r>
      <w:r w:rsidR="005364E4">
        <w:instrText xml:space="preserve"> REF _Ref484125256 \h </w:instrText>
      </w:r>
      <w:r w:rsidR="00BD7995">
        <w:instrText xml:space="preserve"> \* MERGEFORMAT </w:instrText>
      </w:r>
      <w:r w:rsidR="005364E4">
        <w:fldChar w:fldCharType="separate"/>
      </w:r>
      <w:r w:rsidR="000B0BA4">
        <w:t>Eq. 7</w:t>
      </w:r>
      <w:r w:rsidR="005364E4">
        <w:fldChar w:fldCharType="end"/>
      </w:r>
      <w:r w:rsidR="00126FBB">
        <w:t>)</w:t>
      </w:r>
      <w:r w:rsidR="00066CFC">
        <w:t>.</w:t>
      </w:r>
    </w:p>
    <w:p w14:paraId="475CB8E0" w14:textId="217F467B" w:rsidR="00C0374E" w:rsidRDefault="008D7F45" w:rsidP="00D62995">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w:t>
      </w:r>
      <w:r w:rsidR="0002261A">
        <w:t xml:space="preserve"> </w:t>
      </w:r>
      <w:r w:rsidR="00372A40">
        <w:t xml:space="preserve">In </w:t>
      </w:r>
      <w:r w:rsidR="00D149DC">
        <w:t>practice, neither of these quanti</w:t>
      </w:r>
      <w:r w:rsidR="00DB1BE3">
        <w:t>ties can be controlled</w:t>
      </w:r>
      <w:r w:rsidR="000722DE">
        <w:t>;</w:t>
      </w:r>
      <w:r w:rsidR="009F46C6">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S</w:t>
      </w:r>
      <w:r w:rsidR="00D149DC">
        <w:t xml:space="preserve"> population. </w:t>
      </w:r>
    </w:p>
    <w:p w14:paraId="4B2D4DA1" w14:textId="02C46FA9" w:rsidR="008D7F45" w:rsidRDefault="001C046B" w:rsidP="00D62995">
      <w:r>
        <w:t>We</w:t>
      </w:r>
      <w:r w:rsidR="00D149DC">
        <w:t xml:space="preserve"> evaluate</w:t>
      </w:r>
      <w:r>
        <w:t>d</w:t>
      </w:r>
      <w:r w:rsidR="00D149DC">
        <w:t xml:space="preserve"> the </w:t>
      </w:r>
      <w:r w:rsidR="00B67DB0">
        <w:t xml:space="preserve">expected </w:t>
      </w:r>
      <w:r>
        <w:t>performance of the Camoco framework</w:t>
      </w:r>
      <w:r w:rsidR="00D149DC">
        <w:t xml:space="preserve"> for a range of </w:t>
      </w:r>
      <w:r w:rsidR="00372A40">
        <w:t xml:space="preserve">each </w:t>
      </w:r>
      <w:r w:rsidR="00D149DC">
        <w:t xml:space="preserve">of these </w:t>
      </w:r>
      <w:r>
        <w:t>parameters by</w:t>
      </w:r>
      <w:r w:rsidR="00AD4D36">
        <w:t xml:space="preserve"> simulating</w:t>
      </w:r>
      <w:r w:rsidR="00C0374E">
        <w:t xml:space="preserve"> ideal GWAS scenarios using co-expressed </w:t>
      </w:r>
      <w:r w:rsidR="00D149DC">
        <w:t>GO terms</w:t>
      </w:r>
      <w:r w:rsidR="00B67DB0">
        <w:t xml:space="preserve"> (</w:t>
      </w:r>
      <w:r w:rsidR="00B67DB0" w:rsidRPr="00B54B7E">
        <w:rPr>
          <w:i/>
        </w:rPr>
        <w:t>p</w:t>
      </w:r>
      <w:r w:rsidR="00673F4B">
        <w:t xml:space="preserve"> </w:t>
      </w:r>
      <w:r w:rsidR="00673F4B">
        <w:t>≤</w:t>
      </w:r>
      <w:r w:rsidR="00B67DB0">
        <w:t xml:space="preserve"> 0.05; </w:t>
      </w:r>
      <w:r w:rsidR="00B67DB0">
        <w:fldChar w:fldCharType="begin"/>
      </w:r>
      <w:r w:rsidR="00B67DB0">
        <w:instrText xml:space="preserve"> REF _Ref458774860 \h </w:instrText>
      </w:r>
      <w:r w:rsidR="00BD7995">
        <w:instrText xml:space="preserve"> \* MERGEFORMAT </w:instrText>
      </w:r>
      <w:r w:rsidR="00B67DB0">
        <w:fldChar w:fldCharType="separate"/>
      </w:r>
      <w:r w:rsidR="000B0BA4">
        <w:t>Table 1</w:t>
      </w:r>
      <w:r w:rsidR="00B67DB0">
        <w:fldChar w:fldCharType="end"/>
      </w:r>
      <w:r w:rsidR="00B67DB0">
        <w:t>)</w:t>
      </w:r>
      <w:r w:rsidR="00C0374E">
        <w:t>. These ideal cases were the</w:t>
      </w:r>
      <w:r w:rsidR="00C0374E" w:rsidRPr="004B0328">
        <w:t xml:space="preserve">n subjected </w:t>
      </w:r>
      <w:r w:rsidR="004B0328">
        <w:t xml:space="preserve">either </w:t>
      </w:r>
      <w:r w:rsidR="00C0374E" w:rsidRPr="004B0328">
        <w:t>to</w:t>
      </w:r>
      <w:r w:rsidR="00D246F5" w:rsidRPr="004B0328">
        <w:t xml:space="preserve"> a subset of genes being replaced by random genes</w:t>
      </w:r>
      <w:r w:rsidR="00C0374E" w:rsidRPr="004B0328">
        <w:t xml:space="preserve"> </w:t>
      </w:r>
      <w:r w:rsidR="00D149DC" w:rsidRPr="004B0328">
        <w:t>(i.e.</w:t>
      </w:r>
      <w:r w:rsidR="00372A40" w:rsidRPr="004B0328">
        <w:t>,</w:t>
      </w:r>
      <w:r w:rsidR="00D149DC" w:rsidRPr="004B0328">
        <w:t xml:space="preserve"> to simulate </w:t>
      </w:r>
      <w:r w:rsidR="000028B9" w:rsidRPr="004B0328">
        <w:t>MCR</w:t>
      </w:r>
      <w:r w:rsidR="00E275FC" w:rsidRPr="004B0328">
        <w:t xml:space="preserve"> but conserve</w:t>
      </w:r>
      <w:r w:rsidR="00D246F5" w:rsidRPr="004B0328">
        <w:t xml:space="preserve"> term size</w:t>
      </w:r>
      <w:r w:rsidR="00D149DC" w:rsidRPr="004B0328">
        <w:t xml:space="preserve">) or </w:t>
      </w:r>
      <w:r w:rsidR="004B0328" w:rsidRPr="00CC676C">
        <w:t xml:space="preserve">to </w:t>
      </w:r>
      <w:r w:rsidR="00D149DC" w:rsidRPr="004B0328">
        <w:t>functionally unrelated genes</w:t>
      </w:r>
      <w:r w:rsidR="002B2214" w:rsidRPr="004B0328">
        <w:t xml:space="preserve"> </w:t>
      </w:r>
      <w:r w:rsidR="004B0328" w:rsidRPr="004B0328">
        <w:t xml:space="preserve">being added </w:t>
      </w:r>
      <w:r w:rsidR="002B2214" w:rsidRPr="004B0328">
        <w:t>using SNP-to-gene mapping</w:t>
      </w:r>
      <w:r w:rsidR="00D149DC" w:rsidRPr="004B0328">
        <w:t xml:space="preserve"> (i.</w:t>
      </w:r>
      <w:r w:rsidR="00D149DC">
        <w:t>e.</w:t>
      </w:r>
      <w:r w:rsidR="00372A40">
        <w:t>,</w:t>
      </w:r>
      <w:r w:rsidR="00D149DC">
        <w:t xml:space="preserve"> to simulate </w:t>
      </w:r>
      <w:r w:rsidR="000028B9">
        <w:t>FCR</w:t>
      </w:r>
      <w:r w:rsidR="00D149DC">
        <w:t xml:space="preserve"> introduced by linkage).</w:t>
      </w:r>
      <w:r w:rsidR="00B67DB0">
        <w:t xml:space="preserve"> In both cases, simulated GWAS </w:t>
      </w:r>
      <w:r w:rsidR="00E32678">
        <w:t xml:space="preserve">candidates </w:t>
      </w:r>
      <w:r w:rsidR="00B67DB0">
        <w:t>(GO term</w:t>
      </w:r>
      <w:r w:rsidR="00E32678">
        <w:t xml:space="preserve"> set member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had the potential to </w:t>
      </w:r>
      <w:r w:rsidR="002935F5">
        <w:t>be applied in maize</w:t>
      </w:r>
      <w:r w:rsidR="00D149DC">
        <w:t>.</w:t>
      </w:r>
    </w:p>
    <w:p w14:paraId="2407F4AE" w14:textId="1AF828FD" w:rsidR="008259D0" w:rsidRDefault="008259D0" w:rsidP="00DF0076">
      <w:pPr>
        <w:pStyle w:val="Heading3"/>
        <w:jc w:val="left"/>
      </w:pPr>
      <w:bookmarkStart w:id="17" w:name="_Ref456807908"/>
      <w:bookmarkStart w:id="18" w:name="_Ref458794783"/>
      <w:r>
        <w:t>Fig</w:t>
      </w:r>
      <w:r w:rsidR="00372A40">
        <w:t>ure</w:t>
      </w:r>
      <w:r>
        <w:t xml:space="preserve"> 3</w:t>
      </w:r>
      <w:bookmarkEnd w:id="17"/>
      <w:bookmarkEnd w:id="18"/>
    </w:p>
    <w:p w14:paraId="60426CDC" w14:textId="059584FC" w:rsidR="008259D0" w:rsidRDefault="00AB785E" w:rsidP="00DF0076">
      <w:pPr>
        <w:pStyle w:val="Heading4"/>
        <w:jc w:val="left"/>
      </w:pPr>
      <w:r>
        <w:t>Simulating GWAS-network overlap</w:t>
      </w:r>
      <w:r w:rsidR="008259D0">
        <w:t xml:space="preserve"> using </w:t>
      </w:r>
      <w:r w:rsidR="00372A40">
        <w:t>GO</w:t>
      </w:r>
      <w:r w:rsidR="008259D0">
        <w:t xml:space="preserve"> </w:t>
      </w:r>
      <w:r w:rsidR="00F92705">
        <w:t>t</w:t>
      </w:r>
      <w:r w:rsidR="008259D0">
        <w:t>erms</w:t>
      </w:r>
    </w:p>
    <w:p w14:paraId="6F570FDB" w14:textId="6DACD08F" w:rsidR="008F1EA0" w:rsidRDefault="008259D0" w:rsidP="0071659D">
      <w:pPr>
        <w:pStyle w:val="Subtitle"/>
      </w:pPr>
      <w:r>
        <w:t xml:space="preserve">Several GWAS scenarios were simulated to </w:t>
      </w:r>
      <w:r w:rsidR="00884039">
        <w:t xml:space="preserve">assess </w:t>
      </w:r>
      <w:r w:rsidR="00963B34">
        <w:t>the effect of noise on</w:t>
      </w:r>
      <w:r w:rsidR="00D60F63">
        <w:t xml:space="preserve"> co-expression network overlap.</w:t>
      </w:r>
      <w:r w:rsidR="00846095">
        <w:t xml:space="preserve"> Panel </w:t>
      </w:r>
      <w:r w:rsidR="00846095" w:rsidRPr="00B54B7E">
        <w:rPr>
          <w:b/>
        </w:rPr>
        <w:t>(</w:t>
      </w:r>
      <w:r w:rsidR="00846095" w:rsidRPr="00C14662">
        <w:rPr>
          <w:b/>
        </w:rPr>
        <w:t>A</w:t>
      </w:r>
      <w:r w:rsidR="00846095" w:rsidRPr="00B54B7E">
        <w:rPr>
          <w:b/>
        </w:rPr>
        <w:t>)</w:t>
      </w:r>
      <w:r w:rsidR="00846095">
        <w:t xml:space="preserve"> shows</w:t>
      </w:r>
      <w:r w:rsidR="00D60F63">
        <w:t xml:space="preserve"> </w:t>
      </w:r>
      <w:r w:rsidR="00846095">
        <w:t>an ideal GWA</w:t>
      </w:r>
      <w:r w:rsidR="00732E5C">
        <w:t>S</w:t>
      </w:r>
      <w:r w:rsidR="00372A40">
        <w:t>,</w:t>
      </w:r>
      <w:r>
        <w:t xml:space="preserve"> </w:t>
      </w:r>
      <w:r w:rsidR="00846095">
        <w:t>w</w:t>
      </w:r>
      <w:r w:rsidR="00372A40">
        <w:t>h</w:t>
      </w:r>
      <w:r w:rsidR="00846095">
        <w:t>ere</w:t>
      </w:r>
      <w:r>
        <w:t xml:space="preserve"> SNPs (b</w:t>
      </w:r>
      <w:r w:rsidR="008F1EA0">
        <w:t>lue points) map directly to</w:t>
      </w:r>
      <w:r w:rsidR="00336DEA">
        <w:t xml:space="preserve"> </w:t>
      </w:r>
      <w:r>
        <w:t>candid</w:t>
      </w:r>
      <w:r w:rsidR="00375CE6">
        <w:t>at</w:t>
      </w:r>
      <w:r w:rsidR="008F1EA0">
        <w:t xml:space="preserve">e genes within </w:t>
      </w:r>
      <w:r w:rsidR="00D754CC">
        <w:t>the same biological process (i.e</w:t>
      </w:r>
      <w:r w:rsidR="008F1EA0">
        <w:t>.</w:t>
      </w:r>
      <w:r w:rsidR="00372A40">
        <w:t>,</w:t>
      </w:r>
      <w:r w:rsidR="008F1EA0">
        <w:t xml:space="preserve"> a GO </w:t>
      </w:r>
      <w:r w:rsidR="00F92705">
        <w:t>t</w:t>
      </w:r>
      <w:r w:rsidR="008F1EA0">
        <w:t>erm)</w:t>
      </w:r>
      <w:r w:rsidR="001203F8">
        <w:t xml:space="preserve"> and have strong co-expression</w:t>
      </w:r>
      <w:r w:rsidR="00F113EC">
        <w:t xml:space="preserve"> (green lines).</w:t>
      </w:r>
      <w:r w:rsidR="00470548">
        <w:t xml:space="preserve"> Signal is defined as the co-e</w:t>
      </w:r>
      <w:r w:rsidR="000339B1">
        <w:t>xpression among the genes exclusive to</w:t>
      </w:r>
      <w:r w:rsidR="00470548">
        <w:t xml:space="preserve"> the GO </w:t>
      </w:r>
      <w:r w:rsidR="00470548">
        <w:lastRenderedPageBreak/>
        <w:t>term</w:t>
      </w:r>
      <w:r w:rsidR="00FB3710">
        <w:t>. N</w:t>
      </w:r>
      <w:r w:rsidR="008F1EA0">
        <w:t>oise</w:t>
      </w:r>
      <w:r w:rsidR="00FB3710">
        <w:t xml:space="preserve"> in the overlap between GWAS and co-expression networks</w:t>
      </w:r>
      <w:r w:rsidR="008F1EA0">
        <w:t xml:space="preserve"> was</w:t>
      </w:r>
      <w:r w:rsidR="00FB3710">
        <w:t xml:space="preserve"> introduced by varying two parameters</w:t>
      </w:r>
      <w:r w:rsidR="008F1EA0">
        <w:t xml:space="preserve">: </w:t>
      </w:r>
      <w:r w:rsidR="00073DA0">
        <w:t xml:space="preserve">the </w:t>
      </w:r>
      <w:r w:rsidR="008F1EA0">
        <w:t>missing candidate g</w:t>
      </w:r>
      <w:r w:rsidR="00FB3710">
        <w:t>ene rate (MCR) and false candidate gene rate (FCR)</w:t>
      </w:r>
      <w:r w:rsidR="008F1EA0">
        <w:t>.</w:t>
      </w:r>
      <w:r w:rsidR="00846095">
        <w:t xml:space="preserve"> P</w:t>
      </w:r>
      <w:r w:rsidR="00FB3710">
        <w:t>anel</w:t>
      </w:r>
      <w:r w:rsidR="00846095">
        <w:t xml:space="preserve"> </w:t>
      </w:r>
      <w:r w:rsidR="00073DA0" w:rsidRPr="003456DB">
        <w:rPr>
          <w:b/>
        </w:rPr>
        <w:t>(</w:t>
      </w:r>
      <w:r w:rsidR="00846095" w:rsidRPr="00C14662">
        <w:rPr>
          <w:b/>
        </w:rPr>
        <w:t>B</w:t>
      </w:r>
      <w:r w:rsidR="00073DA0" w:rsidRPr="00C14662">
        <w:rPr>
          <w:b/>
        </w:rPr>
        <w:t>)</w:t>
      </w:r>
      <w:r w:rsidR="00FE0725">
        <w:t xml:space="preserve"> demonstrates</w:t>
      </w:r>
      <w:r w:rsidR="00FB3710">
        <w:t xml:space="preserve"> the effect of a large </w:t>
      </w:r>
      <w:r w:rsidR="00044064">
        <w:t>proportion</w:t>
      </w:r>
      <w:r w:rsidR="00FB3710">
        <w:t xml:space="preserve"> of missing candidate genes (</w:t>
      </w:r>
      <w:r w:rsidR="00FE0725">
        <w:t>MCR</w:t>
      </w:r>
      <w:r w:rsidR="00073DA0">
        <w:t xml:space="preserve"> </w:t>
      </w:r>
      <w:r w:rsidR="00FE0725">
        <w:t>=</w:t>
      </w:r>
      <w:r w:rsidR="00073DA0">
        <w:t xml:space="preserve"> </w:t>
      </w:r>
      <w:r w:rsidR="00FE0725">
        <w:t>2/5) on network signal</w:t>
      </w:r>
      <w:r w:rsidR="00E36E38">
        <w:t>. Likewise,</w:t>
      </w:r>
      <w:r w:rsidR="00FB3710">
        <w:t xml:space="preserve"> panel</w:t>
      </w:r>
      <w:r w:rsidR="00E36E38">
        <w:t xml:space="preserve"> </w:t>
      </w:r>
      <w:r w:rsidR="00E36E38" w:rsidRPr="00B54B7E">
        <w:rPr>
          <w:b/>
        </w:rPr>
        <w:t>(</w:t>
      </w:r>
      <w:r w:rsidR="00E36E38" w:rsidRPr="00C14662">
        <w:rPr>
          <w:b/>
        </w:rPr>
        <w:t>C</w:t>
      </w:r>
      <w:r w:rsidR="00E36E38" w:rsidRPr="00B54B7E">
        <w:rPr>
          <w:b/>
        </w:rPr>
        <w:t>)</w:t>
      </w:r>
      <w:r w:rsidR="00FB3710">
        <w:t xml:space="preserve"> shows the effect of false candidate genes</w:t>
      </w:r>
      <w:r w:rsidR="003E0D1E">
        <w:t xml:space="preserve"> (FCR)</w:t>
      </w:r>
      <w:r w:rsidR="00FB3710">
        <w:t xml:space="preserve"> on network overlap, either through false positive GWAS SNPs (</w:t>
      </w:r>
      <w:r w:rsidR="007945D8">
        <w:t>orange</w:t>
      </w:r>
      <w:r w:rsidR="00FB3710">
        <w:t xml:space="preserve"> points) or through imperfect SNP-to-</w:t>
      </w:r>
      <w:r w:rsidR="00073DA0">
        <w:t>g</w:t>
      </w:r>
      <w:r w:rsidR="00FB3710">
        <w:t>ene mapping</w:t>
      </w:r>
      <w:r w:rsidR="00EB01CE">
        <w:t xml:space="preserve"> (FCR</w:t>
      </w:r>
      <w:r w:rsidR="00073DA0">
        <w:t xml:space="preserve"> </w:t>
      </w:r>
      <w:r w:rsidR="00EB01CE">
        <w:t>=</w:t>
      </w:r>
      <w:r w:rsidR="00073DA0">
        <w:t xml:space="preserve"> </w:t>
      </w:r>
      <w:r w:rsidR="00EB01CE">
        <w:t>3/8)</w:t>
      </w:r>
      <w:r w:rsidR="00FB3710">
        <w:t>.</w:t>
      </w:r>
      <w:r w:rsidR="00B31172">
        <w:t xml:space="preserve"> Orange lines designate</w:t>
      </w:r>
      <w:r w:rsidR="002966F2">
        <w:t xml:space="preserve"> the additional candidate genes </w:t>
      </w:r>
      <w:r w:rsidR="00B31172">
        <w:t xml:space="preserve">that </w:t>
      </w:r>
      <w:r w:rsidR="002966F2">
        <w:t>introduc</w:t>
      </w:r>
      <w:r w:rsidR="00B31172">
        <w:t>e co-expression noise that impede</w:t>
      </w:r>
      <w:r w:rsidR="00073DA0">
        <w:t>s</w:t>
      </w:r>
      <w:r w:rsidR="00C374C5">
        <w:t xml:space="preserve"> the identification</w:t>
      </w:r>
      <w:r w:rsidR="002966F2">
        <w:t xml:space="preserve"> of network structure.</w:t>
      </w:r>
    </w:p>
    <w:p w14:paraId="7A083FE3" w14:textId="77777777" w:rsidR="000C4883" w:rsidRDefault="002B68E1" w:rsidP="00DF0076">
      <w:pPr>
        <w:pStyle w:val="Heading3"/>
        <w:jc w:val="left"/>
      </w:pPr>
      <w:r>
        <w:t>Simulated GWAS datasets s</w:t>
      </w:r>
      <w:r w:rsidR="00AA6D61">
        <w:t>how robust co-expression s</w:t>
      </w:r>
      <w:r w:rsidR="00F43151">
        <w:t>ignal to MCR</w:t>
      </w:r>
      <w:r w:rsidR="001A50B4">
        <w:t xml:space="preserve"> and FCR</w:t>
      </w:r>
    </w:p>
    <w:p w14:paraId="2987E712" w14:textId="061F64DB" w:rsidR="009838D1" w:rsidRDefault="00727EAC" w:rsidP="0071659D">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BD7995">
        <w:instrText xml:space="preserve"> \* MERGEFORMAT </w:instrText>
      </w:r>
      <w:r w:rsidR="005F41BD">
        <w:fldChar w:fldCharType="separate"/>
      </w:r>
      <w:r w:rsidR="000B0BA4">
        <w:t>Supp. Table 4</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w:t>
      </w:r>
      <w:r w:rsidR="00754AC7">
        <w:t>,</w:t>
      </w:r>
      <w:r>
        <w:t xml:space="preserve">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0B0BA4">
        <w:t>Fig. 4</w:t>
      </w:r>
      <w:r>
        <w:fldChar w:fldCharType="end"/>
      </w:r>
      <w:r w:rsidR="00115F88">
        <w:t>,</w:t>
      </w:r>
      <w:r w:rsidR="009138FC">
        <w:t xml:space="preserve"> red</w:t>
      </w:r>
      <w:r w:rsidR="00073DA0">
        <w:t xml:space="preserve"> </w:t>
      </w:r>
      <w:r w:rsidR="009138FC">
        <w:t>curve</w:t>
      </w:r>
      <w:r w:rsidR="00115F88">
        <w:t xml:space="preserve">; </w:t>
      </w:r>
      <w:r w:rsidR="00073DA0">
        <w:t>s</w:t>
      </w:r>
      <w:r w:rsidR="00115F88">
        <w:t xml:space="preserve">ee </w:t>
      </w:r>
      <w:r w:rsidR="00115F88">
        <w:fldChar w:fldCharType="begin"/>
      </w:r>
      <w:r w:rsidR="00115F88">
        <w:instrText xml:space="preserve"> REF _Ref447187909 \h </w:instrText>
      </w:r>
      <w:r w:rsidR="00BD6B47">
        <w:instrText xml:space="preserve"> \* MERGEFORMAT </w:instrText>
      </w:r>
      <w:r w:rsidR="00115F88">
        <w:fldChar w:fldCharType="separate"/>
      </w:r>
      <w:r w:rsidR="000B0BA4">
        <w:t>Supp. Fig. 4</w:t>
      </w:r>
      <w:r w:rsidR="00115F88">
        <w:fldChar w:fldCharType="end"/>
      </w:r>
      <w:r w:rsidR="00E255EC" w:rsidRPr="00B54B7E">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w:t>
      </w:r>
      <w:r w:rsidR="00C05E78" w:rsidRPr="00B54B7E">
        <w:rPr>
          <w:i/>
        </w:rPr>
        <w:t>p</w:t>
      </w:r>
      <w:r w:rsidR="00C05E78">
        <w:t xml:space="preserve"> </w:t>
      </w:r>
      <w:r w:rsidR="009C4F5F">
        <w:t>≤</w:t>
      </w:r>
      <w:r w:rsidR="00C05E78">
        <w:t xml:space="preserve"> 0.05</w:t>
      </w:r>
      <w:r w:rsidR="009138FC">
        <w:t>; blue curve</w:t>
      </w:r>
      <w:r w:rsidR="005A68CF">
        <w:t>) and strong (</w:t>
      </w:r>
      <w:r w:rsidR="00C05E78" w:rsidRPr="00B54B7E">
        <w:rPr>
          <w:i/>
        </w:rPr>
        <w:t>p</w:t>
      </w:r>
      <w:r w:rsidR="00C05E78">
        <w:t xml:space="preserve"> </w:t>
      </w:r>
      <w:r w:rsidR="009C4F5F">
        <w:t>≤</w:t>
      </w:r>
      <w:r w:rsidR="00C05E78">
        <w:t xml:space="preserve"> 0.001</w:t>
      </w:r>
      <w:r w:rsidR="009138FC">
        <w:t>; violet curve</w:t>
      </w:r>
      <w:r w:rsidR="00C05E78">
        <w:t>)</w:t>
      </w:r>
      <w:r w:rsidR="005B0B49">
        <w:t xml:space="preserve">. </w:t>
      </w:r>
    </w:p>
    <w:p w14:paraId="5DB85DE7" w14:textId="08EC9309" w:rsidR="009838D1" w:rsidRDefault="009838D1" w:rsidP="00DF0076">
      <w:pPr>
        <w:pStyle w:val="Heading3"/>
        <w:jc w:val="left"/>
      </w:pPr>
      <w:bookmarkStart w:id="19" w:name="_Ref458700744"/>
      <w:r>
        <w:t>Fig</w:t>
      </w:r>
      <w:r w:rsidR="00073DA0">
        <w:t>ure</w:t>
      </w:r>
      <w:r>
        <w:t xml:space="preserve"> 4</w:t>
      </w:r>
      <w:bookmarkEnd w:id="19"/>
    </w:p>
    <w:p w14:paraId="04F741E3" w14:textId="67BAC558" w:rsidR="009838D1" w:rsidRDefault="009838D1" w:rsidP="00DF0076">
      <w:pPr>
        <w:pStyle w:val="Heading4"/>
        <w:jc w:val="left"/>
      </w:pPr>
      <w:r>
        <w:t xml:space="preserve">Strength of co-expression among GO </w:t>
      </w:r>
      <w:r w:rsidR="00F92705">
        <w:t>t</w:t>
      </w:r>
      <w:r>
        <w:t>erms at varying levels of MCR</w:t>
      </w:r>
    </w:p>
    <w:p w14:paraId="1CA74236" w14:textId="1292B518" w:rsidR="009838D1" w:rsidRDefault="009838D1" w:rsidP="0071659D">
      <w:pPr>
        <w:pStyle w:val="Subtitle"/>
      </w:pPr>
      <w:r>
        <w:t>Subnetwork density and locality were measured for all GO terms with strong</w:t>
      </w:r>
      <w:r w:rsidR="00AD6FFF">
        <w:t xml:space="preserve"> initial co-expression (</w:t>
      </w:r>
      <w:r w:rsidRPr="00B54B7E">
        <w:rPr>
          <w:i/>
        </w:rPr>
        <w:t>p</w:t>
      </w:r>
      <w:r w:rsidR="00073DA0">
        <w:t xml:space="preserve"> </w:t>
      </w:r>
      <w:r>
        <w:t>≤</w:t>
      </w:r>
      <w:r w:rsidR="00AD6FFF">
        <w:t xml:space="preserve"> </w:t>
      </w:r>
      <w:r>
        <w:t>0.05) compar</w:t>
      </w:r>
      <w:r w:rsidR="00C75312">
        <w:t xml:space="preserve">ing co-expression in GO </w:t>
      </w:r>
      <w:r w:rsidR="00CB59F5">
        <w:t>t</w:t>
      </w:r>
      <w:r>
        <w:t>erms to 1</w:t>
      </w:r>
      <w:r w:rsidR="002E2926">
        <w:t>,</w:t>
      </w:r>
      <w:r>
        <w:t xml:space="preserve">000 random networks of the same size. Co-expression density and locality were then compared again </w:t>
      </w:r>
      <w:r w:rsidRPr="00A83D5A">
        <w:rPr>
          <w:i/>
        </w:rPr>
        <w:t>(n</w:t>
      </w:r>
      <w:r w:rsidR="00073DA0">
        <w:t xml:space="preserve"> </w:t>
      </w:r>
      <w:r>
        <w:t>=</w:t>
      </w:r>
      <w:r w:rsidR="00073DA0">
        <w:t xml:space="preserve"> </w:t>
      </w:r>
      <w:r>
        <w:t>1</w:t>
      </w:r>
      <w:r w:rsidR="00A83D5A">
        <w:t>,</w:t>
      </w:r>
      <w:r>
        <w:t>000) with varying missing candidate rate (MCR)</w:t>
      </w:r>
      <w:r w:rsidR="00073DA0">
        <w:t>,</w:t>
      </w:r>
      <w:r>
        <w:t xml:space="preserve"> where</w:t>
      </w:r>
      <w:r w:rsidR="00364A8A">
        <w:t xml:space="preserve"> </w:t>
      </w:r>
      <w:r>
        <w:t xml:space="preserve">a percentage of genes </w:t>
      </w:r>
      <w:r w:rsidR="00073DA0">
        <w:t xml:space="preserve">was </w:t>
      </w:r>
      <w:r>
        <w:t>removed from the term</w:t>
      </w:r>
      <w:r w:rsidR="002E2926">
        <w:t xml:space="preserve"> and replaced with random genes</w:t>
      </w:r>
      <w:r w:rsidR="00D64C73">
        <w:t xml:space="preserve"> </w:t>
      </w:r>
      <w:r w:rsidR="00C53B99">
        <w:t xml:space="preserve">to conserve </w:t>
      </w:r>
      <w:r w:rsidR="002F3C02">
        <w:t xml:space="preserve">GO </w:t>
      </w:r>
      <w:r w:rsidR="00CB59F5">
        <w:t>t</w:t>
      </w:r>
      <w:r w:rsidR="002F3C02">
        <w:t xml:space="preserve">erm </w:t>
      </w:r>
      <w:r w:rsidR="00C53B99">
        <w:t>size</w:t>
      </w:r>
      <w:r>
        <w:t>. Curves decline with increased MCR as the proportion of strongly co-expressed GO terms (</w:t>
      </w:r>
      <w:r w:rsidRPr="00A83D5A">
        <w:rPr>
          <w:i/>
        </w:rPr>
        <w:t>p</w:t>
      </w:r>
      <w:r>
        <w:t xml:space="preserve"> ≤ 0.05, </w:t>
      </w:r>
      <w:r w:rsidRPr="00A83D5A">
        <w:rPr>
          <w:i/>
        </w:rPr>
        <w:t>n</w:t>
      </w:r>
      <w:r w:rsidR="00073DA0">
        <w:t xml:space="preserve"> </w:t>
      </w:r>
      <w:r>
        <w:t>=</w:t>
      </w:r>
      <w:r w:rsidR="00073DA0">
        <w:t xml:space="preserve"> </w:t>
      </w:r>
      <w:r>
        <w:t>1</w:t>
      </w:r>
      <w:r w:rsidR="00A83D5A">
        <w:t>,</w:t>
      </w:r>
      <w:r>
        <w:t>000) decreases compared to the initial number of strongly co-expressed terms in each network (</w:t>
      </w:r>
      <w:r w:rsidR="00073DA0">
        <w:t>r</w:t>
      </w:r>
      <w:r>
        <w:t>ed curve). GO terms in each network were also split into two subsets based on initial co-expression str</w:t>
      </w:r>
      <w:r w:rsidR="009213AE">
        <w:t xml:space="preserve">ength: </w:t>
      </w:r>
      <w:r w:rsidR="00AB2D24">
        <w:t>“</w:t>
      </w:r>
      <w:r w:rsidR="00073DA0">
        <w:t>s</w:t>
      </w:r>
      <w:r w:rsidR="009213AE">
        <w:t>trong,</w:t>
      </w:r>
      <w:r w:rsidR="00AB2D24">
        <w:t>”</w:t>
      </w:r>
      <w:r w:rsidR="009213AE">
        <w:t xml:space="preserve"> initial co-expression</w:t>
      </w:r>
      <w:r>
        <w:t xml:space="preserve"> </w:t>
      </w:r>
      <w:r w:rsidRPr="00A83D5A">
        <w:rPr>
          <w:i/>
        </w:rPr>
        <w:t>p</w:t>
      </w:r>
      <w:r>
        <w:t xml:space="preserve"> ≤ 0.001 (</w:t>
      </w:r>
      <w:r w:rsidR="00AB2D24">
        <w:t>b</w:t>
      </w:r>
      <w:r>
        <w:t xml:space="preserve">lue curve), and </w:t>
      </w:r>
      <w:r w:rsidR="00AB2D24">
        <w:t>“m</w:t>
      </w:r>
      <w:r>
        <w:t>oderate,</w:t>
      </w:r>
      <w:r w:rsidR="00AB2D24">
        <w:t>”</w:t>
      </w:r>
      <w:r>
        <w:t xml:space="preserve"> initial </w:t>
      </w:r>
      <w:r w:rsidR="00AB2D24">
        <w:t xml:space="preserve">co-expression </w:t>
      </w:r>
      <w:r w:rsidR="000A0083">
        <w:t xml:space="preserve">0.001 &lt; </w:t>
      </w:r>
      <w:r w:rsidR="000A0083" w:rsidRPr="00A83D5A">
        <w:rPr>
          <w:i/>
        </w:rPr>
        <w:t>p</w:t>
      </w:r>
      <w:r w:rsidR="000A0083">
        <w:t xml:space="preserve"> ≤ 0.05 (</w:t>
      </w:r>
      <w:r w:rsidR="00BC0AC2">
        <w:t>violet</w:t>
      </w:r>
      <w:r w:rsidR="000A0083">
        <w:t xml:space="preserve"> curve)</w:t>
      </w:r>
      <w:r>
        <w:t>.</w:t>
      </w:r>
    </w:p>
    <w:p w14:paraId="57A3D38E" w14:textId="2D0EF54C" w:rsidR="00E879B5" w:rsidRDefault="005526FF" w:rsidP="0071659D">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44A39">
        <w:t xml:space="preserve"> </w:t>
      </w:r>
      <w:r w:rsidR="00844A39">
        <w:fldChar w:fldCharType="begin"/>
      </w:r>
      <w:r w:rsidR="00844A39">
        <w:instrText xml:space="preserve"> REF _Ref456807908 \h </w:instrText>
      </w:r>
      <w:r w:rsidR="00BD7995">
        <w:instrText xml:space="preserve"> \* MERGEFORMAT </w:instrText>
      </w:r>
      <w:r w:rsidR="00844A39">
        <w:fldChar w:fldCharType="separate"/>
      </w:r>
      <w:r w:rsidR="000B0BA4">
        <w:t>Fig</w:t>
      </w:r>
      <w:r w:rsidR="004B0328">
        <w:t>.</w:t>
      </w:r>
      <w:r w:rsidR="000B0BA4">
        <w:t xml:space="preserve"> </w:t>
      </w:r>
      <w:r w:rsidR="00844A39">
        <w:fldChar w:fldCharType="end"/>
      </w:r>
      <w:r w:rsidR="004B0328">
        <w:t>4</w:t>
      </w:r>
      <w:r w:rsidR="00844A39">
        <w:t xml:space="preserve"> shows the decay in the proportion of GO terms that exhibit significant co-expressi</w:t>
      </w:r>
      <w:r w:rsidR="009213AE">
        <w:t xml:space="preserve">on at increasing levels of MCR (red curve). In general, the decay of signal is similar between density </w:t>
      </w:r>
      <w:r w:rsidR="009213AE">
        <w:lastRenderedPageBreak/>
        <w:t xml:space="preserve">and locality, where signal initially decays slowly until approximately 60% MCR, </w:t>
      </w:r>
      <w:r w:rsidR="007402A9">
        <w:t xml:space="preserve">when </w:t>
      </w:r>
      <w:r w:rsidR="009213AE">
        <w:t xml:space="preserve">signal </w:t>
      </w:r>
      <w:r w:rsidR="00E6443A">
        <w:t>quickly</w:t>
      </w:r>
      <w:r w:rsidR="009213AE">
        <w:t xml:space="preserve"> diminishes.</w:t>
      </w:r>
    </w:p>
    <w:p w14:paraId="42F7C26E" w14:textId="5B0FBC06" w:rsidR="002B68E1" w:rsidRDefault="006F1358" w:rsidP="0071659D">
      <w:r>
        <w:t xml:space="preserve">In all three networks, GO terms with stronger initial co-expression were more robust to missing candidate genes. </w:t>
      </w:r>
      <w:r w:rsidR="00A07B70">
        <w:t xml:space="preserve">Signal among strongly co-expressed GO terms </w:t>
      </w:r>
      <w:r w:rsidR="009C4F5F">
        <w:t>(</w:t>
      </w:r>
      <w:r w:rsidR="009C4F5F" w:rsidRPr="00FB5AA5">
        <w:rPr>
          <w:i/>
        </w:rPr>
        <w:t>p</w:t>
      </w:r>
      <w:r w:rsidR="009C4F5F">
        <w:t xml:space="preserve"> ≤ 0.001</w:t>
      </w:r>
      <w:r w:rsidR="00E437E4">
        <w:t>; violet curve</w:t>
      </w:r>
      <w:r w:rsidR="009C4F5F">
        <w:t xml:space="preserve">) </w:t>
      </w:r>
      <w:r w:rsidR="00A07B70">
        <w:t>decayed at a substantially lower rate than moderately co-expressed GO terms</w:t>
      </w:r>
      <w:r w:rsidR="007402A9">
        <w:t>,</w:t>
      </w:r>
      <w:r w:rsidR="00A07B70">
        <w:t xml:space="preserve"> indicating that</w:t>
      </w:r>
      <w:r w:rsidR="000B21DB">
        <w:t xml:space="preserve"> this approach </w:t>
      </w:r>
      <w:r w:rsidR="007402A9">
        <w:t xml:space="preserve">is </w:t>
      </w:r>
      <w:r w:rsidR="000B21DB">
        <w:t>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w:t>
      </w:r>
      <w:r w:rsidR="00DC798F">
        <w:t>s</w:t>
      </w:r>
      <w:r w:rsidR="00E255EC">
        <w:t xml:space="preserve">ee </w:t>
      </w:r>
      <w:r w:rsidR="00E255EC">
        <w:fldChar w:fldCharType="begin"/>
      </w:r>
      <w:r w:rsidR="00E255EC">
        <w:instrText xml:space="preserve"> REF _Ref447187909 \h </w:instrText>
      </w:r>
      <w:r w:rsidR="00BD6B47">
        <w:instrText xml:space="preserve"> \* MERGEFORMAT </w:instrText>
      </w:r>
      <w:r w:rsidR="00E255EC">
        <w:fldChar w:fldCharType="separate"/>
      </w:r>
      <w:r w:rsidR="000B0BA4">
        <w:t>Supp. Fig. 4</w:t>
      </w:r>
      <w:r w:rsidR="00E255EC">
        <w:fldChar w:fldCharType="end"/>
      </w:r>
      <w:r w:rsidR="00E255EC" w:rsidRPr="00FB5AA5">
        <w:t>B</w:t>
      </w:r>
      <w:r w:rsidR="00BC0AC2">
        <w:t>–</w:t>
      </w:r>
      <w:r w:rsidR="00E255EC" w:rsidRPr="00FB5AA5">
        <w:t>C</w:t>
      </w:r>
      <w:r w:rsidR="00E255EC">
        <w:t xml:space="preserve">), which did not </w:t>
      </w:r>
      <w:r w:rsidR="000B21DB">
        <w:t xml:space="preserve">influence </w:t>
      </w:r>
      <w:r w:rsidR="00E255EC">
        <w:t>the rate at which co-expression signal decayed.</w:t>
      </w:r>
    </w:p>
    <w:p w14:paraId="35EAD99E" w14:textId="6817A32E" w:rsidR="009838D1" w:rsidRDefault="001A50B4" w:rsidP="0071659D">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r w:rsidR="000B21DB">
        <w:t>S</w:t>
      </w:r>
      <w:r w:rsidR="002A10E6">
        <w:t xml:space="preserve">ignificantly co-expressed </w:t>
      </w:r>
      <w:r w:rsidR="0067601E">
        <w:t xml:space="preserve">GO terms </w:t>
      </w:r>
      <w:r w:rsidR="000B21DB">
        <w:t>of</w:t>
      </w:r>
      <w:r w:rsidR="00BE6AAA">
        <w:t xml:space="preserve"> </w:t>
      </w:r>
      <w:r w:rsidR="0067601E">
        <w:t>between 50 and 15</w:t>
      </w:r>
      <w:r w:rsidR="00050886">
        <w:t>0 genes (</w:t>
      </w:r>
      <w:r w:rsidR="00B12F97">
        <w:t>MCR</w:t>
      </w:r>
      <w:r w:rsidR="00DC798F">
        <w:t xml:space="preserve"> </w:t>
      </w:r>
      <w:r w:rsidR="00050886">
        <w:t>=</w:t>
      </w:r>
      <w:r w:rsidR="00DC798F">
        <w:t xml:space="preserve"> </w:t>
      </w:r>
      <w:r w:rsidR="00050886">
        <w:t>0)</w:t>
      </w:r>
      <w:r w:rsidR="008109D4">
        <w:t xml:space="preserve"> </w:t>
      </w:r>
      <w:r w:rsidR="00BE6AAA">
        <w:t xml:space="preserve">with </w:t>
      </w:r>
      <w:r w:rsidR="008109D4">
        <w:t>significant co-expression (</w:t>
      </w:r>
      <w:r w:rsidR="008109D4" w:rsidRPr="00FB5AA5">
        <w:rPr>
          <w:i/>
        </w:rPr>
        <w:t>p</w:t>
      </w:r>
      <w:r w:rsidR="00DC798F">
        <w:t xml:space="preserve"> </w:t>
      </w:r>
      <w:r w:rsidR="00E47124">
        <w:t>≤</w:t>
      </w:r>
      <w:r w:rsidR="00DC798F">
        <w:t xml:space="preserve"> </w:t>
      </w:r>
      <w:r w:rsidR="008109D4">
        <w:t>0</w:t>
      </w:r>
      <w:r w:rsidR="005839BA">
        <w:t>.05</w:t>
      </w:r>
      <w:r w:rsidR="00675CBA">
        <w:t xml:space="preserve">; see </w:t>
      </w:r>
      <w:r w:rsidR="00675CBA">
        <w:fldChar w:fldCharType="begin"/>
      </w:r>
      <w:r w:rsidR="00675CBA">
        <w:instrText xml:space="preserve"> REF _Ref479248756 \h </w:instrText>
      </w:r>
      <w:r w:rsidR="00BD7995">
        <w:instrText xml:space="preserve"> \* MERGEFORMAT </w:instrText>
      </w:r>
      <w:r w:rsidR="00675CBA">
        <w:fldChar w:fldCharType="separate"/>
      </w:r>
      <w:r w:rsidR="000B0BA4">
        <w:t>Supp. Table 4</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t>
      </w:r>
      <w:r w:rsidR="00DC798F">
        <w:t xml:space="preserve">was </w:t>
      </w:r>
      <w:r w:rsidR="00CC1C76">
        <w:t xml:space="preserve">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w:t>
      </w:r>
      <w:r w:rsidR="00DC798F">
        <w:t>s</w:t>
      </w:r>
      <w:r w:rsidR="00CC1C76">
        <w:t>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0B0BA4">
        <w:t>Materials and Methods</w:t>
      </w:r>
      <w:r w:rsidR="001937DF">
        <w:fldChar w:fldCharType="end"/>
      </w:r>
      <w:r w:rsidR="00CE63DB">
        <w:t>). S</w:t>
      </w:r>
      <w:r w:rsidR="00A95AC6">
        <w:t>ubnetwork density</w:t>
      </w:r>
      <w:r w:rsidR="00CE63DB">
        <w:t xml:space="preserve"> and locality were</w:t>
      </w:r>
      <w:r w:rsidR="00A95AC6">
        <w:t xml:space="preserve"> calculated for </w:t>
      </w:r>
      <w:r w:rsidR="000B21DB">
        <w:t xml:space="preserve">the </w:t>
      </w:r>
      <w:r w:rsidR="00633FC5">
        <w:t>simulated candidate genes</w:t>
      </w:r>
      <w:r w:rsidR="000B21DB">
        <w:t xml:space="preserve"> correspond</w:t>
      </w:r>
      <w:r w:rsidR="00633FC5">
        <w:t>ing</w:t>
      </w:r>
      <w:r w:rsidR="000B21DB">
        <w:t xml:space="preserve"> to </w:t>
      </w:r>
      <w:r w:rsidR="00A95AC6">
        <w:t>each SNP-to-gene mapping combination</w:t>
      </w:r>
      <w:r w:rsidR="00633FC5">
        <w:t>,</w:t>
      </w:r>
      <w:r w:rsidR="00A95AC6">
        <w:t xml:space="preserve"> in each network</w:t>
      </w:r>
      <w:r w:rsidR="00633FC5">
        <w:t>,</w:t>
      </w:r>
      <w:r w:rsidR="00A95AC6">
        <w:t xml:space="preserve">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0B0BA4">
        <w:t>Fig. 5</w:t>
      </w:r>
      <w:r w:rsidR="00A95AC6">
        <w:fldChar w:fldCharType="end"/>
      </w:r>
      <w:r w:rsidR="00675CBA">
        <w:t>)</w:t>
      </w:r>
      <w:r w:rsidR="00F30EC0">
        <w:t>.</w:t>
      </w:r>
    </w:p>
    <w:p w14:paraId="0DAB4C35" w14:textId="68FE0ADF" w:rsidR="009838D1" w:rsidRDefault="009838D1" w:rsidP="00DF0076">
      <w:pPr>
        <w:pStyle w:val="Heading3"/>
        <w:jc w:val="left"/>
      </w:pPr>
      <w:bookmarkStart w:id="20" w:name="_Ref458721156"/>
      <w:bookmarkStart w:id="21" w:name="_Ref447197618"/>
      <w:r>
        <w:t>Fig</w:t>
      </w:r>
      <w:r w:rsidR="00775A30">
        <w:t>ure</w:t>
      </w:r>
      <w:r>
        <w:t xml:space="preserve"> 5</w:t>
      </w:r>
      <w:bookmarkEnd w:id="20"/>
      <w:bookmarkEnd w:id="21"/>
    </w:p>
    <w:p w14:paraId="7F973D81" w14:textId="3199D20C" w:rsidR="009838D1" w:rsidRDefault="009838D1" w:rsidP="00DF0076">
      <w:pPr>
        <w:pStyle w:val="Heading4"/>
        <w:jc w:val="left"/>
      </w:pPr>
      <w:r>
        <w:t xml:space="preserve">Simulated GWAS: </w:t>
      </w:r>
      <w:r w:rsidR="00D04EE5">
        <w:t>SNP-to-gene</w:t>
      </w:r>
      <w:r>
        <w:t xml:space="preserve"> </w:t>
      </w:r>
      <w:r w:rsidR="00775A30">
        <w:t>m</w:t>
      </w:r>
      <w:r>
        <w:t xml:space="preserve">apping </w:t>
      </w:r>
      <w:r w:rsidR="00775A30">
        <w:t>d</w:t>
      </w:r>
      <w:r>
        <w:t xml:space="preserve">ensity </w:t>
      </w:r>
      <w:r w:rsidR="00775A30">
        <w:t>s</w:t>
      </w:r>
      <w:r>
        <w:t xml:space="preserve">ignal </w:t>
      </w:r>
      <w:r w:rsidR="00775A30">
        <w:t>r</w:t>
      </w:r>
      <w:r>
        <w:t>obustness</w:t>
      </w:r>
    </w:p>
    <w:p w14:paraId="681F7D2A" w14:textId="4DDA15CA" w:rsidR="009838D1" w:rsidRDefault="009838D1" w:rsidP="00DF0076">
      <w:pPr>
        <w:pStyle w:val="Subtitle"/>
        <w:jc w:val="left"/>
      </w:pPr>
      <w:r>
        <w:t>Strongly co-expressed GO terms</w:t>
      </w:r>
      <w:r w:rsidR="00225499">
        <w:t xml:space="preserve"> (density or locality </w:t>
      </w:r>
      <w:r w:rsidR="00225499" w:rsidRPr="00FB5AA5">
        <w:rPr>
          <w:i/>
        </w:rPr>
        <w:t>p</w:t>
      </w:r>
      <w:r w:rsidR="00225499">
        <w:t>-value ≤ 0.05)</w:t>
      </w:r>
      <w:r>
        <w:t xml:space="preserve"> were used to simulate</w:t>
      </w:r>
      <w:r w:rsidR="003072BB">
        <w:t xml:space="preserve"> the effect of FCR on</w:t>
      </w:r>
      <w:r>
        <w:t xml:space="preserve"> GWAS results. False candidates were added to GO terms by including flanking genes near true</w:t>
      </w:r>
      <w:r w:rsidR="00C129A2">
        <w:t xml:space="preserve"> GO</w:t>
      </w:r>
      <w:r>
        <w:t xml:space="preserve"> term genes according to </w:t>
      </w:r>
      <w:r w:rsidR="00D04EE5">
        <w:t>SNP-to-gene</w:t>
      </w:r>
      <w:r>
        <w:t xml:space="preserve"> mapping </w:t>
      </w:r>
      <w:r w:rsidR="003A4FB2">
        <w:t xml:space="preserve">(window) </w:t>
      </w:r>
      <w:r>
        <w:t>parameters. Box</w:t>
      </w:r>
      <w:r w:rsidR="00E66D9D">
        <w:t xml:space="preserve"> </w:t>
      </w:r>
      <w:r>
        <w:t xml:space="preserve">plots show effective FCR of GO terms at each </w:t>
      </w:r>
      <w:r w:rsidR="00D04EE5">
        <w:t>SNP-to-gene</w:t>
      </w:r>
      <w:r>
        <w:t xml:space="preserve"> mapping parameter. Signal plots show the proportional number </w:t>
      </w:r>
      <w:r w:rsidR="00775A30">
        <w:t xml:space="preserve">of </w:t>
      </w:r>
      <w:r>
        <w:t>GO terms that</w:t>
      </w:r>
      <w:r w:rsidR="00493EDC">
        <w:t xml:space="preserve"> remain significant at FCR ≥ </w:t>
      </w:r>
      <w:r w:rsidR="00493EDC" w:rsidRPr="00FB5AA5">
        <w:rPr>
          <w:i/>
        </w:rPr>
        <w:t>x</w:t>
      </w:r>
      <w:r w:rsidR="003A6DD3">
        <w:t xml:space="preserve"> (red curve). GO terms in each network were also split into two subsets based on initial co-expression strength: </w:t>
      </w:r>
      <w:r w:rsidR="00775A30">
        <w:t>“s</w:t>
      </w:r>
      <w:r w:rsidR="003A6DD3">
        <w:t>trong</w:t>
      </w:r>
      <w:r w:rsidR="00775A30">
        <w:t>,”</w:t>
      </w:r>
      <w:r w:rsidR="003A6DD3">
        <w:t xml:space="preserve"> initial co-expression </w:t>
      </w:r>
      <w:r w:rsidR="003A6DD3" w:rsidRPr="00FB5AA5">
        <w:rPr>
          <w:i/>
        </w:rPr>
        <w:t>p</w:t>
      </w:r>
      <w:r w:rsidR="003A6DD3">
        <w:t xml:space="preserve"> ≤ 0.001 (</w:t>
      </w:r>
      <w:r w:rsidR="00775A30">
        <w:t>b</w:t>
      </w:r>
      <w:r w:rsidR="003A6DD3">
        <w:t xml:space="preserve">lue curve), and </w:t>
      </w:r>
      <w:r w:rsidR="00775A30">
        <w:t>“m</w:t>
      </w:r>
      <w:r w:rsidR="003A6DD3">
        <w:t>oderate,</w:t>
      </w:r>
      <w:r w:rsidR="00775A30">
        <w:t>”</w:t>
      </w:r>
      <w:r w:rsidR="003A6DD3">
        <w:t xml:space="preserve"> initial</w:t>
      </w:r>
      <w:r w:rsidR="00775A30">
        <w:t xml:space="preserve"> co-expression</w:t>
      </w:r>
      <w:r w:rsidR="003A6DD3">
        <w:t xml:space="preserve"> 0</w:t>
      </w:r>
      <w:r w:rsidR="00F17996">
        <w:t xml:space="preserve">.001 &lt; </w:t>
      </w:r>
      <w:r w:rsidR="00F17996" w:rsidRPr="00FB5AA5">
        <w:rPr>
          <w:i/>
        </w:rPr>
        <w:t>p</w:t>
      </w:r>
      <w:r w:rsidR="00F17996">
        <w:t xml:space="preserve"> ≤ 0.05 (</w:t>
      </w:r>
      <w:r w:rsidR="00775A30">
        <w:t xml:space="preserve">violet </w:t>
      </w:r>
      <w:r w:rsidR="00F17996">
        <w:t>curve).</w:t>
      </w:r>
    </w:p>
    <w:p w14:paraId="1B11A57A" w14:textId="0988FF10" w:rsidR="00A95AC6" w:rsidRDefault="00A95AC6" w:rsidP="0071659D">
      <w:r>
        <w:t>C</w:t>
      </w:r>
      <w:r w:rsidR="00CC1C76">
        <w:t xml:space="preserve">andidate genes were </w:t>
      </w:r>
      <w:r w:rsidR="000B21DB">
        <w:t xml:space="preserve">added by varying the window size </w:t>
      </w:r>
      <w:r w:rsidR="00F95E30">
        <w:t xml:space="preserve">for each SNP </w:t>
      </w:r>
      <w:r w:rsidR="00CC1C76">
        <w:t>up to 50</w:t>
      </w:r>
      <w:r w:rsidR="00775A30">
        <w:t xml:space="preserve"> </w:t>
      </w:r>
      <w:r w:rsidR="00CC1C76">
        <w:t>kb, 100</w:t>
      </w:r>
      <w:r w:rsidR="00775A30">
        <w:t xml:space="preserve"> </w:t>
      </w:r>
      <w:r w:rsidR="00CC1C76">
        <w:t>kb</w:t>
      </w:r>
      <w:r w:rsidR="00775A30">
        <w:t>,</w:t>
      </w:r>
      <w:r w:rsidR="00CC1C76">
        <w:t xml:space="preserve"> and 500</w:t>
      </w:r>
      <w:r w:rsidR="00775A30">
        <w:t xml:space="preserve"> </w:t>
      </w:r>
      <w:r w:rsidR="00CC1C76">
        <w:t>kb upstream and downstream</w:t>
      </w:r>
      <w:r w:rsidR="00F95E30">
        <w:t xml:space="preserve"> </w:t>
      </w:r>
      <w:r w:rsidR="000B21DB">
        <w:t xml:space="preserve">and </w:t>
      </w:r>
      <w:r w:rsidR="00775A30">
        <w:t xml:space="preserve">by </w:t>
      </w:r>
      <w:r w:rsidR="000B21DB">
        <w:t>varying the maximum number of fla</w:t>
      </w:r>
      <w:r w:rsidR="008A670C">
        <w:t>n</w:t>
      </w:r>
      <w:r w:rsidR="000B21DB">
        <w:t xml:space="preserve">king genes on each side </w:t>
      </w:r>
      <w:r w:rsidR="00CC1C76">
        <w:t xml:space="preserve">to </w:t>
      </w:r>
      <w:r w:rsidR="00122466">
        <w:t>one</w:t>
      </w:r>
      <w:r w:rsidR="00CC1C76">
        <w:t xml:space="preserve">, </w:t>
      </w:r>
      <w:r w:rsidR="00122466">
        <w:t>two</w:t>
      </w:r>
      <w:r w:rsidR="00CC1C76">
        <w:t xml:space="preserve">, and </w:t>
      </w:r>
      <w:r w:rsidR="00122466">
        <w:t>five</w:t>
      </w:r>
      <w:r w:rsidR="00CC1C76">
        <w:t>.</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w:t>
      </w:r>
      <w:r w:rsidR="00775A30">
        <w:t>s</w:t>
      </w:r>
      <w:r w:rsidR="003F6E01">
        <w:t xml:space="preserve">ee </w:t>
      </w:r>
      <w:r w:rsidR="003F6E01">
        <w:fldChar w:fldCharType="begin"/>
      </w:r>
      <w:r w:rsidR="003F6E01">
        <w:instrText xml:space="preserve"> REF _Ref458721156 \h  \* MERGEFORMAT </w:instrText>
      </w:r>
      <w:r w:rsidR="003F6E01">
        <w:fldChar w:fldCharType="separate"/>
      </w:r>
      <w:r w:rsidR="000B0BA4">
        <w:t>Fig. 5</w:t>
      </w:r>
      <w:r w:rsidR="003F6E01">
        <w:fldChar w:fldCharType="end"/>
      </w:r>
      <w:r w:rsidR="003F6E01">
        <w:t xml:space="preserve"> box</w:t>
      </w:r>
      <w:r w:rsidR="00E66D9D">
        <w:t xml:space="preserve"> </w:t>
      </w:r>
      <w:r w:rsidR="003F6E01">
        <w:t>plots)</w:t>
      </w:r>
      <w:r w:rsidR="0086474A">
        <w:t xml:space="preserve">. </w:t>
      </w:r>
      <w:r>
        <w:t>The least permissive SNP-to-gene mapping combination, 50</w:t>
      </w:r>
      <w:r w:rsidR="00E66D9D">
        <w:t>-</w:t>
      </w:r>
      <w:r>
        <w:t xml:space="preserve">kb </w:t>
      </w:r>
      <w:r w:rsidR="00E66D9D">
        <w:lastRenderedPageBreak/>
        <w:t xml:space="preserve">window size </w:t>
      </w:r>
      <w:r>
        <w:t xml:space="preserve">and </w:t>
      </w:r>
      <w:r w:rsidR="00E66D9D">
        <w:t>one</w:t>
      </w:r>
      <w:r>
        <w:t xml:space="preserve"> flanking gene, incurred an average of over 50% false candidate genes. As SNP-to-gene mapping parameters become more permissive, FCR increases</w:t>
      </w:r>
      <w:r w:rsidR="0085320B">
        <w:t xml:space="preserve"> quickly </w:t>
      </w:r>
      <w:r w:rsidR="009C435E" w:rsidRPr="009C435E">
        <w:t>(</w:t>
      </w:r>
      <w:r w:rsidR="009C435E">
        <w:fldChar w:fldCharType="begin"/>
      </w:r>
      <w:r w:rsidR="009C435E">
        <w:instrText xml:space="preserve"> REF _Ref458721156 \h </w:instrText>
      </w:r>
      <w:r w:rsidR="00BD7995">
        <w:instrText xml:space="preserve"> \* MERGEFORMAT </w:instrText>
      </w:r>
      <w:r w:rsidR="009C435E">
        <w:fldChar w:fldCharType="separate"/>
      </w:r>
      <w:r w:rsidR="000B0BA4">
        <w:t>Fig. 5</w:t>
      </w:r>
      <w:r w:rsidR="009C435E">
        <w:fldChar w:fldCharType="end"/>
      </w:r>
      <w:r w:rsidR="002C05D9">
        <w:t>,</w:t>
      </w:r>
      <w:r w:rsidR="009C435E">
        <w:t xml:space="preserve"> bottom</w:t>
      </w:r>
      <w:r w:rsidR="0085320B" w:rsidRPr="009C435E">
        <w:t>)</w:t>
      </w:r>
      <w:r>
        <w:t>.</w:t>
      </w:r>
    </w:p>
    <w:p w14:paraId="0F05FE68" w14:textId="1715AAD6" w:rsidR="005A4C13" w:rsidRDefault="00571A97" w:rsidP="0071659D">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w:t>
      </w:r>
      <w:r w:rsidR="00FD0BD7" w:rsidRPr="00FB5AA5">
        <w:rPr>
          <w:i/>
        </w:rPr>
        <w:t>n</w:t>
      </w:r>
      <w:r w:rsidR="00E66D9D">
        <w:t xml:space="preserve"> </w:t>
      </w:r>
      <w:r w:rsidR="00FD0BD7">
        <w:t>=</w:t>
      </w:r>
      <w:r w:rsidR="00E66D9D">
        <w:t xml:space="preserve"> </w:t>
      </w:r>
      <w:r w:rsidR="00FD0BD7">
        <w:t>1</w:t>
      </w:r>
      <w:r w:rsidR="00754AC7">
        <w:t>,</w:t>
      </w:r>
      <w:r w:rsidR="00FD0BD7">
        <w:t>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0B0BA4">
        <w:t>Fig. 5</w:t>
      </w:r>
      <w:r w:rsidR="00976372">
        <w:fldChar w:fldCharType="end"/>
      </w:r>
      <w:r w:rsidR="002C05D9">
        <w:t>,</w:t>
      </w:r>
      <w:r w:rsidR="004C2F24">
        <w:t xml:space="preserve"> top</w:t>
      </w:r>
      <w:r w:rsidR="001D3CBE">
        <w:t>).</w:t>
      </w:r>
      <w:r w:rsidR="00976372">
        <w:t xml:space="preserve"> </w:t>
      </w:r>
      <w:r w:rsidR="002C0581">
        <w:t>T</w:t>
      </w:r>
      <w:r w:rsidR="00B310CA">
        <w:t>he proportion</w:t>
      </w:r>
      <w:r w:rsidR="005A4C13">
        <w:t xml:space="preserve"> of </w:t>
      </w:r>
      <w:r w:rsidR="002209C7">
        <w:t xml:space="preserve">significantly co-expressed </w:t>
      </w:r>
      <w:r w:rsidR="005A4C13">
        <w:t>GO t</w:t>
      </w:r>
      <w:r w:rsidR="0067601E">
        <w:t>erms</w:t>
      </w:r>
      <w:r w:rsidR="002209C7">
        <w:t xml:space="preserve"> </w:t>
      </w:r>
      <w:r w:rsidR="002C0581">
        <w:t>decay</w:t>
      </w:r>
      <w:r w:rsidR="00B30F98">
        <w:t>ed</w:t>
      </w:r>
      <w:r w:rsidR="00072324">
        <w:t xml:space="preserve"> at higher</w:t>
      </w:r>
      <w:r w:rsidR="0067601E">
        <w:t xml:space="preserve"> levels of FCR</w:t>
      </w:r>
      <w:r w:rsidR="00B310CA">
        <w:t xml:space="preserve"> (</w:t>
      </w:r>
      <w:r w:rsidR="00E66D9D">
        <w:t>s</w:t>
      </w:r>
      <w:r w:rsidR="00B310CA">
        <w:t xml:space="preserve">ee </w:t>
      </w:r>
      <w:r w:rsidR="00B310CA">
        <w:fldChar w:fldCharType="begin"/>
      </w:r>
      <w:r w:rsidR="00B310CA">
        <w:instrText xml:space="preserve"> REF _Ref470857301 \h </w:instrText>
      </w:r>
      <w:r w:rsidR="00BD6B47">
        <w:instrText xml:space="preserve"> \* MERGEFORMAT </w:instrText>
      </w:r>
      <w:r w:rsidR="00B310CA">
        <w:fldChar w:fldCharType="separate"/>
      </w:r>
      <w:r w:rsidR="000B0BA4">
        <w:t>Supp. Fig. 5</w:t>
      </w:r>
      <w:r w:rsidR="00B310CA">
        <w:fldChar w:fldCharType="end"/>
      </w:r>
      <w:r w:rsidR="00B310CA" w:rsidRPr="00FB5AA5">
        <w:t>A</w:t>
      </w:r>
      <w:r w:rsidR="00B310CA">
        <w:t xml:space="preserve"> for absolute term numbers)</w:t>
      </w:r>
      <w:r w:rsidR="0067601E">
        <w:t>.</w:t>
      </w:r>
      <w:r w:rsidR="00505DEF">
        <w:t xml:space="preserve"> The minimum FCR level for most GO terms was ~50% as the most stringent SNP-to-gene mapping (50</w:t>
      </w:r>
      <w:r w:rsidR="00E66D9D">
        <w:t xml:space="preserve"> </w:t>
      </w:r>
      <w:r w:rsidR="00505DEF">
        <w:t>kb/</w:t>
      </w:r>
      <w:r w:rsidR="00E66D9D">
        <w:t xml:space="preserve">one </w:t>
      </w:r>
      <w:r w:rsidR="00505DEF">
        <w:t>flank) approximately double</w:t>
      </w:r>
      <w:r w:rsidR="00B30F98">
        <w:t>d</w:t>
      </w:r>
      <w:r w:rsidR="00505DEF">
        <w:t xml:space="preserve"> the number of candidate genes.</w:t>
      </w:r>
      <w:r w:rsidR="00110BBB">
        <w:t xml:space="preserve"> Two additional scenarios were considered </w:t>
      </w:r>
      <w:r w:rsidR="00E66D9D">
        <w:t xml:space="preserve">in which </w:t>
      </w:r>
      <w:r w:rsidR="00625949">
        <w:t xml:space="preserve">signal was </w:t>
      </w:r>
      <w:r w:rsidR="00110BBB">
        <w:t>further split</w:t>
      </w:r>
      <w:r w:rsidR="006E0461">
        <w:t xml:space="preserve"> based on </w:t>
      </w:r>
      <w:r w:rsidR="002209C7">
        <w:t xml:space="preserve">the initial co-expression </w:t>
      </w:r>
      <w:r w:rsidR="006E0461">
        <w:t>strength</w:t>
      </w:r>
      <w:r w:rsidR="0067601E">
        <w:t xml:space="preserve">: </w:t>
      </w:r>
      <w:r w:rsidR="00E66D9D">
        <w:t>“</w:t>
      </w:r>
      <w:r w:rsidR="0067601E">
        <w:t>moderate</w:t>
      </w:r>
      <w:r w:rsidR="00E66D9D">
        <w:t>”</w:t>
      </w:r>
      <w:r w:rsidR="0067601E">
        <w:t xml:space="preserve"> (0.001 &lt; </w:t>
      </w:r>
      <w:r w:rsidR="0067601E" w:rsidRPr="0071659D">
        <w:rPr>
          <w:i/>
        </w:rPr>
        <w:t>p</w:t>
      </w:r>
      <w:r w:rsidR="0067601E">
        <w:t xml:space="preserve"> &lt; 0.05; blue curve) and </w:t>
      </w:r>
      <w:r w:rsidR="00E66D9D">
        <w:t>“</w:t>
      </w:r>
      <w:r w:rsidR="0067601E">
        <w:t>strong</w:t>
      </w:r>
      <w:r w:rsidR="00E66D9D">
        <w:t>”</w:t>
      </w:r>
      <w:r w:rsidR="0067601E">
        <w:t xml:space="preserve"> (</w:t>
      </w:r>
      <w:r w:rsidR="0067601E" w:rsidRPr="0071659D">
        <w:rPr>
          <w:i/>
        </w:rPr>
        <w:t>p</w:t>
      </w:r>
      <w:r w:rsidR="00E47124">
        <w:t xml:space="preserve"> </w:t>
      </w:r>
      <w:r w:rsidR="00E47124">
        <w:t>≤</w:t>
      </w:r>
      <w:r w:rsidR="0067601E">
        <w:t xml:space="preserve"> 0.001; violet curve).</w:t>
      </w:r>
      <w:r w:rsidR="00F52224">
        <w:t xml:space="preserve"> </w:t>
      </w:r>
    </w:p>
    <w:p w14:paraId="73FDA163" w14:textId="7F9EB63A" w:rsidR="00F52224" w:rsidRDefault="00976372" w:rsidP="0071659D">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w:t>
      </w:r>
      <w:r w:rsidR="00E66D9D">
        <w:t>–</w:t>
      </w:r>
      <w:r w:rsidR="00472F34">
        <w:t xml:space="preserve">70% </w:t>
      </w:r>
      <w:r w:rsidR="000D6432">
        <w:t>FCR</w:t>
      </w:r>
      <w:r w:rsidR="00472F34">
        <w:t>.</w:t>
      </w:r>
      <w:r w:rsidR="00F52224">
        <w:t xml:space="preserve"> Similar to </w:t>
      </w:r>
      <w:r w:rsidR="00E66D9D">
        <w:t xml:space="preserve">the </w:t>
      </w:r>
      <w:r w:rsidR="00F52224">
        <w:t xml:space="preserve">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w:t>
      </w:r>
      <w:r w:rsidR="00E66D9D">
        <w:t>s</w:t>
      </w:r>
      <w:r w:rsidR="00571A97">
        <w:t xml:space="preserve">ee </w:t>
      </w:r>
      <w:r w:rsidR="00571A97">
        <w:fldChar w:fldCharType="begin"/>
      </w:r>
      <w:r w:rsidR="00571A97">
        <w:instrText xml:space="preserve"> REF _Ref470857301 \h </w:instrText>
      </w:r>
      <w:r w:rsidR="00BD6B47">
        <w:instrText xml:space="preserve"> \* MERGEFORMAT </w:instrText>
      </w:r>
      <w:r w:rsidR="00571A97">
        <w:fldChar w:fldCharType="separate"/>
      </w:r>
      <w:r w:rsidR="000B0BA4">
        <w:t>Supp. Fig. 5</w:t>
      </w:r>
      <w:r w:rsidR="00571A97">
        <w:fldChar w:fldCharType="end"/>
      </w:r>
      <w:r w:rsidR="00571A97" w:rsidRPr="0071659D">
        <w:t>B</w:t>
      </w:r>
      <w:r w:rsidR="00E66D9D">
        <w:t>–</w:t>
      </w:r>
      <w:r w:rsidR="00571A97" w:rsidRPr="0071659D">
        <w:t>C</w:t>
      </w:r>
      <w:r w:rsidR="00571A97">
        <w:t>), which did not differentiate the rate at which co-expression signal decayed.</w:t>
      </w:r>
    </w:p>
    <w:p w14:paraId="6425495A" w14:textId="34F81201" w:rsidR="00F57963" w:rsidRDefault="00F52224" w:rsidP="0071659D">
      <w:r>
        <w:t>In cases</w:t>
      </w:r>
      <w:r w:rsidR="007A1A6F">
        <w:t xml:space="preserve"> </w:t>
      </w:r>
      <w:r>
        <w:t>w</w:t>
      </w:r>
      <w:r w:rsidR="00452089">
        <w:t>here</w:t>
      </w:r>
      <w:r w:rsidR="00452B74">
        <w:t xml:space="preserve"> </w:t>
      </w:r>
      <w:r w:rsidR="00472F34">
        <w:t>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43296A">
        <w:t xml:space="preserve"> can be </w:t>
      </w:r>
      <w:r w:rsidR="00472F34">
        <w:t>tolerated</w:t>
      </w:r>
      <w:r w:rsidR="00E66D9D">
        <w:t>,</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tive loci are strongly co</w:t>
      </w:r>
      <w:r w:rsidR="002307C6">
        <w:t>-</w:t>
      </w:r>
      <w:r w:rsidR="00757545">
        <w:t>expressed</w:t>
      </w:r>
      <w:r w:rsidR="003E2145">
        <w:t>. More</w:t>
      </w:r>
      <w:r w:rsidR="00452B74">
        <w:t>over</w:t>
      </w:r>
      <w:r w:rsidR="003E2145">
        <w:t>,</w:t>
      </w:r>
      <w:r w:rsidR="00452B74">
        <w:t xml:space="preserve"> in</w:t>
      </w:r>
      <w:r w:rsidR="003E2145">
        <w:t xml:space="preserve"> instances where several </w:t>
      </w:r>
      <w:commentRangeStart w:id="22"/>
      <w:r w:rsidR="003E2145" w:rsidRPr="002A1D34">
        <w:t>interleaving</w:t>
      </w:r>
      <w:commentRangeEnd w:id="22"/>
      <w:r w:rsidR="002A1D34">
        <w:rPr>
          <w:rStyle w:val="CommentReference"/>
        </w:rPr>
        <w:commentReference w:id="22"/>
      </w:r>
      <w:r w:rsidR="003E2145">
        <w:t xml:space="preserve">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w:t>
      </w:r>
      <w:r w:rsidR="0002261A">
        <w:t xml:space="preserve"> </w:t>
      </w:r>
    </w:p>
    <w:p w14:paraId="057BDB3D" w14:textId="0B4050B6" w:rsidR="00BD352F" w:rsidRPr="00BD352F" w:rsidRDefault="008B6200" w:rsidP="0071659D">
      <w:r>
        <w:t xml:space="preserve">The potential for using this approach, however, is highly dependent on the </w:t>
      </w:r>
      <w:r w:rsidR="009430F6">
        <w:t>LD</w:t>
      </w:r>
      <w:r>
        <w:t xml:space="preserve">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insight </w:t>
      </w:r>
      <w:r w:rsidR="009430F6">
        <w:t xml:space="preserve">into </w:t>
      </w:r>
      <w:r w:rsidR="00160EDF">
        <w:t>the feasibility of using Camoco to evaluate overlap between co-expression networks and GWA</w:t>
      </w:r>
      <w:r w:rsidR="00E0273F">
        <w:t>S</w:t>
      </w:r>
      <w:r w:rsidR="00160EDF">
        <w:t xml:space="preserve"> as well as a survey of the SNP-to-gene mapping parameters that should be used when </w:t>
      </w:r>
      <w:r w:rsidR="00452B74">
        <w:t xml:space="preserve">using </w:t>
      </w:r>
      <w:r w:rsidR="00160EDF">
        <w:t>this app</w:t>
      </w:r>
      <w:r w:rsidR="00A675BC">
        <w:t>roach (</w:t>
      </w:r>
      <w:r w:rsidR="00E66D9D">
        <w:t>s</w:t>
      </w:r>
      <w:r w:rsidR="00A675BC">
        <w:t xml:space="preserve">ee </w:t>
      </w:r>
      <w:r w:rsidR="00160EDF">
        <w:fldChar w:fldCharType="begin"/>
      </w:r>
      <w:r w:rsidR="00160EDF">
        <w:instrText xml:space="preserve"> REF _Ref469995568 \h </w:instrText>
      </w:r>
      <w:r w:rsidR="00BD7995">
        <w:instrText xml:space="preserve"> \* MERGEFORMAT </w:instrText>
      </w:r>
      <w:r w:rsidR="00160EDF">
        <w:fldChar w:fldCharType="separate"/>
      </w:r>
      <w:r w:rsidR="000B0BA4">
        <w:t>Discussion</w:t>
      </w:r>
      <w:r w:rsidR="00160EDF">
        <w:fldChar w:fldCharType="end"/>
      </w:r>
      <w:r w:rsidR="00160EDF">
        <w:t xml:space="preserve"> for </w:t>
      </w:r>
      <w:r w:rsidR="00160EDF">
        <w:lastRenderedPageBreak/>
        <w:t xml:space="preserve">more </w:t>
      </w:r>
      <w:r w:rsidR="009853C9">
        <w:t>detail</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7B9668F5" w14:textId="2B2D4536" w:rsidR="00BD352F" w:rsidRPr="00BD352F" w:rsidRDefault="008D3842" w:rsidP="0002261A">
      <w:pPr>
        <w:pStyle w:val="Heading2"/>
      </w:pPr>
      <w:r>
        <w:t>P</w:t>
      </w:r>
      <w:r w:rsidR="009B2100">
        <w:t>rioritizing</w:t>
      </w:r>
      <w:r w:rsidR="00BD352F">
        <w:t xml:space="preserve"> causal genes driving</w:t>
      </w:r>
      <w:r w:rsidR="00F21116" w:rsidRPr="00D04EE5">
        <w:t xml:space="preserve"> elemental accumulation in maize</w:t>
      </w:r>
      <w:r w:rsidR="00843273" w:rsidRPr="00D04EE5">
        <w:t xml:space="preserve"> grain</w:t>
      </w:r>
    </w:p>
    <w:p w14:paraId="28711836" w14:textId="6D837257" w:rsidR="00AE2F07" w:rsidRDefault="005619D7" w:rsidP="0071659D">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can lead to a better understanding of plant adaptation as well as improved crops</w:t>
      </w:r>
      <w:r w:rsidR="00075B59">
        <w:fldChar w:fldCharType="begin" w:fldLock="1"/>
      </w:r>
      <w:r w:rsidR="00983C68">
        <w:instrText>ADDIN CSL_CITATION { "citationItems" : [ { "id" : "ITEM-1", "itemData" : { "DOI" : "10.1126/science.1219992", "ISSN" : "1095-9203", "PMID" : "22745418", "abstract" : "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 "author" : [ { "dropping-particle" : "", "family" : "Baxter", "given" : "Ivan", "non-dropping-particle" : "", "parse-names" : false, "suffix" : "" }, { "dropping-particle" : "", "family" : "Dilkes", "given" : "Brian P", "non-dropping-particle" : "", "parse-names" : false, "suffix" : "" } ], "container-title" : "Science (New York, N.Y.)", "id" : "ITEM-1", "issue" : "6089", "issued" : { "date-parts" : [ [ "2012", "6", "29" ] ] }, "page" : "1661-3", "title" : "Elemental profiles reflect plant adaptations to the environment.", "type" : "article-journal", "volume" : "336" }, "uris" : [ "http://www.mendeley.com/documents/?uuid=4f0d1a28-033f-4f9b-aec6-188190983986" ] } ], "mendeley" : { "formattedCitation" : "&lt;sup&gt;42&lt;/sup&gt;", "plainTextFormattedCitation" : "42", "previouslyFormattedCitation" : "(I. Baxter and Dilkes 2012)" }, "properties" : { "noteIndex" : 0 }, "schema" : "https://github.com/citation-style-language/schema/raw/master/csl-citation.json" }</w:instrText>
      </w:r>
      <w:r w:rsidR="00075B59">
        <w:fldChar w:fldCharType="separate"/>
      </w:r>
      <w:r w:rsidR="00983C68" w:rsidRPr="00983C68">
        <w:rPr>
          <w:noProof/>
          <w:vertAlign w:val="superscript"/>
        </w:rPr>
        <w:t>42</w:t>
      </w:r>
      <w:r w:rsidR="00075B59">
        <w:fldChar w:fldCharType="end"/>
      </w:r>
      <w:r>
        <w:t xml:space="preserve">. </w:t>
      </w:r>
      <w:r w:rsidR="009018BE">
        <w:t>H</w:t>
      </w:r>
      <w:r w:rsidR="00D52DF9" w:rsidRPr="00D52DF9">
        <w:t>igh</w:t>
      </w:r>
      <w:r w:rsidR="009430F6">
        <w:t>-</w:t>
      </w:r>
      <w:r w:rsidR="00D52DF9" w:rsidRPr="00D52DF9">
        <w:t>throughput analytic approach</w:t>
      </w:r>
      <w:r w:rsidR="009018BE">
        <w:t>es</w:t>
      </w:r>
      <w:r w:rsidR="00D52DF9" w:rsidRPr="00D52DF9">
        <w:t xml:space="preserve"> </w:t>
      </w:r>
      <w:r w:rsidR="009018BE">
        <w:t>such as</w:t>
      </w:r>
      <w:r w:rsidR="00D52DF9" w:rsidRPr="00D52DF9">
        <w:t xml:space="preserve"> inductively coupled plasma</w:t>
      </w:r>
      <w:r w:rsidR="009430F6">
        <w:t xml:space="preserve"> </w:t>
      </w:r>
      <w:r w:rsidR="00D52DF9" w:rsidRPr="00D52DF9">
        <w:t>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w:t>
      </w:r>
      <w:r w:rsidR="009430F6">
        <w:t xml:space="preserve">are </w:t>
      </w:r>
      <w:r w:rsidR="0093253C">
        <w:t>scalable to thousands of accessions</w:t>
      </w:r>
      <w:r w:rsidR="00D52DF9" w:rsidRPr="00D52DF9">
        <w:t xml:space="preserve">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 in depth by Ziegler et al.</w:t>
      </w:r>
      <w:r w:rsidR="00711FC0">
        <w:fldChar w:fldCharType="begin" w:fldLock="1"/>
      </w:r>
      <w:r w:rsidR="00983C68">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http://www.mendeley.com/documents/?uuid=7da24cde-8c30-4aea-8af7-f30d3376e2f6" ] } ], "mendeley" : { "formattedCitation" : "&lt;sup&gt;43&lt;/sup&gt;", "plainTextFormattedCitation" : "43", "previouslyFormattedCitation" : "(Ziegler et al. 2017)" }, "properties" : { "noteIndex" : 0 }, "schema" : "https://github.com/citation-style-language/schema/raw/master/csl-citation.json" }</w:instrText>
      </w:r>
      <w:r w:rsidR="00711FC0">
        <w:fldChar w:fldCharType="separate"/>
      </w:r>
      <w:r w:rsidR="00983C68" w:rsidRPr="00983C68">
        <w:rPr>
          <w:noProof/>
          <w:vertAlign w:val="superscript"/>
        </w:rPr>
        <w:t>43</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E1623A">
        <w:t xml:space="preserve"> </w:t>
      </w:r>
      <w:r w:rsidR="007812AA">
        <w:t xml:space="preserve">were </w:t>
      </w:r>
      <w:r w:rsidR="00E1623A">
        <w:t>grown in</w:t>
      </w:r>
      <w:r w:rsidR="00F404DE">
        <w:t xml:space="preserve"> </w:t>
      </w:r>
      <w:r w:rsidR="009430F6">
        <w:t>four</w:t>
      </w:r>
      <w:r w:rsidR="00F404DE">
        <w:t xml:space="preserve"> geographic locations</w:t>
      </w:r>
      <w:r w:rsidR="00D4557F">
        <w:fldChar w:fldCharType="begin" w:fldLock="1"/>
      </w:r>
      <w:r w:rsidR="00983C68">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lt;sup&gt;1&lt;/sup&gt;", "plainTextFormattedCitation" : "1", "previouslyFormattedCitation" : "(McMullen et al. 2009)" }, "properties" : { "noteIndex" : 0 }, "schema" : "https://github.com/citation-style-language/schema/raw/master/csl-citation.json" }</w:instrText>
      </w:r>
      <w:r w:rsidR="00D4557F">
        <w:fldChar w:fldCharType="separate"/>
      </w:r>
      <w:r w:rsidR="00983C68" w:rsidRPr="00983C68">
        <w:rPr>
          <w:noProof/>
          <w:vertAlign w:val="superscript"/>
        </w:rPr>
        <w:t>1</w:t>
      </w:r>
      <w:r w:rsidR="00D4557F">
        <w:fldChar w:fldCharType="end"/>
      </w:r>
      <w:r w:rsidR="00F404DE" w:rsidRPr="00D52DF9">
        <w:t>.</w:t>
      </w:r>
      <w:r w:rsidR="00F404DE">
        <w:t xml:space="preserve"> </w:t>
      </w:r>
      <w:r w:rsidR="00EF13DC">
        <w:t>To reduce environmental</w:t>
      </w:r>
      <w:r w:rsidR="009430F6">
        <w:t>-</w:t>
      </w:r>
      <w:r w:rsidR="00117DF5">
        <w:t>specific</w:t>
      </w:r>
      <w:r w:rsidR="00EF13DC">
        <w:t xml:space="preserve"> factors,</w:t>
      </w:r>
      <w:r w:rsidR="00E63D6A">
        <w:t xml:space="preserve"> </w:t>
      </w:r>
      <w:r w:rsidR="006C0B6F">
        <w:t xml:space="preserve">the </w:t>
      </w:r>
      <w:r w:rsidR="00A10542">
        <w:t xml:space="preserve">SNPs used in this study were from </w:t>
      </w:r>
      <w:r w:rsidR="009309E4">
        <w:t>the GWAS</w:t>
      </w:r>
      <w:r w:rsidR="006C0B6F">
        <w:t xml:space="preserve"> performed </w:t>
      </w:r>
      <w:r w:rsidR="00A10542">
        <w:t xml:space="preserve">on the </w:t>
      </w:r>
      <w:r w:rsidR="007C34C6">
        <w:t>all-</w:t>
      </w:r>
      <w:r w:rsidR="00F404DE">
        <w:t>location</w:t>
      </w:r>
      <w:r w:rsidR="00A10542">
        <w:t xml:space="preserve"> models</w:t>
      </w:r>
      <w:r w:rsidR="0049242C">
        <w:t>.</w:t>
      </w:r>
      <w:r w:rsidR="00397FBD">
        <w:t xml:space="preserve"> 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397FBD" w:rsidRPr="00D52DF9">
        <w:t xml:space="preserve"> </w:t>
      </w:r>
      <w:r w:rsidR="001D06E8">
        <w:t>tested for significance of</w:t>
      </w:r>
      <w:r w:rsidR="003F5E57">
        <w:t xml:space="preserve"> association for each trait using</w:t>
      </w:r>
      <w:r w:rsidR="00934F65">
        <w:t xml:space="preserve"> resampling </w:t>
      </w:r>
      <w:r w:rsidR="006B0F7A">
        <w:t>model inclusion probability</w:t>
      </w:r>
      <w:r w:rsidR="00A576F1">
        <w:fldChar w:fldCharType="begin" w:fldLock="1"/>
      </w:r>
      <w:r w:rsidR="00983C68">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lt;sup&gt;44&lt;/sup&gt;", "plainTextFormattedCitation" : "44", "previouslyFormattedCitation" : "(Valdar et al. 2009)" }, "properties" : { "noteIndex" : 0 }, "schema" : "https://github.com/citation-style-language/schema/raw/master/csl-citation.json" }</w:instrText>
      </w:r>
      <w:r w:rsidR="00A576F1">
        <w:fldChar w:fldCharType="separate"/>
      </w:r>
      <w:r w:rsidR="00983C68" w:rsidRPr="00983C68">
        <w:rPr>
          <w:noProof/>
          <w:vertAlign w:val="superscript"/>
        </w:rPr>
        <w:t>44</w:t>
      </w:r>
      <w:r w:rsidR="00A576F1">
        <w:fldChar w:fldCharType="end"/>
      </w:r>
      <w:r w:rsidR="006B0F7A">
        <w:t xml:space="preserve"> </w:t>
      </w:r>
      <w:r w:rsidR="007A5D68">
        <w:t xml:space="preserve">(RMIP ≤ 0.05; </w:t>
      </w:r>
      <w:r w:rsidR="009430F6">
        <w:t>s</w:t>
      </w:r>
      <w:r w:rsidR="007A5D68">
        <w:t xml:space="preserve">ee </w:t>
      </w:r>
      <w:r w:rsidR="00397FBD">
        <w:fldChar w:fldCharType="begin"/>
      </w:r>
      <w:r w:rsidR="00397FBD">
        <w:instrText xml:space="preserve"> REF _Ref458956303 \h  \* MERGEFORMAT </w:instrText>
      </w:r>
      <w:r w:rsidR="00397FBD">
        <w:fldChar w:fldCharType="separate"/>
      </w:r>
      <w:r w:rsidR="000B0BA4">
        <w:t>Table 3</w:t>
      </w:r>
      <w:r w:rsidR="00397FBD">
        <w:fldChar w:fldCharType="end"/>
      </w:r>
      <w:r w:rsidR="005869B7">
        <w:t>)</w:t>
      </w:r>
      <w:r w:rsidR="00397FBD" w:rsidRPr="00D52DF9">
        <w:t>.</w:t>
      </w:r>
      <w:r w:rsidR="0002261A">
        <w:t xml:space="preserve"> </w:t>
      </w:r>
      <w:r w:rsidR="006C545B">
        <w:t>Significantly associated</w:t>
      </w:r>
      <w:r w:rsidR="00F66612">
        <w:t xml:space="preserve"> SNPs were used as input to Camoco to generate c</w:t>
      </w:r>
      <w:r w:rsidR="002245D7">
        <w:t>andidate genes</w:t>
      </w:r>
      <w:r w:rsidR="001D7AAA">
        <w:t xml:space="preserve"> from the maize filtered gene set</w:t>
      </w:r>
      <w:r w:rsidR="00AD20EF">
        <w:t xml:space="preserve"> (FGS; </w:t>
      </w:r>
      <w:r w:rsidR="001D7AAA" w:rsidRPr="003456DB">
        <w:rPr>
          <w:i/>
        </w:rPr>
        <w:t>n</w:t>
      </w:r>
      <w:r w:rsidR="009430F6">
        <w:t xml:space="preserve"> </w:t>
      </w:r>
      <w:r w:rsidR="001D7AAA">
        <w:t>=</w:t>
      </w:r>
      <w:r w:rsidR="009430F6">
        <w:t xml:space="preserve"> </w:t>
      </w:r>
      <w:r w:rsidR="001D7AAA">
        <w:t>39,656)</w:t>
      </w:r>
      <w:r w:rsidR="002245D7">
        <w:t xml:space="preserve"> for each element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w:t>
      </w:r>
      <w:r w:rsidR="009430F6">
        <w:t>-</w:t>
      </w:r>
      <w:r w:rsidR="002245D7" w:rsidRPr="00C47AE1">
        <w:t>kb, 100</w:t>
      </w:r>
      <w:r w:rsidR="009430F6">
        <w:t>-</w:t>
      </w:r>
      <w:r w:rsidR="002245D7" w:rsidRPr="00C47AE1">
        <w:t>kb, and 500</w:t>
      </w:r>
      <w:r w:rsidR="009430F6">
        <w:t>-</w:t>
      </w:r>
      <w:r w:rsidR="002245D7" w:rsidRPr="00C47AE1">
        <w:t>kb</w:t>
      </w:r>
      <w:r w:rsidR="000D6E7F">
        <w:t xml:space="preserve"> windows (up/downstream) limited</w:t>
      </w:r>
      <w:r w:rsidR="002245D7">
        <w:t xml:space="preserve"> to </w:t>
      </w:r>
      <w:r w:rsidR="009430F6">
        <w:t>one</w:t>
      </w:r>
      <w:r w:rsidR="002245D7">
        <w:t xml:space="preserve">, </w:t>
      </w:r>
      <w:r w:rsidR="009430F6">
        <w:t xml:space="preserve">two, </w:t>
      </w:r>
      <w:r w:rsidR="002245D7">
        <w:t xml:space="preserve">or </w:t>
      </w:r>
      <w:r w:rsidR="009430F6">
        <w:t>five</w:t>
      </w:r>
      <w:r w:rsidR="002245D7">
        <w:t xml:space="preserve"> flanking genes (up</w:t>
      </w:r>
      <w:r w:rsidR="00C94B6C">
        <w:t>/</w:t>
      </w:r>
      <w:r w:rsidR="002245D7">
        <w:t>downstream of SNP</w:t>
      </w:r>
      <w:r w:rsidR="0027663E">
        <w:t xml:space="preserve">; </w:t>
      </w:r>
      <w:r w:rsidR="009430F6">
        <w:t>s</w:t>
      </w:r>
      <w:r w:rsidR="0027663E">
        <w:t xml:space="preserve">ee </w:t>
      </w:r>
      <w:r w:rsidR="0027663E">
        <w:fldChar w:fldCharType="begin"/>
      </w:r>
      <w:r w:rsidR="0027663E">
        <w:instrText xml:space="preserve"> REF _Ref444765587 \h </w:instrText>
      </w:r>
      <w:r w:rsidR="00BD7995">
        <w:instrText xml:space="preserve"> \* MERGEFORMAT </w:instrText>
      </w:r>
      <w:r w:rsidR="0027663E">
        <w:fldChar w:fldCharType="separate"/>
      </w:r>
      <w:r w:rsidR="000B0BA4">
        <w:t>Fig.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864981">
        <w:t>,</w:t>
      </w:r>
      <w:r w:rsidR="009654B8">
        <w:t xml:space="preserve"> respectively</w:t>
      </w:r>
      <w:r w:rsidR="007202E9">
        <w:t>)</w:t>
      </w:r>
      <w:r w:rsidR="0026078F">
        <w:t>. O</w:t>
      </w:r>
      <w:r w:rsidR="0099736B">
        <w:t>n average</w:t>
      </w:r>
      <w:r w:rsidR="00492E24">
        <w:t>,</w:t>
      </w:r>
      <w:r w:rsidR="0099736B">
        <w:t xml:space="preserve"> each trait</w:t>
      </w:r>
      <w:r w:rsidR="00492E24">
        <w:t>’s</w:t>
      </w:r>
      <w:r w:rsidR="0099736B">
        <w:t xml:space="preserve"> significantly associated SNPs identified 118 non</w:t>
      </w:r>
      <w:r w:rsidR="00864981">
        <w:t>-</w:t>
      </w:r>
      <w:r w:rsidR="0099736B">
        <w:t xml:space="preserve">overlapping windows </w:t>
      </w:r>
      <w:r w:rsidR="00AA0B20">
        <w:t xml:space="preserve">across the ten chromosomes of maize </w:t>
      </w:r>
      <w:r w:rsidR="0099736B">
        <w:t>(i.e.</w:t>
      </w:r>
      <w:r w:rsidR="00864981">
        <w:t>,</w:t>
      </w:r>
      <w:r w:rsidR="0099736B">
        <w:t xml:space="preserve"> effective loci</w:t>
      </w:r>
      <w:r w:rsidR="00864981">
        <w:t>;</w:t>
      </w:r>
      <w:r w:rsidR="0099736B">
        <w:t xml:space="preserve"> see </w:t>
      </w:r>
      <w:r w:rsidR="0099736B">
        <w:fldChar w:fldCharType="begin"/>
      </w:r>
      <w:r w:rsidR="0099736B">
        <w:instrText xml:space="preserve"> REF _Ref463088833 \h </w:instrText>
      </w:r>
      <w:r w:rsidR="00BD7995">
        <w:instrText xml:space="preserve"> \* MERGEFORMAT </w:instrText>
      </w:r>
      <w:r w:rsidR="0099736B">
        <w:fldChar w:fldCharType="separate"/>
      </w:r>
      <w:r w:rsidR="000B0BA4">
        <w:t>Materials and Methods</w:t>
      </w:r>
      <w:r w:rsidR="0099736B">
        <w:fldChar w:fldCharType="end"/>
      </w:r>
      <w:r w:rsidR="0099736B">
        <w:t>)</w:t>
      </w:r>
      <w:r w:rsidR="00864981">
        <w:t>,</w:t>
      </w:r>
      <w:r w:rsidR="0099736B">
        <w:t xml:space="preserve"> </w:t>
      </w:r>
      <w:r w:rsidR="00AA0B20">
        <w:t xml:space="preserve">and </w:t>
      </w:r>
      <w:r w:rsidR="00492E24">
        <w:t xml:space="preserve">these implicate an average of </w:t>
      </w:r>
      <w:r w:rsidR="0099736B">
        <w:t>612 candidate genes</w:t>
      </w:r>
      <w:r w:rsidR="00320FC5">
        <w:t xml:space="preserve"> per element</w:t>
      </w:r>
      <w:r w:rsidR="00A5397A">
        <w:t xml:space="preserve"> (</w:t>
      </w:r>
      <w:r w:rsidR="00A5397A">
        <w:fldChar w:fldCharType="begin"/>
      </w:r>
      <w:r w:rsidR="00A5397A">
        <w:instrText xml:space="preserve"> REF _Ref458956303 \h </w:instrText>
      </w:r>
      <w:r w:rsidR="00BD7995">
        <w:instrText xml:space="preserve"> \* MERGEFORMAT</w:instrText>
      </w:r>
      <w:r w:rsidR="00A5397A">
        <w:instrText xml:space="preserve"> </w:instrText>
      </w:r>
      <w:r w:rsidR="00A5397A">
        <w:fldChar w:fldCharType="separate"/>
      </w:r>
      <w:r w:rsidR="000B0BA4">
        <w:t>Table 3</w:t>
      </w:r>
      <w:r w:rsidR="00A5397A">
        <w:fldChar w:fldCharType="end"/>
      </w:r>
      <w:r w:rsidR="00A5397A">
        <w:t>)</w:t>
      </w:r>
      <w:r w:rsidR="0099736B">
        <w:t>.</w:t>
      </w:r>
    </w:p>
    <w:p w14:paraId="6F949636" w14:textId="77777777" w:rsidR="00904EF0" w:rsidRDefault="00904EF0" w:rsidP="0071659D">
      <w:pPr>
        <w:pStyle w:val="Heading3"/>
      </w:pPr>
      <w:r>
        <w:t>Table 3</w:t>
      </w:r>
    </w:p>
    <w:p w14:paraId="32538809" w14:textId="77777777" w:rsidR="00904EF0" w:rsidRDefault="00904EF0" w:rsidP="0071659D">
      <w:pPr>
        <w:pStyle w:val="Heading4"/>
      </w:pPr>
      <w:r>
        <w:t>Maize grain ionome SNP-to-gene mapping results</w:t>
      </w:r>
    </w:p>
    <w:p w14:paraId="499682D5" w14:textId="6B1CFF14" w:rsidR="0049242C" w:rsidRDefault="0049242C" w:rsidP="0071659D">
      <w:pPr>
        <w:pStyle w:val="Subtitle"/>
      </w:pPr>
      <w:r>
        <w:t xml:space="preserve">Significant SNPs associated with the maize grain </w:t>
      </w:r>
      <w:r w:rsidR="00864981">
        <w:t>i</w:t>
      </w:r>
      <w:r>
        <w:t>onome were mapped to candidate genes by collapsing SNPs with overlapping windows down to effective SNPs</w:t>
      </w:r>
      <w:r w:rsidR="00864981">
        <w:t>,</w:t>
      </w:r>
      <w:r>
        <w:t xml:space="preserve"> then taking genes upstream and downstream of the effective SNP up to the flank limit.</w:t>
      </w:r>
    </w:p>
    <w:p w14:paraId="15BA9A53" w14:textId="2F772D10" w:rsidR="00E203B0" w:rsidRDefault="00E203B0" w:rsidP="0071659D">
      <w:pPr>
        <w:pStyle w:val="Heading3"/>
      </w:pPr>
      <w:r>
        <w:lastRenderedPageBreak/>
        <w:t>Camoco identifies high</w:t>
      </w:r>
      <w:r w:rsidR="00864981">
        <w:t>-</w:t>
      </w:r>
      <w:r>
        <w:t>priority candidate causal genes under ionomic GWAS loci</w:t>
      </w:r>
    </w:p>
    <w:p w14:paraId="32BF194D" w14:textId="0101575D" w:rsidR="00F11BB0" w:rsidRDefault="00F11BB0" w:rsidP="0071659D">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w:t>
      </w:r>
      <w:r>
        <w:t xml:space="preserve">effective loci identified by GWAS </w:t>
      </w:r>
      <w:r w:rsidR="00492E24">
        <w:t xml:space="preserve">for each of the 17 elemental traits separately. </w:t>
      </w:r>
      <w:r w:rsidR="003D2789">
        <w:t>By comb</w:t>
      </w:r>
      <w:r w:rsidR="005510A7">
        <w:t>in</w:t>
      </w:r>
      <w:r w:rsidR="003D2789">
        <w:t xml:space="preserve">ing candidate gene lists with </w:t>
      </w:r>
      <w:r>
        <w:t xml:space="preserve">the three </w:t>
      </w:r>
      <w:r w:rsidR="00492E24">
        <w:t xml:space="preserve">gene expression </w:t>
      </w:r>
      <w:r w:rsidR="006F5D78">
        <w:t>dataset</w:t>
      </w:r>
      <w:r w:rsidR="00492E24">
        <w:t>s</w:t>
      </w:r>
      <w:r>
        <w:t xml:space="preserve"> (</w:t>
      </w:r>
      <w:r w:rsidR="00826BBB">
        <w:t>ZmPAN, ZmRoot</w:t>
      </w:r>
      <w:r w:rsidR="00317902">
        <w:t>,</w:t>
      </w:r>
      <w:r w:rsidR="00826BBB">
        <w:t xml:space="preserve"> and ZmSAM</w:t>
      </w:r>
      <w:r>
        <w:t xml:space="preserve">) </w:t>
      </w:r>
      <w:r w:rsidR="00492E24">
        <w:t>and two co</w:t>
      </w:r>
      <w:r w:rsidR="00A5397A">
        <w:t>-</w:t>
      </w:r>
      <w:r w:rsidR="00492E24">
        <w:t>expression network approaches (locality and density)</w:t>
      </w:r>
      <w:r w:rsidR="00885AAA">
        <w:t>,</w:t>
      </w:r>
      <w:r w:rsidR="00492E24">
        <w:t xml:space="preserve"> </w:t>
      </w:r>
      <w:r w:rsidR="00000EC8">
        <w:t xml:space="preserve">we discovered </w:t>
      </w:r>
      <w:r>
        <w:t>high</w:t>
      </w:r>
      <w:r w:rsidR="00317902">
        <w:t>-</w:t>
      </w:r>
      <w:r>
        <w:t xml:space="preserve">priority candidate </w:t>
      </w:r>
      <w:r w:rsidRPr="00D52DF9">
        <w:t>genes</w:t>
      </w:r>
      <w:r>
        <w:t xml:space="preserve"> driving elemental accumulation in maiz</w:t>
      </w:r>
      <w:commentRangeStart w:id="23"/>
      <w:r>
        <w:t>e</w:t>
      </w:r>
      <w:r w:rsidR="003D2789">
        <w:t xml:space="preserve"> </w:t>
      </w:r>
      <w:commentRangeEnd w:id="23"/>
      <w:r w:rsidR="00317902">
        <w:rPr>
          <w:rStyle w:val="CommentReference"/>
        </w:rPr>
        <w:commentReference w:id="23"/>
      </w:r>
      <w:r w:rsidR="00EA0387">
        <w:t>(</w:t>
      </w:r>
      <w:r w:rsidR="00317902">
        <w:t>s</w:t>
      </w:r>
      <w:r w:rsidR="00EA0387">
        <w:t xml:space="preserve">ee </w:t>
      </w:r>
      <w:r w:rsidR="00EA0387">
        <w:fldChar w:fldCharType="begin"/>
      </w:r>
      <w:r w:rsidR="00EA0387">
        <w:instrText xml:space="preserve"> REF _Ref444765587 \h </w:instrText>
      </w:r>
      <w:r w:rsidR="00BD7995">
        <w:instrText xml:space="preserve"> \* MERGEFORMAT </w:instrText>
      </w:r>
      <w:r w:rsidR="00EA0387">
        <w:fldChar w:fldCharType="separate"/>
      </w:r>
      <w:r w:rsidR="000B0BA4">
        <w:t>Fig. 1</w:t>
      </w:r>
      <w:r w:rsidR="00EA0387">
        <w:fldChar w:fldCharType="end"/>
      </w:r>
      <w:r w:rsidR="00EA0387">
        <w:t>C)</w:t>
      </w:r>
      <w:r w:rsidRPr="00D52DF9">
        <w:t>.</w:t>
      </w:r>
      <w:r>
        <w:t xml:space="preserve"> For each network-trait combination, Camoco </w:t>
      </w:r>
      <w:r w:rsidR="008E22CE">
        <w:t>identified</w:t>
      </w:r>
      <w:r>
        <w:t xml:space="preserve"> a rank</w:t>
      </w:r>
      <w:r w:rsidR="00000EC8">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2172E7">
        <w:t xml:space="preserve">a single </w:t>
      </w:r>
      <w:r>
        <w:t>trait</w:t>
      </w:r>
      <w:r w:rsidR="000A29F0">
        <w:t xml:space="preserve"> (</w:t>
      </w:r>
      <w:r w:rsidR="000A29F0">
        <w:fldChar w:fldCharType="begin"/>
      </w:r>
      <w:r w:rsidR="000A29F0">
        <w:instrText xml:space="preserve"> REF _Ref479250924 \h </w:instrText>
      </w:r>
      <w:r w:rsidR="00BD7995">
        <w:instrText xml:space="preserve"> \* MERGEFORMAT </w:instrText>
      </w:r>
      <w:r w:rsidR="000A29F0">
        <w:fldChar w:fldCharType="separate"/>
      </w:r>
      <w:r w:rsidR="000B0BA4">
        <w:t>Supp. Table 5</w:t>
      </w:r>
      <w:r w:rsidR="000A29F0">
        <w:fldChar w:fldCharType="end"/>
      </w:r>
      <w:r w:rsidR="000A29F0">
        <w:t>)</w:t>
      </w:r>
      <w:r>
        <w:t xml:space="preserve">. We defined a set of high-confidence discoveries by reporting candidates that were discovered at </w:t>
      </w:r>
      <w:r w:rsidR="001C7CFC">
        <w:t xml:space="preserve">a </w:t>
      </w:r>
      <w:r>
        <w:t>FDR</w:t>
      </w:r>
      <w:r w:rsidR="00E47124">
        <w:t xml:space="preserve"> </w:t>
      </w:r>
      <w:r w:rsidR="00E47124">
        <w:t>≤</w:t>
      </w:r>
      <w:r>
        <w:t xml:space="preserve"> 30% </w:t>
      </w:r>
      <w:r w:rsidR="002172E7">
        <w:t xml:space="preserve">in </w:t>
      </w:r>
      <w:r>
        <w:t>at least two SNP-to-gene mapping parameter settings (e.g.</w:t>
      </w:r>
      <w:r w:rsidR="00317902">
        <w:t>,</w:t>
      </w:r>
      <w:r>
        <w:t xml:space="preserve"> 50</w:t>
      </w:r>
      <w:r w:rsidR="00317902">
        <w:t xml:space="preserve"> </w:t>
      </w:r>
      <w:r>
        <w:t>kb/</w:t>
      </w:r>
      <w:r w:rsidR="002D71AC">
        <w:t>one</w:t>
      </w:r>
      <w:r w:rsidR="00317902">
        <w:t xml:space="preserve"> f</w:t>
      </w:r>
      <w:r>
        <w:t>lank and 100</w:t>
      </w:r>
      <w:r w:rsidR="00317902">
        <w:t xml:space="preserve"> </w:t>
      </w:r>
      <w:r>
        <w:t>kb/</w:t>
      </w:r>
      <w:r w:rsidR="002D71AC">
        <w:t>one</w:t>
      </w:r>
      <w:r w:rsidR="00317902">
        <w:t xml:space="preserve"> f</w:t>
      </w:r>
      <w:r>
        <w:t xml:space="preserve">lank), </w:t>
      </w:r>
      <w:r w:rsidR="00000EC8">
        <w:t>denoted as</w:t>
      </w:r>
      <w:r>
        <w:t xml:space="preserve"> the high</w:t>
      </w:r>
      <w:r w:rsidR="00317902">
        <w:t>-</w:t>
      </w:r>
      <w:r>
        <w:t>priority overlap (HPO) set (</w:t>
      </w:r>
      <w:r w:rsidR="000A29F0">
        <w:t xml:space="preserve">see </w:t>
      </w:r>
      <w:r w:rsidR="000A29F0">
        <w:fldChar w:fldCharType="begin"/>
      </w:r>
      <w:r w:rsidR="000A29F0">
        <w:instrText xml:space="preserve"> REF _Ref480187199 \h </w:instrText>
      </w:r>
      <w:r w:rsidR="00BD7995">
        <w:instrText xml:space="preserve"> \* MERGEFORMAT </w:instrText>
      </w:r>
      <w:r w:rsidR="000A29F0">
        <w:fldChar w:fldCharType="separate"/>
      </w:r>
      <w:r w:rsidR="000B0BA4">
        <w:t>Supp. Table 6</w:t>
      </w:r>
      <w:r w:rsidR="000A29F0">
        <w:fldChar w:fldCharType="end"/>
      </w:r>
      <w:r w:rsidR="001D7079">
        <w:t xml:space="preserve"> and </w:t>
      </w:r>
      <w:r w:rsidR="001D7079">
        <w:fldChar w:fldCharType="begin"/>
      </w:r>
      <w:r w:rsidR="001D7079">
        <w:instrText xml:space="preserve"> REF _Ref463088833 \h </w:instrText>
      </w:r>
      <w:r w:rsidR="00BD7995">
        <w:instrText xml:space="preserve"> \* MERGEFORMAT</w:instrText>
      </w:r>
      <w:r w:rsidR="001D7079">
        <w:instrText xml:space="preserve"> </w:instrText>
      </w:r>
      <w:r w:rsidR="001D7079">
        <w:fldChar w:fldCharType="separate"/>
      </w:r>
      <w:r w:rsidR="000B0BA4">
        <w:t>Materials and Methods</w:t>
      </w:r>
      <w:r w:rsidR="001D7079">
        <w:fldChar w:fldCharType="end"/>
      </w:r>
      <w:r>
        <w:t>).</w:t>
      </w:r>
    </w:p>
    <w:p w14:paraId="683A6CD2" w14:textId="2A9467E3" w:rsidR="001C0928" w:rsidRDefault="001C0928" w:rsidP="0071659D">
      <w:pPr>
        <w:pStyle w:val="Heading3"/>
      </w:pPr>
      <w:bookmarkStart w:id="24" w:name="_Ref489428564"/>
      <w:r>
        <w:t>Fig</w:t>
      </w:r>
      <w:r w:rsidR="008E1513">
        <w:t>ure</w:t>
      </w:r>
      <w:r>
        <w:t xml:space="preserve"> 6</w:t>
      </w:r>
      <w:bookmarkEnd w:id="24"/>
    </w:p>
    <w:p w14:paraId="246DA9EE" w14:textId="77777777" w:rsidR="001C0928" w:rsidRDefault="001C0928" w:rsidP="0071659D">
      <w:pPr>
        <w:pStyle w:val="Heading4"/>
      </w:pPr>
      <w:r>
        <w:t>Number of intervening genes between HPO gene and GWAS locus</w:t>
      </w:r>
    </w:p>
    <w:p w14:paraId="1E1CC9AF" w14:textId="47017B4C" w:rsidR="001C0928" w:rsidRDefault="001C0928" w:rsidP="0071659D">
      <w:pPr>
        <w:pStyle w:val="Subtitle"/>
      </w:pPr>
      <w:r>
        <w:t xml:space="preserve">The distribution of positional candidates and HPO genes. Panel </w:t>
      </w:r>
      <w:r w:rsidR="00317902" w:rsidRPr="003456DB">
        <w:rPr>
          <w:b/>
        </w:rPr>
        <w:t>(</w:t>
      </w:r>
      <w:r w:rsidRPr="003456DB">
        <w:rPr>
          <w:b/>
        </w:rPr>
        <w:t>A</w:t>
      </w:r>
      <w:r w:rsidR="00317902" w:rsidRPr="003456DB">
        <w:rPr>
          <w:b/>
        </w:rPr>
        <w:t>)</w:t>
      </w:r>
      <w:r>
        <w:t xml:space="preserve"> shows the distribution in the number of positional candidates between each of the 610 HPO genes and an effective locus (note: intervening gene could also be an HPO gene). Panel </w:t>
      </w:r>
      <w:r w:rsidR="007A7737" w:rsidRPr="003456DB">
        <w:rPr>
          <w:b/>
        </w:rPr>
        <w:t>(</w:t>
      </w:r>
      <w:r w:rsidRPr="003456DB">
        <w:rPr>
          <w:b/>
        </w:rPr>
        <w:t>B</w:t>
      </w:r>
      <w:r w:rsidR="007A7737" w:rsidRPr="003456DB">
        <w:rPr>
          <w:b/>
        </w:rPr>
        <w:t>)</w:t>
      </w:r>
      <w:r>
        <w:t xml:space="preserve"> </w:t>
      </w:r>
      <w:r w:rsidR="00B115FE">
        <w:t xml:space="preserve">shows </w:t>
      </w:r>
      <w:r>
        <w:t>candidate genes near GWAS SNPs</w:t>
      </w:r>
      <w:r w:rsidR="00B115FE">
        <w:t>,</w:t>
      </w:r>
      <w:r>
        <w:t xml:space="preserve"> ranked by their absolute distance to effective loci. The distribution shows </w:t>
      </w:r>
      <w:r w:rsidR="00B115FE">
        <w:t xml:space="preserve">the </w:t>
      </w:r>
      <w:r>
        <w:t>rank of the absolute distance (either upstream or downstream) of HPO genes. In both panels, the</w:t>
      </w:r>
      <w:r w:rsidR="00DA07F6">
        <w:t xml:space="preserve"> i</w:t>
      </w:r>
      <w:r>
        <w:t>nset plot shows the lower end of the distributions.</w:t>
      </w:r>
    </w:p>
    <w:p w14:paraId="1C260579" w14:textId="24E9F3B4" w:rsidR="00F11BB0" w:rsidRDefault="002172E7" w:rsidP="0071659D">
      <w:r>
        <w:t>By these criteria</w:t>
      </w:r>
      <w:r w:rsidR="00114226">
        <w:t>,</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t were positional candidates among 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D7995">
        <w:instrText xml:space="preserve"> \* MERGEFORMAT </w:instrText>
      </w:r>
      <w:r w:rsidR="00B905EF">
        <w:fldChar w:fldCharType="separate"/>
      </w:r>
      <w:r w:rsidR="000B0BA4">
        <w:t>Table 4</w:t>
      </w:r>
      <w:r w:rsidR="00B905EF">
        <w:fldChar w:fldCharType="end"/>
      </w:r>
      <w:r w:rsidR="00A11ADD">
        <w:t>; Either:Any colum</w:t>
      </w:r>
      <w:r w:rsidR="00F67B9B">
        <w:t>n</w:t>
      </w:r>
      <w:r w:rsidR="00B905EF">
        <w:t>)</w:t>
      </w:r>
      <w:r w:rsidR="00F11BB0">
        <w:t>.</w:t>
      </w:r>
      <w:r w:rsidR="001C0928">
        <w:t xml:space="preserve"> HPO genes discovered by Camoco were often non-adjacent to GWAS effective loci, either having genes intervening </w:t>
      </w:r>
      <w:r w:rsidR="000131BB">
        <w:t xml:space="preserve">between </w:t>
      </w:r>
      <w:r w:rsidR="001C0928">
        <w:t xml:space="preserve">the HPO candidate and the effective locus or </w:t>
      </w:r>
      <w:r w:rsidR="000131BB">
        <w:t xml:space="preserve">having </w:t>
      </w:r>
      <w:r w:rsidR="001C0928">
        <w:t>positional candidates that were closer either upstream or downstream of the GWAS locus (</w:t>
      </w:r>
      <w:r w:rsidR="001C0928">
        <w:fldChar w:fldCharType="begin"/>
      </w:r>
      <w:r w:rsidR="001C0928">
        <w:instrText xml:space="preserve"> REF _Ref444765587 \h </w:instrText>
      </w:r>
      <w:r w:rsidR="00BD7995">
        <w:instrText xml:space="preserve"> \* MERGEFORMAT </w:instrText>
      </w:r>
      <w:r w:rsidR="001C0928">
        <w:fldChar w:fldCharType="separate"/>
      </w:r>
      <w:r w:rsidR="000B0BA4">
        <w:t>Fig. 1</w:t>
      </w:r>
      <w:r w:rsidR="001C0928">
        <w:fldChar w:fldCharType="end"/>
      </w:r>
      <w:r w:rsidR="001C0928" w:rsidRPr="002C05D9">
        <w:t>C</w:t>
      </w:r>
      <w:r w:rsidR="001C0928">
        <w:t>). Of the 610 HPO genes, 297 had zero intervening genes (</w:t>
      </w:r>
      <w:r w:rsidR="001C0928">
        <w:fldChar w:fldCharType="begin"/>
      </w:r>
      <w:r w:rsidR="001C0928">
        <w:instrText xml:space="preserve"> REF _Ref489428564 \h </w:instrText>
      </w:r>
      <w:r w:rsidR="00BD7995">
        <w:instrText xml:space="preserve"> \* MERGEFORMAT </w:instrText>
      </w:r>
      <w:r w:rsidR="001C0928">
        <w:fldChar w:fldCharType="separate"/>
      </w:r>
      <w:r w:rsidR="000B0BA4">
        <w:t>Fig. 6</w:t>
      </w:r>
      <w:r w:rsidR="001C0928">
        <w:fldChar w:fldCharType="end"/>
      </w:r>
      <w:r w:rsidR="001C0928" w:rsidRPr="00564736">
        <w:t>A</w:t>
      </w:r>
      <w:r w:rsidR="001C0928">
        <w:t>). The remaining 313 HPO genes had between 1 and 54 intervening genes</w:t>
      </w:r>
      <w:r w:rsidR="000131BB">
        <w:t>,</w:t>
      </w:r>
      <w:r w:rsidR="001C0928">
        <w:t xml:space="preserve"> though the majority (292 HPO genes) had 10 or fewer intervening genes. Similar results were</w:t>
      </w:r>
      <w:r w:rsidR="00A93B17">
        <w:t xml:space="preserve"> observed </w:t>
      </w:r>
      <w:r w:rsidR="001C0928">
        <w:t>when considering candidate genes</w:t>
      </w:r>
      <w:r w:rsidR="000131BB">
        <w:t>’</w:t>
      </w:r>
      <w:r w:rsidR="001C0928">
        <w:t xml:space="preserve"> absolute distance to the effective locus (</w:t>
      </w:r>
      <w:r w:rsidR="001C0928">
        <w:fldChar w:fldCharType="begin"/>
      </w:r>
      <w:r w:rsidR="001C0928">
        <w:instrText xml:space="preserve"> REF _Ref489428564 \h </w:instrText>
      </w:r>
      <w:r w:rsidR="00BD7995">
        <w:instrText xml:space="preserve"> \* MERGEFORMAT </w:instrText>
      </w:r>
      <w:r w:rsidR="001C0928">
        <w:fldChar w:fldCharType="separate"/>
      </w:r>
      <w:r w:rsidR="000B0BA4">
        <w:t>Fig. 6</w:t>
      </w:r>
      <w:r w:rsidR="001C0928">
        <w:fldChar w:fldCharType="end"/>
      </w:r>
      <w:r w:rsidR="001C0928" w:rsidRPr="00564736">
        <w:t>B</w:t>
      </w:r>
      <w:r w:rsidR="001C0928">
        <w:t>)</w:t>
      </w:r>
      <w:r w:rsidR="00A93B17">
        <w:t>,</w:t>
      </w:r>
      <w:r w:rsidR="00225BC1">
        <w:t xml:space="preserve"> </w:t>
      </w:r>
      <w:r w:rsidR="00E16B88">
        <w:t>demonstrating</w:t>
      </w:r>
      <w:r w:rsidR="00225BC1">
        <w:t xml:space="preserve"> that Camoco often </w:t>
      </w:r>
      <w:r w:rsidR="00225BC1">
        <w:lastRenderedPageBreak/>
        <w:t>identifies candidates</w:t>
      </w:r>
      <w:r w:rsidR="00EE032C">
        <w:t xml:space="preserve"> with strong co-expression evidence</w:t>
      </w:r>
      <w:r w:rsidR="00225BC1">
        <w:t xml:space="preserve"> that would not have been select</w:t>
      </w:r>
      <w:r w:rsidR="000131BB">
        <w:t>ed</w:t>
      </w:r>
      <w:r w:rsidR="00225BC1">
        <w:t xml:space="preserve"> by choosing the closest positional candidate</w:t>
      </w:r>
      <w:r w:rsidR="009E1A19">
        <w:t>.</w:t>
      </w:r>
    </w:p>
    <w:p w14:paraId="79ACBC89" w14:textId="77777777" w:rsidR="00F11BB0" w:rsidRDefault="00F11BB0" w:rsidP="0071659D">
      <w:pPr>
        <w:pStyle w:val="Heading3"/>
      </w:pPr>
      <w:bookmarkStart w:id="25" w:name="_Ref485996339"/>
      <w:r>
        <w:t>Table 4</w:t>
      </w:r>
      <w:bookmarkEnd w:id="25"/>
    </w:p>
    <w:p w14:paraId="72C9BBD8" w14:textId="48D27B24" w:rsidR="00F11BB0" w:rsidRDefault="00F11BB0" w:rsidP="0071659D">
      <w:pPr>
        <w:pStyle w:val="Heading4"/>
      </w:pPr>
      <w:r>
        <w:t xml:space="preserve">Maize </w:t>
      </w:r>
      <w:r w:rsidR="000131BB">
        <w:t>grain ionome high-priority candidate genes</w:t>
      </w:r>
    </w:p>
    <w:p w14:paraId="403832D9" w14:textId="2DA96221" w:rsidR="00F11BB0" w:rsidRDefault="00F11BB0" w:rsidP="0071659D">
      <w:pPr>
        <w:pStyle w:val="Subtitle"/>
      </w:pPr>
      <w:r>
        <w:t>Gene</w:t>
      </w:r>
      <w:r w:rsidR="000131BB">
        <w:t>-</w:t>
      </w:r>
      <w:r>
        <w:t>specific density and locality</w:t>
      </w:r>
      <w:r w:rsidR="00EF721D">
        <w:t xml:space="preserve"> metrics</w:t>
      </w:r>
      <w:r>
        <w:t xml:space="preserve"> were compared to </w:t>
      </w:r>
      <w:r w:rsidRPr="00564736">
        <w:rPr>
          <w:i/>
        </w:rPr>
        <w:t>(n</w:t>
      </w:r>
      <w:r w:rsidR="000131BB">
        <w:t xml:space="preserve"> </w:t>
      </w:r>
      <w:r>
        <w:t>=</w:t>
      </w:r>
      <w:r w:rsidR="000131BB">
        <w:t xml:space="preserve"> </w:t>
      </w:r>
      <w:r>
        <w:t>1</w:t>
      </w:r>
      <w:r w:rsidR="00754AC7">
        <w:t>,</w:t>
      </w:r>
      <w:r>
        <w:t xml:space="preserve">000) random sets of genes of the same size to establish a 30% </w:t>
      </w:r>
      <w:r w:rsidR="005633D5">
        <w:t>FDR</w:t>
      </w:r>
      <w:r>
        <w:t xml:space="preserve">. </w:t>
      </w:r>
      <w:r w:rsidRPr="00E36CAE">
        <w:t>Genes were considered candidates if they</w:t>
      </w:r>
      <w:r>
        <w:t xml:space="preserve"> were observed at </w:t>
      </w:r>
      <w:r w:rsidR="000131BB">
        <w:t>two</w:t>
      </w:r>
      <w:r>
        <w:t xml:space="preserve"> or more SNP-to-</w:t>
      </w:r>
      <w:r w:rsidRPr="00E36CAE">
        <w:t>gene mappings</w:t>
      </w:r>
      <w:r>
        <w:t xml:space="preserve"> (i.e.</w:t>
      </w:r>
      <w:r w:rsidR="000131BB">
        <w:t>,</w:t>
      </w:r>
      <w:r>
        <w:t xml:space="preserve"> HPO)</w:t>
      </w:r>
      <w:r w:rsidRPr="00E36CAE">
        <w:t>.</w:t>
      </w:r>
      <w:r w:rsidR="00E03F02">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discovered by density and locality in the same network </w:t>
      </w:r>
      <w:r w:rsidR="00E03F02">
        <w:t>or in different networks (Any).</w:t>
      </w:r>
      <w:r w:rsidR="003F34C7">
        <w:t xml:space="preserve"> Note: </w:t>
      </w:r>
      <w:r w:rsidR="00FD4CF1">
        <w:t>zero</w:t>
      </w:r>
      <w:r w:rsidR="003F34C7">
        <w:t xml:space="preserve"> elements had HPO genes using “Both”</w:t>
      </w:r>
      <w:r w:rsidR="00C21A0E">
        <w:t xml:space="preserve"> method</w:t>
      </w:r>
      <w:r w:rsidR="003F34C7">
        <w:t xml:space="preserve">s in the ZmPAN </w:t>
      </w:r>
      <w:commentRangeStart w:id="26"/>
      <w:r w:rsidR="003F34C7">
        <w:t>or</w:t>
      </w:r>
      <w:commentRangeEnd w:id="26"/>
      <w:r w:rsidR="002C05D9">
        <w:rPr>
          <w:rStyle w:val="CommentReference"/>
          <w:rFonts w:ascii="Georgia" w:eastAsiaTheme="minorHAnsi" w:hAnsi="Georgia"/>
          <w:color w:val="auto"/>
          <w:spacing w:val="0"/>
        </w:rPr>
        <w:commentReference w:id="26"/>
      </w:r>
      <w:r w:rsidR="003F34C7">
        <w:t xml:space="preserve"> ZmSAM networks</w:t>
      </w:r>
      <w:r>
        <w:t>.</w:t>
      </w:r>
    </w:p>
    <w:p w14:paraId="47037F88" w14:textId="77777777" w:rsidR="00027E14" w:rsidRDefault="00F11BB0" w:rsidP="0071659D">
      <w:pPr>
        <w:pStyle w:val="Heading3"/>
        <w:rPr>
          <w:rStyle w:val="Heading3Char"/>
          <w:spacing w:val="15"/>
        </w:rPr>
      </w:pPr>
      <w:r w:rsidRPr="00027E14">
        <w:rPr>
          <w:rStyle w:val="Heading3Char"/>
        </w:rPr>
        <w:t xml:space="preserve">Co-expression networks derived from variation across </w:t>
      </w:r>
      <w:r w:rsidR="00184071">
        <w:rPr>
          <w:rStyle w:val="Heading3Char"/>
        </w:rPr>
        <w:t>genotypically diverse accessions</w:t>
      </w:r>
      <w:r w:rsidRPr="00027E14">
        <w:rPr>
          <w:rStyle w:val="Heading3Char"/>
        </w:rPr>
        <w:t xml:space="preserve"> support stronger candidate gene discoveries</w:t>
      </w:r>
    </w:p>
    <w:p w14:paraId="6C404FEE" w14:textId="713C8A5A" w:rsidR="00BC7B2E" w:rsidRDefault="00D73E92" w:rsidP="0071659D">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0B0BA4">
        <w:t>Supp. Table 6</w:t>
      </w:r>
      <w:r w:rsidR="001A71E4">
        <w:fldChar w:fldCharType="end"/>
      </w:r>
      <w:r w:rsidR="00F11BB0">
        <w:t>).</w:t>
      </w:r>
      <w:r w:rsidR="00D277DD">
        <w:t xml:space="preserve"> In contrast, the ZmSAM network, which was constructed based on </w:t>
      </w:r>
      <w:r w:rsidR="00886122">
        <w:t xml:space="preserve">a </w:t>
      </w:r>
      <w:r w:rsidR="00D277DD">
        <w:t xml:space="preserve">tissue and developmental expression atlas collected exclusively from the B73 accession, supported the discovery of candidate genes for </w:t>
      </w:r>
      <w:r w:rsidR="00823BEB">
        <w:t xml:space="preserve">only </w:t>
      </w:r>
      <w:r w:rsidR="00D277DD">
        <w:t>8 elements (B, Ca, K, Mg, Ni, P, Rb</w:t>
      </w:r>
      <w:r w:rsidR="002D71AC">
        <w:t>,</w:t>
      </w:r>
      <w:r w:rsidR="00D277DD">
        <w:t xml:space="preserve"> and Se) for a total of 74 HPO genes, ranging from 1 to 52 per trait (</w:t>
      </w:r>
      <w:r w:rsidR="00D277DD">
        <w:fldChar w:fldCharType="begin"/>
      </w:r>
      <w:r w:rsidR="00D277DD">
        <w:instrText xml:space="preserve"> REF _Ref480187199 \h  \* MERGEFORMAT </w:instrText>
      </w:r>
      <w:r w:rsidR="00D277DD">
        <w:fldChar w:fldCharType="separate"/>
      </w:r>
      <w:r w:rsidR="000B0BA4">
        <w:t>Supp. Table 6</w:t>
      </w:r>
      <w:r w:rsidR="00D277DD">
        <w:fldChar w:fldCharType="end"/>
      </w:r>
      <w:r w:rsidR="00D277DD">
        <w:t>). The ZmPAN network, which was constructed from</w:t>
      </w:r>
      <w:r w:rsidR="00CA14B2">
        <w:t xml:space="preserve"> whole</w:t>
      </w:r>
      <w:r w:rsidR="000131BB">
        <w:t xml:space="preserve"> </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w:t>
      </w:r>
      <w:commentRangeStart w:id="27"/>
      <w:r w:rsidR="00D277DD">
        <w:t>Al, As, Cd, Mg, Mn, Mo, Se, Sr</w:t>
      </w:r>
      <w:r w:rsidR="000131BB">
        <w:t>,</w:t>
      </w:r>
      <w:r w:rsidR="00D277DD">
        <w:t xml:space="preserve"> and Zn</w:t>
      </w:r>
      <w:commentRangeEnd w:id="27"/>
      <w:r w:rsidR="000131BB">
        <w:rPr>
          <w:rStyle w:val="CommentReference"/>
        </w:rPr>
        <w:commentReference w:id="27"/>
      </w:r>
      <w:r w:rsidR="00D277DD">
        <w:t>)</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0B0BA4">
        <w:t>Supp. Table 6</w:t>
      </w:r>
      <w:r w:rsidR="00D277DD">
        <w:fldChar w:fldCharType="end"/>
      </w:r>
      <w:r w:rsidR="00D277DD">
        <w:t>). The relative strength of the different networks for discovering candidate causal genes was consistent even at stricter FDR thresholds (e.g.</w:t>
      </w:r>
      <w:r w:rsidR="000131BB">
        <w:t>,</w:t>
      </w:r>
      <w:r w:rsidR="00D277DD">
        <w:t xml:space="preserve"> FDR ≤ 0.10; </w:t>
      </w:r>
      <w:r w:rsidR="00D277DD">
        <w:fldChar w:fldCharType="begin"/>
      </w:r>
      <w:r w:rsidR="00D277DD">
        <w:instrText xml:space="preserve"> REF _Ref480187199 \h </w:instrText>
      </w:r>
      <w:r w:rsidR="00BD7995">
        <w:instrText xml:space="preserve"> \* MERGEFORMAT </w:instrText>
      </w:r>
      <w:r w:rsidR="00D277DD">
        <w:fldChar w:fldCharType="separate"/>
      </w:r>
      <w:r w:rsidR="000B0BA4">
        <w:t>Supp. Table 6</w:t>
      </w:r>
      <w:r w:rsidR="00D277DD">
        <w:fldChar w:fldCharType="end"/>
      </w:r>
      <w:r w:rsidR="00D277DD">
        <w:t xml:space="preserve">). </w:t>
      </w:r>
    </w:p>
    <w:p w14:paraId="7A476142" w14:textId="7BA3225A" w:rsidR="00162DC9" w:rsidRDefault="00162DC9" w:rsidP="0071659D">
      <w:pPr>
        <w:pStyle w:val="Heading3"/>
      </w:pPr>
      <w:bookmarkStart w:id="28" w:name="_Ref487144620"/>
      <w:r>
        <w:t>Fig</w:t>
      </w:r>
      <w:r w:rsidR="000131BB">
        <w:t>ure</w:t>
      </w:r>
      <w:r w:rsidR="00663C67">
        <w:t xml:space="preserve"> 7</w:t>
      </w:r>
      <w:bookmarkEnd w:id="28"/>
    </w:p>
    <w:p w14:paraId="1F6B0E4D" w14:textId="2CEA3C55" w:rsidR="00162DC9" w:rsidRDefault="00162DC9" w:rsidP="0071659D">
      <w:pPr>
        <w:pStyle w:val="Heading4"/>
      </w:pPr>
      <w:r>
        <w:t xml:space="preserve">HPO </w:t>
      </w:r>
      <w:r w:rsidR="000131BB">
        <w:t>g</w:t>
      </w:r>
      <w:r>
        <w:t xml:space="preserve">enes for Cd and Se in the ZmRoot </w:t>
      </w:r>
      <w:r w:rsidR="000131BB">
        <w:t>n</w:t>
      </w:r>
      <w:r>
        <w:t>etwork</w:t>
      </w:r>
    </w:p>
    <w:p w14:paraId="6910540C" w14:textId="5D0331B0" w:rsidR="00162DC9" w:rsidRPr="00162DC9" w:rsidRDefault="009E1D64" w:rsidP="000F4144">
      <w:pPr>
        <w:pStyle w:val="Subtitle"/>
      </w:pPr>
      <w:r>
        <w:t xml:space="preserve">The strongest 100,000 </w:t>
      </w:r>
      <w:r w:rsidR="00571BF0">
        <w:t>in</w:t>
      </w:r>
      <w:r w:rsidR="00D6598D">
        <w:t>teractions were used to visualize global clustering of</w:t>
      </w:r>
      <w:r>
        <w:t xml:space="preserve"> genes</w:t>
      </w:r>
      <w:r w:rsidR="00C42BC5">
        <w:t xml:space="preserve"> (</w:t>
      </w:r>
      <w:r w:rsidR="00C42BC5" w:rsidRPr="00564736">
        <w:rPr>
          <w:i/>
        </w:rPr>
        <w:t>n</w:t>
      </w:r>
      <w:r w:rsidR="000131BB">
        <w:t xml:space="preserve"> </w:t>
      </w:r>
      <w:r w:rsidR="00C42BC5">
        <w:t>=</w:t>
      </w:r>
      <w:r w:rsidR="000131BB">
        <w:t xml:space="preserve"> </w:t>
      </w:r>
      <w:r w:rsidR="00C42BC5">
        <w:t>7844)</w:t>
      </w:r>
      <w:r w:rsidR="005010D5">
        <w:t xml:space="preserve"> in the ZmRoot network</w:t>
      </w:r>
      <w:r>
        <w:t>.</w:t>
      </w:r>
      <w:r w:rsidR="00162DC9">
        <w:t xml:space="preserve"> A force</w:t>
      </w:r>
      <w:r w:rsidR="000131BB">
        <w:t>-</w:t>
      </w:r>
      <w:r w:rsidR="00162DC9">
        <w:t>directed algorithm positioned genes (</w:t>
      </w:r>
      <w:r w:rsidRPr="000F4144">
        <w:rPr>
          <w:b/>
        </w:rPr>
        <w:t>A</w:t>
      </w:r>
      <w:r>
        <w:t xml:space="preserve">; </w:t>
      </w:r>
      <w:r w:rsidR="00162DC9">
        <w:t>green nodes) showing approximate boundaries</w:t>
      </w:r>
      <w:r w:rsidR="00DD7910">
        <w:t xml:space="preserve"> (dotted </w:t>
      </w:r>
      <w:r w:rsidR="00DD7910">
        <w:lastRenderedPageBreak/>
        <w:t>black circles)</w:t>
      </w:r>
      <w:r w:rsidR="00162DC9">
        <w:t xml:space="preserve"> of the top </w:t>
      </w:r>
      <w:r w:rsidR="000F4144">
        <w:t xml:space="preserve">ten </w:t>
      </w:r>
      <w:r w:rsidR="00162DC9">
        <w:t>MCL clusters</w:t>
      </w:r>
      <w:r w:rsidR="00DD7910">
        <w:t xml:space="preserve"> (</w:t>
      </w:r>
      <w:r w:rsidR="00DD7910">
        <w:fldChar w:fldCharType="begin"/>
      </w:r>
      <w:r w:rsidR="00DD7910">
        <w:instrText xml:space="preserve"> REF _Ref483825641 \h </w:instrText>
      </w:r>
      <w:r w:rsidR="00BD7995">
        <w:instrText xml:space="preserve"> \* MERGEFORMAT </w:instrText>
      </w:r>
      <w:r w:rsidR="00DD7910">
        <w:fldChar w:fldCharType="separate"/>
      </w:r>
      <w:r w:rsidR="000B0BA4">
        <w:t>Supp. Table 2</w:t>
      </w:r>
      <w:r w:rsidR="00DD7910">
        <w:fldChar w:fldCharType="end"/>
      </w:r>
      <w:r w:rsidR="00DD7910">
        <w:t>).</w:t>
      </w:r>
      <w:r w:rsidR="009720E7">
        <w:t xml:space="preserve"> The ZmRoot</w:t>
      </w:r>
      <w:r>
        <w:t xml:space="preserve"> </w:t>
      </w:r>
      <w:r w:rsidR="009720E7">
        <w:t>network view was</w:t>
      </w:r>
      <w:r>
        <w:t xml:space="preserve"> filtered</w:t>
      </w:r>
      <w:r w:rsidR="009720E7">
        <w:t xml:space="preserve"> to</w:t>
      </w:r>
      <w:r>
        <w:t xml:space="preserve"> possible c</w:t>
      </w:r>
      <w:r w:rsidR="00444938">
        <w:t>andidate genes</w:t>
      </w:r>
      <w:r w:rsidR="009720E7">
        <w:t xml:space="preserve"> (blue nodes)</w:t>
      </w:r>
      <w:r>
        <w:t xml:space="preserve"> identified from SNP-to-gene mapping (</w:t>
      </w:r>
      <w:r>
        <w:fldChar w:fldCharType="begin"/>
      </w:r>
      <w:r>
        <w:instrText xml:space="preserve"> REF _Ref458956303 \h </w:instrText>
      </w:r>
      <w:r w:rsidR="00BD7995">
        <w:instrText xml:space="preserve"> \* MERGEFORMAT </w:instrText>
      </w:r>
      <w:r>
        <w:fldChar w:fldCharType="separate"/>
      </w:r>
      <w:r w:rsidR="000B0BA4">
        <w:t>Table 3</w:t>
      </w:r>
      <w:r>
        <w:fldChar w:fldCharType="end"/>
      </w:r>
      <w:r>
        <w:t>)</w:t>
      </w:r>
      <w:r w:rsidR="00444938">
        <w:t xml:space="preserve"> </w:t>
      </w:r>
      <w:r>
        <w:t>for</w:t>
      </w:r>
      <w:r w:rsidR="00444938">
        <w:t xml:space="preserve"> Cd and </w:t>
      </w:r>
      <w:r w:rsidR="00A53670">
        <w:t xml:space="preserve">Se </w:t>
      </w:r>
      <w:r w:rsidR="009720E7">
        <w:t>(</w:t>
      </w:r>
      <w:r w:rsidR="009720E7" w:rsidRPr="000F4144">
        <w:rPr>
          <w:b/>
        </w:rPr>
        <w:t>B</w:t>
      </w:r>
      <w:r w:rsidR="009720E7" w:rsidRPr="000F4144">
        <w:t xml:space="preserve"> and </w:t>
      </w:r>
      <w:r w:rsidR="009720E7" w:rsidRPr="000F4144">
        <w:rPr>
          <w:b/>
        </w:rPr>
        <w:t>C</w:t>
      </w:r>
      <w:r w:rsidR="008E1513">
        <w:rPr>
          <w:b/>
        </w:rPr>
        <w:t>,</w:t>
      </w:r>
      <w:r w:rsidR="009720E7">
        <w:t xml:space="preserve"> respectively)</w:t>
      </w:r>
      <w:r w:rsidR="00B36F3D">
        <w:t>. Network edges were removed from the visualization</w:t>
      </w:r>
      <w:r w:rsidR="00CB5357">
        <w:t xml:space="preserve"> in panels </w:t>
      </w:r>
      <w:r w:rsidR="000F4144" w:rsidRPr="00564736">
        <w:rPr>
          <w:b/>
        </w:rPr>
        <w:t>(</w:t>
      </w:r>
      <w:r w:rsidR="00CB5357" w:rsidRPr="00564736">
        <w:rPr>
          <w:b/>
        </w:rPr>
        <w:t>B</w:t>
      </w:r>
      <w:r w:rsidR="000F4144" w:rsidRPr="00564736">
        <w:rPr>
          <w:b/>
        </w:rPr>
        <w:t>)</w:t>
      </w:r>
      <w:r w:rsidR="00CB5357">
        <w:t xml:space="preserve"> and </w:t>
      </w:r>
      <w:r w:rsidR="000F4144" w:rsidRPr="00564736">
        <w:rPr>
          <w:b/>
        </w:rPr>
        <w:t>(</w:t>
      </w:r>
      <w:r w:rsidR="00CB5357" w:rsidRPr="00564736">
        <w:rPr>
          <w:b/>
        </w:rPr>
        <w:t>C</w:t>
      </w:r>
      <w:r w:rsidR="000F4144" w:rsidRPr="00564736">
        <w:rPr>
          <w:b/>
        </w:rPr>
        <w:t>)</w:t>
      </w:r>
      <w:r w:rsidR="00B36F3D">
        <w:t>,</w:t>
      </w:r>
      <w:r w:rsidR="00A10352">
        <w:t xml:space="preserve"> though MCL cluster boundaries were preserved</w:t>
      </w:r>
      <w:r w:rsidR="003867C9">
        <w:t>. HPO genes for each element (</w:t>
      </w:r>
      <w:r w:rsidR="002235FA">
        <w:t>highlighted in red</w:t>
      </w:r>
      <w:r w:rsidR="003867C9">
        <w:t>)</w:t>
      </w:r>
      <w:r w:rsidR="002235FA">
        <w:t xml:space="preserve"> co-localize to specific clusters.</w:t>
      </w:r>
    </w:p>
    <w:p w14:paraId="3275336A" w14:textId="0CD2B2AA" w:rsidR="00D277DD" w:rsidRDefault="00D277DD" w:rsidP="00564736">
      <w:r>
        <w:fldChar w:fldCharType="begin"/>
      </w:r>
      <w:r>
        <w:instrText xml:space="preserve"> REF _Ref487144620 \h </w:instrText>
      </w:r>
      <w:r w:rsidR="00BD7995">
        <w:instrText xml:space="preserve"> \* MERGEFORMAT </w:instrText>
      </w:r>
      <w:r>
        <w:fldChar w:fldCharType="separate"/>
      </w:r>
      <w:r w:rsidR="000B0BA4">
        <w:t>Fig. 7</w:t>
      </w:r>
      <w:r>
        <w:fldChar w:fldCharType="end"/>
      </w:r>
      <w:r w:rsidR="00BE4A65">
        <w:t xml:space="preserve"> visual</w:t>
      </w:r>
      <w:r w:rsidR="0035285B">
        <w:t>i</w:t>
      </w:r>
      <w:r w:rsidR="00BE4A65">
        <w:t>zes</w:t>
      </w:r>
      <w:r w:rsidR="0035285B">
        <w:t xml:space="preserve"> the discovery process for HPO genes</w:t>
      </w:r>
      <w:r w:rsidR="00C40486">
        <w:t xml:space="preserve"> in </w:t>
      </w:r>
      <w:r>
        <w:t xml:space="preserve">the ZmRoot network. </w:t>
      </w:r>
      <w:r w:rsidR="00BC64C3">
        <w:t>Genes were</w:t>
      </w:r>
      <w:r w:rsidR="00FA276B">
        <w:t xml:space="preserve"> organized </w:t>
      </w:r>
      <w:r w:rsidR="00BC64C3">
        <w:t xml:space="preserve">in </w:t>
      </w:r>
      <w:r w:rsidR="00FA276B">
        <w:t>a</w:t>
      </w:r>
      <w:r>
        <w:t xml:space="preserve"> global view </w:t>
      </w:r>
      <w:r w:rsidR="007755B2">
        <w:t>containing</w:t>
      </w:r>
      <w:r w:rsidR="00FA276B">
        <w:t xml:space="preserve"> the str</w:t>
      </w:r>
      <w:r w:rsidR="00005D22">
        <w:t>ongest 100,000 interactions using</w:t>
      </w:r>
      <w:r w:rsidR="00FA276B">
        <w:t xml:space="preserve"> a force</w:t>
      </w:r>
      <w:r w:rsidR="00E7437B">
        <w:t>-</w:t>
      </w:r>
      <w:r w:rsidR="00FA276B">
        <w:t>directed layout algorithm to</w:t>
      </w:r>
      <w:r>
        <w:t xml:space="preserve"> </w:t>
      </w:r>
      <w:r w:rsidR="00FA276B">
        <w:t>show</w:t>
      </w:r>
      <w:r w:rsidR="002373A3">
        <w:t xml:space="preserve"> high</w:t>
      </w:r>
      <w:r w:rsidR="000F4144">
        <w:t>-</w:t>
      </w:r>
      <w:r w:rsidR="002373A3">
        <w:t>level</w:t>
      </w:r>
      <w:r>
        <w:t xml:space="preserve"> clustering</w:t>
      </w:r>
      <w:r w:rsidR="00CD5BD4">
        <w:t xml:space="preserve"> (</w:t>
      </w:r>
      <w:r w:rsidR="00CD5BD4">
        <w:fldChar w:fldCharType="begin"/>
      </w:r>
      <w:r w:rsidR="00CD5BD4">
        <w:instrText xml:space="preserve"> REF _Ref487144620 \h </w:instrText>
      </w:r>
      <w:r w:rsidR="00BD7995">
        <w:instrText xml:space="preserve"> \* MERGEFORMAT </w:instrText>
      </w:r>
      <w:r w:rsidR="00CD5BD4">
        <w:fldChar w:fldCharType="separate"/>
      </w:r>
      <w:r w:rsidR="000B0BA4">
        <w:t>Fig. 7</w:t>
      </w:r>
      <w:r w:rsidR="00CD5BD4">
        <w:fldChar w:fldCharType="end"/>
      </w:r>
      <w:r w:rsidR="00CD5BD4">
        <w:t>A)</w:t>
      </w:r>
      <w:r>
        <w:t>.</w:t>
      </w:r>
      <w:r w:rsidR="00B345EC">
        <w:t xml:space="preserve"> For two elements, Cd and Se, a</w:t>
      </w:r>
      <w:r>
        <w:t xml:space="preserve"> large number of possible candidate genes from SNP-to-gene mapping for each element (</w:t>
      </w:r>
      <w:r>
        <w:fldChar w:fldCharType="begin"/>
      </w:r>
      <w:r>
        <w:instrText xml:space="preserve"> REF _Ref487144620 \h </w:instrText>
      </w:r>
      <w:r w:rsidR="00BD7995">
        <w:instrText xml:space="preserve"> \* MERGEFORMAT </w:instrText>
      </w:r>
      <w:r>
        <w:fldChar w:fldCharType="separate"/>
      </w:r>
      <w:r w:rsidR="000B0BA4">
        <w:t>Fig. 7</w:t>
      </w:r>
      <w:r>
        <w:fldChar w:fldCharType="end"/>
      </w:r>
      <w:r>
        <w:t>B</w:t>
      </w:r>
      <w:r w:rsidR="000F4144">
        <w:t>–</w:t>
      </w:r>
      <w:r>
        <w:t>C, blue nodes) span</w:t>
      </w:r>
      <w:r w:rsidR="000F4144">
        <w:t>s</w:t>
      </w:r>
      <w:r>
        <w:t xml:space="preserve"> many of the </w:t>
      </w:r>
      <w:r w:rsidR="00D339E0">
        <w:t xml:space="preserve">MCL </w:t>
      </w:r>
      <w:r>
        <w:t>clusters identified in the network</w:t>
      </w:r>
      <w:r w:rsidR="00D339E0">
        <w:t xml:space="preserve"> (dotted ellipses)</w:t>
      </w:r>
      <w:r w:rsidR="00E7437B">
        <w:t xml:space="preserve">. The </w:t>
      </w:r>
      <w:r>
        <w:t>HPO genes</w:t>
      </w:r>
      <w:r w:rsidR="00E7437B">
        <w:t>, in contrast,</w:t>
      </w:r>
      <w:r>
        <w:t xml:space="preserve"> discovered by density and locality </w:t>
      </w:r>
      <w:r w:rsidR="00E7437B">
        <w:t xml:space="preserve">networks </w:t>
      </w:r>
      <w:r w:rsidR="007E057B">
        <w:t xml:space="preserve">co-localize to </w:t>
      </w:r>
      <w:r>
        <w:t>a small number of MCL clusters (red nodes).</w:t>
      </w:r>
    </w:p>
    <w:p w14:paraId="5542484B" w14:textId="77777777" w:rsidR="00F11BB0" w:rsidRDefault="00F11BB0" w:rsidP="00564736">
      <w:pPr>
        <w:pStyle w:val="Heading3"/>
      </w:pPr>
      <w:r w:rsidRPr="00584799">
        <w:t>Density and locality network metrics provide complementary information</w:t>
      </w:r>
    </w:p>
    <w:p w14:paraId="6ADC3677" w14:textId="5E85484F" w:rsidR="00721D01" w:rsidRDefault="00641852" w:rsidP="00564736">
      <w:r>
        <w:t>B</w:t>
      </w:r>
      <w:r w:rsidR="007605F7">
        <w:t>oth density and locality were assessed on a gene</w:t>
      </w:r>
      <w:r w:rsidR="000F4144">
        <w:t>-</w:t>
      </w:r>
      <w:r w:rsidR="007605F7">
        <w:t>specific level to measure</w:t>
      </w:r>
      <w:r w:rsidR="00F11BB0">
        <w:t xml:space="preserve"> the strength of a given candidate causal gene’s co-expression relationships with genes in other GWAS-identified loci (</w:t>
      </w:r>
      <w:r w:rsidR="000F4144">
        <w:t>s</w:t>
      </w:r>
      <w:r w:rsidR="00F11BB0">
        <w:t xml:space="preserve">ee </w:t>
      </w:r>
      <w:r w:rsidR="00F11BB0">
        <w:fldChar w:fldCharType="begin"/>
      </w:r>
      <w:r w:rsidR="00F11BB0">
        <w:instrText xml:space="preserve"> REF _Ref464738379 \h  \* MERGEFORMAT </w:instrText>
      </w:r>
      <w:r w:rsidR="00F11BB0">
        <w:fldChar w:fldCharType="separate"/>
      </w:r>
      <w:r w:rsidR="000B0BA4" w:rsidRPr="0045686C">
        <w:rPr>
          <w:rFonts w:eastAsiaTheme="minorEastAsia"/>
        </w:rPr>
        <w:t>Eq.</w:t>
      </w:r>
      <w:r w:rsidR="000F4144">
        <w:rPr>
          <w:rFonts w:eastAsiaTheme="minorEastAsia"/>
        </w:rPr>
        <w:t xml:space="preserve"> </w:t>
      </w:r>
      <w:r w:rsidR="000B0BA4">
        <w:rPr>
          <w:rFonts w:eastAsiaTheme="minorEastAsia"/>
        </w:rPr>
        <w:t>3</w:t>
      </w:r>
      <w:r w:rsidR="00F11BB0">
        <w:fldChar w:fldCharType="end"/>
      </w:r>
      <w:r w:rsidR="00F11BB0">
        <w:t xml:space="preserve"> and </w:t>
      </w:r>
      <w:r w:rsidR="00F11BB0">
        <w:fldChar w:fldCharType="begin"/>
      </w:r>
      <w:r w:rsidR="00F11BB0">
        <w:instrText xml:space="preserve"> REF _Ref447101571 \h  \* MERGEFORMAT </w:instrText>
      </w:r>
      <w:r w:rsidR="00F11BB0">
        <w:fldChar w:fldCharType="separate"/>
      </w:r>
      <w:r w:rsidR="000B0BA4">
        <w:t>Eq.</w:t>
      </w:r>
      <w:r w:rsidR="000F4144">
        <w:t xml:space="preserve"> </w:t>
      </w:r>
      <w:r w:rsidR="000B0BA4">
        <w:t>4</w:t>
      </w:r>
      <w:r w:rsidR="00F11BB0">
        <w:fldChar w:fldCharType="end"/>
      </w:r>
      <w:r w:rsidR="00F11BB0">
        <w:t xml:space="preserve">). </w:t>
      </w:r>
      <w:r w:rsidR="00337948">
        <w:t>Gene</w:t>
      </w:r>
      <w:r w:rsidR="000F4144">
        <w:t>-</w:t>
      </w:r>
      <w:r w:rsidR="00337948">
        <w:t>specific d</w:t>
      </w:r>
      <w:r w:rsidR="00F11BB0">
        <w:t xml:space="preserve">ensity measures the fraction of observed co-expression interactions to total possible co-expression relationships between the candidate gene and genes linked to other GWAS-identified loci, while </w:t>
      </w:r>
      <w:r w:rsidR="00337948">
        <w:t>gene</w:t>
      </w:r>
      <w:r w:rsidR="000F4144">
        <w:t>-</w:t>
      </w:r>
      <w:r w:rsidR="00337948">
        <w:t xml:space="preserve">specific </w:t>
      </w:r>
      <w:r w:rsidR="00706219">
        <w:t>locality</w:t>
      </w:r>
      <w:r>
        <w:t xml:space="preserve"> normalizes</w:t>
      </w:r>
      <w:r w:rsidR="00706219">
        <w:t xml:space="preserve"> gene interactions</w:t>
      </w:r>
      <w:r w:rsidR="00F11BB0">
        <w:t xml:space="preserve"> to account for the </w:t>
      </w:r>
      <w:r w:rsidR="000565D6">
        <w:t>proportion</w:t>
      </w:r>
      <w:r w:rsidR="00F11BB0">
        <w:t xml:space="preserve"> of interactions between the candidate gene and the rest of the genome (i.e.</w:t>
      </w:r>
      <w:r w:rsidR="000F4144">
        <w:t>,</w:t>
      </w:r>
      <w:r w:rsidR="00F11BB0">
        <w:t xml:space="preserve"> genes not near a GWAS locus). Overall,</w:t>
      </w:r>
      <w:r w:rsidR="00C97ADB">
        <w:t xml:space="preserve"> density identified more HPO </w:t>
      </w:r>
      <w:r w:rsidR="00C97ADB" w:rsidRPr="00B840AF">
        <w:t xml:space="preserve">genes than </w:t>
      </w:r>
      <w:r w:rsidR="000F4144" w:rsidRPr="00B840AF">
        <w:rPr>
          <w:rPrChange w:id="29" w:author="Joanna Dinsmore" w:date="2017-11-10T11:11:00Z">
            <w:rPr>
              <w:highlight w:val="yellow"/>
            </w:rPr>
          </w:rPrChange>
        </w:rPr>
        <w:t xml:space="preserve">did </w:t>
      </w:r>
      <w:r w:rsidR="00C97ADB" w:rsidRPr="00B840AF">
        <w:t>locality</w:t>
      </w:r>
      <w:r w:rsidR="00F11BB0" w:rsidRPr="00B840AF">
        <w:t>. For example, across all traits</w:t>
      </w:r>
      <w:r w:rsidR="001A5692" w:rsidRPr="00B840AF">
        <w:t xml:space="preserve"> and networks</w:t>
      </w:r>
      <w:r w:rsidR="00F11BB0" w:rsidRPr="00B840AF">
        <w:t>, 391 HPO candidate genes were discovered using density</w:t>
      </w:r>
      <w:r w:rsidR="00B840AF">
        <w:t>,</w:t>
      </w:r>
      <w:r w:rsidR="00F11BB0" w:rsidRPr="00B840AF">
        <w:t xml:space="preserve"> while 247 HPO candidate genes were discovered using locality</w:t>
      </w:r>
      <w:r w:rsidR="00F11BB0">
        <w:t xml:space="preserve"> (</w:t>
      </w:r>
      <w:r w:rsidR="00B840AF">
        <w:t>s</w:t>
      </w:r>
      <w:r w:rsidR="00F11BB0">
        <w:t>ee</w:t>
      </w:r>
      <w:r w:rsidR="003E2480">
        <w:t xml:space="preserve"> </w:t>
      </w:r>
      <w:r w:rsidR="003E2480">
        <w:fldChar w:fldCharType="begin"/>
      </w:r>
      <w:r w:rsidR="003E2480">
        <w:instrText xml:space="preserve"> REF _Ref485996339 \h </w:instrText>
      </w:r>
      <w:r w:rsidR="00BD7995">
        <w:instrText xml:space="preserve"> \* MERGEFORMAT </w:instrText>
      </w:r>
      <w:r w:rsidR="003E2480">
        <w:fldChar w:fldCharType="separate"/>
      </w:r>
      <w:r w:rsidR="000B0BA4">
        <w:t>Table 4</w:t>
      </w:r>
      <w:r w:rsidR="003E2480">
        <w:fldChar w:fldCharType="end"/>
      </w:r>
      <w:r w:rsidR="00A01C31">
        <w:t>, Density:Any and Locality:Any</w:t>
      </w:r>
      <w:r w:rsidR="00F11BB0">
        <w:t>).</w:t>
      </w:r>
      <w:r w:rsidR="00F11BB0" w:rsidRPr="00E74167">
        <w:t xml:space="preserve"> </w:t>
      </w:r>
      <w:r w:rsidR="00F11BB0">
        <w:t>Interestingly, the</w:t>
      </w:r>
      <w:r w:rsidR="00C12ECC">
        <w:t xml:space="preserve"> </w:t>
      </w:r>
      <w:r w:rsidR="00F11BB0">
        <w:t>high-confidence genes were largely complementa</w:t>
      </w:r>
      <w:r w:rsidR="00F11BB0" w:rsidRPr="002C05D9">
        <w:t xml:space="preserve">ry, in terms of </w:t>
      </w:r>
      <w:r w:rsidR="002C05D9">
        <w:t xml:space="preserve">both </w:t>
      </w:r>
      <w:r w:rsidR="00F11BB0" w:rsidRPr="002C05D9">
        <w:t xml:space="preserve">which traits </w:t>
      </w:r>
      <w:r w:rsidR="002C05D9">
        <w:t xml:space="preserve">and which network they produced </w:t>
      </w:r>
      <w:commentRangeStart w:id="30"/>
      <w:r w:rsidR="002C05D9">
        <w:t>results on</w:t>
      </w:r>
      <w:commentRangeEnd w:id="30"/>
      <w:r w:rsidR="002C05D9">
        <w:rPr>
          <w:rStyle w:val="CommentReference"/>
        </w:rPr>
        <w:commentReference w:id="30"/>
      </w:r>
      <w:r w:rsidR="00F11BB0" w:rsidRPr="002C05D9">
        <w:t>.</w:t>
      </w:r>
      <w:r w:rsidR="00F11BB0">
        <w:t xml:space="preserve"> Among the two sets of genes (391 and 247 genes, respectively), 26 HPO genes </w:t>
      </w:r>
      <w:r w:rsidR="00B840AF">
        <w:t xml:space="preserve">in common </w:t>
      </w:r>
      <w:r w:rsidR="00F11BB0">
        <w:t>were discovered (</w:t>
      </w:r>
      <w:r w:rsidR="00507083">
        <w:fldChar w:fldCharType="begin"/>
      </w:r>
      <w:r w:rsidR="00507083">
        <w:instrText xml:space="preserve"> REF _Ref485996339 \h </w:instrText>
      </w:r>
      <w:r w:rsidR="00BD7995">
        <w:instrText xml:space="preserve"> \* MERGEFORMAT </w:instrText>
      </w:r>
      <w:r w:rsidR="00507083">
        <w:fldChar w:fldCharType="separate"/>
      </w:r>
      <w:r w:rsidR="000B0BA4">
        <w:t>Table 4</w:t>
      </w:r>
      <w:r w:rsidR="00507083">
        <w:fldChar w:fldCharType="end"/>
      </w:r>
      <w:r w:rsidR="00F11BB0">
        <w:t>: Both:Any). While this overlap is statistically significant (</w:t>
      </w:r>
      <w:r w:rsidR="00F11BB0" w:rsidRPr="00C10B25">
        <w:rPr>
          <w:i/>
        </w:rPr>
        <w:t>p</w:t>
      </w:r>
      <w:r w:rsidR="00F11BB0">
        <w:t xml:space="preserve"> ≤ 1.5</w:t>
      </w:r>
      <w:r w:rsidR="00F11BB0" w:rsidRPr="001F6D09">
        <w:t>e-13</w:t>
      </w:r>
      <w:r w:rsidR="00F11BB0">
        <w:t xml:space="preserve">; hypergeometric), the large number of uniquely discovered genes suggests </w:t>
      </w:r>
      <w:r w:rsidR="00B840AF">
        <w:t xml:space="preserve">that </w:t>
      </w:r>
      <w:r w:rsidR="00F11BB0">
        <w:t xml:space="preserve">the two measures are capturing largely complementary </w:t>
      </w:r>
      <w:r w:rsidR="00B32A52">
        <w:t xml:space="preserve">biological information from </w:t>
      </w:r>
      <w:r w:rsidR="00F11BB0">
        <w:t>co-expression subnetworks. Indeed, when we measured the direct correlation of gene-specific density and locality measures across several GWAS traits and GO</w:t>
      </w:r>
      <w:r w:rsidR="00B32A52">
        <w:t xml:space="preserve"> terms</w:t>
      </w:r>
      <w:r w:rsidR="00F11BB0">
        <w:t>, we observed</w:t>
      </w:r>
      <w:r w:rsidR="00B32A52">
        <w:t xml:space="preserve"> very</w:t>
      </w:r>
      <w:r w:rsidR="00852134">
        <w:t xml:space="preserve"> </w:t>
      </w:r>
      <w:r w:rsidR="00B32A52">
        <w:t>weak</w:t>
      </w:r>
      <w:r w:rsidR="00852134">
        <w:t xml:space="preserve"> positive but </w:t>
      </w:r>
      <w:r w:rsidR="00B32A52">
        <w:t xml:space="preserve">significant </w:t>
      </w:r>
      <w:r w:rsidR="00F11BB0">
        <w:t>correlations (</w:t>
      </w:r>
      <w:r w:rsidR="00165871">
        <w:fldChar w:fldCharType="begin"/>
      </w:r>
      <w:r w:rsidR="00165871">
        <w:instrText xml:space="preserve"> REF _Ref481678956 \h </w:instrText>
      </w:r>
      <w:r w:rsidR="00BD7995">
        <w:instrText xml:space="preserve"> \* MERGEFORMAT </w:instrText>
      </w:r>
      <w:r w:rsidR="00165871">
        <w:fldChar w:fldCharType="separate"/>
      </w:r>
      <w:r w:rsidR="000B0BA4">
        <w:t>Supp. Fig</w:t>
      </w:r>
      <w:r w:rsidR="00B840AF">
        <w:t>.</w:t>
      </w:r>
      <w:r w:rsidR="000B0BA4">
        <w:t xml:space="preserve"> 6</w:t>
      </w:r>
      <w:r w:rsidR="00165871">
        <w:fldChar w:fldCharType="end"/>
      </w:r>
      <w:r w:rsidR="00F11BB0">
        <w:t xml:space="preserve">). Density </w:t>
      </w:r>
      <w:r w:rsidR="00B32A52">
        <w:t>was most effective</w:t>
      </w:r>
      <w:r w:rsidR="00F11BB0">
        <w:t xml:space="preserve"> </w:t>
      </w:r>
      <w:r w:rsidR="00B32A52">
        <w:t xml:space="preserve">at identifying HPO genes within the GWAS-linked loci </w:t>
      </w:r>
      <w:r w:rsidR="00F11BB0">
        <w:t xml:space="preserve">when using the </w:t>
      </w:r>
      <w:r w:rsidR="00F11BB0" w:rsidRPr="00321F88">
        <w:t>ZmRoot network (</w:t>
      </w:r>
      <w:r w:rsidR="00321F88" w:rsidRPr="00321F88">
        <w:t>326 HPO genes using density vs. 11 HPO gene using locality</w:t>
      </w:r>
      <w:r w:rsidR="00F11BB0" w:rsidRPr="00321F88">
        <w:t>)</w:t>
      </w:r>
      <w:r w:rsidR="00B32A52">
        <w:t>. L</w:t>
      </w:r>
      <w:r w:rsidR="00F11BB0">
        <w:t>ocality provided stronger results on the ZmPAN network</w:t>
      </w:r>
      <w:r w:rsidR="00321F88">
        <w:t xml:space="preserve"> (228 HPO genes </w:t>
      </w:r>
      <w:r w:rsidR="00321F88">
        <w:lastRenderedPageBreak/>
        <w:t>using locality and 0 HPO genes using density</w:t>
      </w:r>
      <w:r w:rsidR="00F11BB0">
        <w:t>). We observe</w:t>
      </w:r>
      <w:r w:rsidR="00723A26">
        <w:t>d</w:t>
      </w:r>
      <w:r w:rsidR="00F11BB0">
        <w:t xml:space="preserve"> that the utility of the locality metric appeared to</w:t>
      </w:r>
      <w:r w:rsidR="00E43CA6">
        <w:t xml:space="preserve"> be linked to the number of accessions used to construct</w:t>
      </w:r>
      <w:r w:rsidR="00F11BB0">
        <w:t xml:space="preserve"> the network</w:t>
      </w:r>
      <w:r w:rsidR="007B3040">
        <w:t xml:space="preserve"> (</w:t>
      </w:r>
      <w:r w:rsidR="007B3040">
        <w:fldChar w:fldCharType="begin"/>
      </w:r>
      <w:r w:rsidR="007B3040">
        <w:instrText xml:space="preserve"> REF _Ref486516422 \h </w:instrText>
      </w:r>
      <w:r w:rsidR="00BD7995">
        <w:instrText xml:space="preserve"> \* MERGEFORMAT </w:instrText>
      </w:r>
      <w:r w:rsidR="007B3040">
        <w:fldChar w:fldCharType="separate"/>
      </w:r>
      <w:r w:rsidR="000B0BA4">
        <w:t>Supp. Table 7</w:t>
      </w:r>
      <w:r w:rsidR="007B3040">
        <w:fldChar w:fldCharType="end"/>
      </w:r>
      <w:r w:rsidR="007B3040">
        <w:t>)</w:t>
      </w:r>
      <w:r w:rsidR="00B840AF">
        <w:t>,</w:t>
      </w:r>
      <w:r w:rsidR="00013CDC">
        <w:t xml:space="preserve"> suggesting that the differences between networks in locality may simply reflect the number of </w:t>
      </w:r>
      <w:r w:rsidR="005074A6">
        <w:t>accession</w:t>
      </w:r>
      <w:r w:rsidR="00013CDC">
        <w:t>s used to generate them</w:t>
      </w:r>
      <w:r w:rsidR="00F301D2">
        <w:t xml:space="preserve"> (</w:t>
      </w:r>
      <w:r w:rsidR="00B840AF">
        <w:t>s</w:t>
      </w:r>
      <w:r w:rsidR="00F301D2">
        <w:t xml:space="preserve">ee </w:t>
      </w:r>
      <w:r w:rsidR="00F301D2">
        <w:fldChar w:fldCharType="begin"/>
      </w:r>
      <w:r w:rsidR="00F301D2">
        <w:instrText xml:space="preserve"> REF _Ref487125611 \h </w:instrText>
      </w:r>
      <w:r w:rsidR="00BD7995">
        <w:instrText xml:space="preserve"> \* MERGEFORMAT </w:instrText>
      </w:r>
      <w:r w:rsidR="00F301D2">
        <w:fldChar w:fldCharType="separate"/>
      </w:r>
      <w:r w:rsidR="000B0BA4">
        <w:t>Discussion</w:t>
      </w:r>
      <w:r w:rsidR="00F301D2">
        <w:fldChar w:fldCharType="end"/>
      </w:r>
      <w:r w:rsidR="00F301D2">
        <w:t>)</w:t>
      </w:r>
      <w:r w:rsidR="00013CDC">
        <w:t xml:space="preserve">. </w:t>
      </w:r>
    </w:p>
    <w:p w14:paraId="1D226F8A" w14:textId="7D3E7511" w:rsidR="00F11BB0" w:rsidRDefault="00F11BB0" w:rsidP="00C10B25">
      <w:pPr>
        <w:pStyle w:val="Heading3"/>
      </w:pPr>
      <w:r w:rsidRPr="007D6510">
        <w:t>Most candidate causal genes are trait</w:t>
      </w:r>
      <w:r w:rsidR="00B840AF">
        <w:t xml:space="preserve"> </w:t>
      </w:r>
      <w:r w:rsidRPr="007D6510">
        <w:t>specific</w:t>
      </w:r>
    </w:p>
    <w:p w14:paraId="4D1DC1CC" w14:textId="65AC8268" w:rsidR="00F11BB0" w:rsidRDefault="00F11BB0" w:rsidP="00C10B25">
      <w:r>
        <w:t xml:space="preserve">One important question is the extent to which putative causal genes overlap across different ionomic traits. It is plausible that some mechanisms affecting elemental accumulation are </w:t>
      </w:r>
      <w:r w:rsidR="00B32A52">
        <w:t>shared by multiple elements.</w:t>
      </w:r>
      <w:r>
        <w:t xml:space="preserve"> We compiled the complete set of HPO genes discovered for each element and assessed overlap across the complete set of 17 elements (</w:t>
      </w:r>
      <w:r w:rsidR="00EB6B7C">
        <w:fldChar w:fldCharType="begin"/>
      </w:r>
      <w:r w:rsidR="00EB6B7C">
        <w:instrText xml:space="preserve"> REF _Ref486000600 \h </w:instrText>
      </w:r>
      <w:r w:rsidR="00BD7995">
        <w:instrText xml:space="preserve"> \* MERGEFORMAT </w:instrText>
      </w:r>
      <w:r w:rsidR="00EB6B7C">
        <w:fldChar w:fldCharType="separate"/>
      </w:r>
      <w:r w:rsidR="000B0BA4">
        <w:t>Table 5</w:t>
      </w:r>
      <w:r w:rsidR="00EB6B7C">
        <w:fldChar w:fldCharType="end"/>
      </w:r>
      <w:r>
        <w:t xml:space="preserve">). </w:t>
      </w:r>
      <w:r w:rsidR="00B32A52">
        <w:t>M</w:t>
      </w:r>
      <w:r>
        <w:t xml:space="preserve">ost of the discovered </w:t>
      </w:r>
      <w:r w:rsidR="00C63501">
        <w:t>HPO</w:t>
      </w:r>
      <w:r>
        <w:t xml:space="preserve"> genes are element specific, with relatively little overlap between elements (</w:t>
      </w:r>
      <w:r w:rsidR="00EB6B7C">
        <w:fldChar w:fldCharType="begin"/>
      </w:r>
      <w:r w:rsidR="00EB6B7C">
        <w:instrText xml:space="preserve"> REF _Ref486000600 \h </w:instrText>
      </w:r>
      <w:r w:rsidR="00BD7995">
        <w:instrText xml:space="preserve"> \* MERGEFORMAT </w:instrText>
      </w:r>
      <w:r w:rsidR="00EB6B7C">
        <w:fldChar w:fldCharType="separate"/>
      </w:r>
      <w:r w:rsidR="000B0BA4">
        <w:t>Table 5</w:t>
      </w:r>
      <w:r w:rsidR="00EB6B7C">
        <w:fldChar w:fldCharType="end"/>
      </w:r>
      <w:r>
        <w:t>). However, a limited number of element pairs did exhibit statistically significant overlap</w:t>
      </w:r>
      <w:r w:rsidR="006D630E">
        <w:t>,</w:t>
      </w:r>
      <w:r w:rsidRPr="00297743">
        <w:t xml:space="preserve"> </w:t>
      </w:r>
      <w:r>
        <w:t>including Cd, which shared</w:t>
      </w:r>
      <w:r w:rsidR="006F1B15">
        <w:t xml:space="preserve"> </w:t>
      </w:r>
      <w:r>
        <w:t xml:space="preserve">significant overlap with </w:t>
      </w:r>
      <w:r w:rsidR="006D630E">
        <w:t>seven</w:t>
      </w:r>
      <w:r>
        <w:t xml:space="preserve"> other elements (Al, Cu, K, Mg, Mo, Se</w:t>
      </w:r>
      <w:r w:rsidR="006D630E">
        <w:t>,</w:t>
      </w:r>
      <w:r>
        <w:t xml:space="preserve"> and Sr), and Se, which shared</w:t>
      </w:r>
      <w:r w:rsidR="006F1B15">
        <w:t xml:space="preserve"> </w:t>
      </w:r>
      <w:r>
        <w:t xml:space="preserve">significant overlap with </w:t>
      </w:r>
      <w:r w:rsidR="006D630E">
        <w:t>three</w:t>
      </w:r>
      <w:r>
        <w:t xml:space="preserve"> other elements </w:t>
      </w:r>
      <w:r w:rsidR="00AC60C0">
        <w:t>(As,</w:t>
      </w:r>
      <w:r w:rsidR="00A37B83">
        <w:t xml:space="preserve"> </w:t>
      </w:r>
      <w:r w:rsidR="00AC60C0">
        <w:t>Cd</w:t>
      </w:r>
      <w:r w:rsidR="006D630E">
        <w:t>,</w:t>
      </w:r>
      <w:r w:rsidR="00AC60C0">
        <w:t xml:space="preserve"> an</w:t>
      </w:r>
      <w:r w:rsidR="002B5295">
        <w:t>d</w:t>
      </w:r>
      <w:r w:rsidR="00AC60C0">
        <w:t xml:space="preserve"> Mg), </w:t>
      </w:r>
      <w:r>
        <w:t>and Mo, which shar</w:t>
      </w:r>
      <w:r w:rsidR="00EB6B7C">
        <w:t>ed</w:t>
      </w:r>
      <w:r w:rsidR="006F1B15">
        <w:t xml:space="preserve"> </w:t>
      </w:r>
      <w:r w:rsidR="00EB6B7C">
        <w:t>significant overlap with</w:t>
      </w:r>
      <w:r>
        <w:t xml:space="preserve"> </w:t>
      </w:r>
      <w:r w:rsidR="006D630E">
        <w:t>two</w:t>
      </w:r>
      <w:r>
        <w:t xml:space="preserve"> other elements </w:t>
      </w:r>
      <w:r w:rsidR="009E5504">
        <w:t>(Al</w:t>
      </w:r>
      <w:r w:rsidR="006D630E">
        <w:t xml:space="preserve"> and</w:t>
      </w:r>
      <w:r w:rsidR="009E5504">
        <w:t xml:space="preserve"> Cd).</w:t>
      </w:r>
      <w:r>
        <w:t xml:space="preserve"> </w:t>
      </w:r>
      <w:r w:rsidR="00E57950">
        <w:t xml:space="preserve">These </w:t>
      </w:r>
      <w:r>
        <w:t xml:space="preserve">candidate genes represent important </w:t>
      </w:r>
      <w:r w:rsidR="00E57950">
        <w:t>potential</w:t>
      </w:r>
      <w:r>
        <w:t xml:space="preserve"> modulators of elemental composition a</w:t>
      </w:r>
      <w:r w:rsidR="0055150D">
        <w:t xml:space="preserve">nd are </w:t>
      </w:r>
      <w:r w:rsidR="00B32A52">
        <w:t xml:space="preserve">particularly </w:t>
      </w:r>
      <w:r w:rsidR="0055150D">
        <w:t>worthy of further study (</w:t>
      </w:r>
      <w:r w:rsidR="0055150D">
        <w:fldChar w:fldCharType="begin"/>
      </w:r>
      <w:r w:rsidR="0055150D">
        <w:instrText xml:space="preserve"> REF _Ref486581168 \h </w:instrText>
      </w:r>
      <w:r w:rsidR="00BD7995">
        <w:instrText xml:space="preserve"> \* MERGEFORMAT </w:instrText>
      </w:r>
      <w:r w:rsidR="0055150D">
        <w:fldChar w:fldCharType="separate"/>
      </w:r>
      <w:r w:rsidR="000B0BA4">
        <w:t>Supp. Table 8</w:t>
      </w:r>
      <w:r w:rsidR="0055150D">
        <w:fldChar w:fldCharType="end"/>
      </w:r>
      <w:r>
        <w:t>).</w:t>
      </w:r>
    </w:p>
    <w:p w14:paraId="09A07F96" w14:textId="77777777" w:rsidR="00F11BB0" w:rsidRDefault="00F11BB0" w:rsidP="00C10B25">
      <w:pPr>
        <w:pStyle w:val="Heading3"/>
      </w:pPr>
      <w:bookmarkStart w:id="31" w:name="_Ref486000600"/>
      <w:r>
        <w:t>Table 5</w:t>
      </w:r>
      <w:bookmarkEnd w:id="31"/>
    </w:p>
    <w:p w14:paraId="6D4B541D" w14:textId="77777777" w:rsidR="00F11BB0" w:rsidRPr="00975FFB" w:rsidRDefault="00F11BB0" w:rsidP="00C10B25">
      <w:pPr>
        <w:pStyle w:val="Heading4"/>
      </w:pPr>
      <w:r>
        <w:t>Element HPO candidate gene overlap</w:t>
      </w:r>
    </w:p>
    <w:p w14:paraId="7DE6C655" w14:textId="79EF8552" w:rsidR="00F11BB0" w:rsidRDefault="00F11BB0" w:rsidP="00C10B25">
      <w:pPr>
        <w:pStyle w:val="Subtitle"/>
      </w:pPr>
      <w:r>
        <w:t>Overlap between the 610 HPO genes discovered between different elements by either density or locality and in any network. The diagonal shows the number of HPO genes discovered for each element. Values in the upper triangular</w:t>
      </w:r>
      <w:r w:rsidR="006D630E">
        <w:t xml:space="preserve"> region</w:t>
      </w:r>
      <w:r>
        <w:t xml:space="preserve"> (green) show the number of genes that overlap between elements. The values in the lower triang</w:t>
      </w:r>
      <w:r w:rsidR="006D630E">
        <w:t>le</w:t>
      </w:r>
      <w:r>
        <w:t xml:space="preserve"> designate the </w:t>
      </w:r>
      <w:r w:rsidRPr="00C10B25">
        <w:rPr>
          <w:i/>
        </w:rPr>
        <w:t>p</w:t>
      </w:r>
      <w:r>
        <w:t>-values (hypergeometric) for overlap between the two sets of HPO genes. Red cells indicate significa</w:t>
      </w:r>
      <w:r w:rsidR="00C87F03">
        <w:t>nce with Bonferroni correction.</w:t>
      </w:r>
    </w:p>
    <w:p w14:paraId="19539701" w14:textId="77777777" w:rsidR="00F11BB0" w:rsidRPr="00333516" w:rsidRDefault="006D7ADE" w:rsidP="00C10B25">
      <w:pPr>
        <w:pStyle w:val="Heading3"/>
      </w:pPr>
      <w:r w:rsidRPr="00333516">
        <w:t>Enrichmen</w:t>
      </w:r>
      <w:r w:rsidR="00E57950" w:rsidRPr="00333516">
        <w:t>t analysis of putative causal</w:t>
      </w:r>
      <w:r w:rsidRPr="00333516">
        <w:t xml:space="preserve"> genes</w:t>
      </w:r>
    </w:p>
    <w:p w14:paraId="36D4B909" w14:textId="1DDEAEA7" w:rsidR="00D54E30" w:rsidRDefault="00E57950" w:rsidP="00C10B25">
      <w:r>
        <w:t>To explore the broader bio</w:t>
      </w:r>
      <w:r w:rsidR="009C24B2">
        <w:t xml:space="preserve">logical </w:t>
      </w:r>
      <w:r w:rsidR="00A40606">
        <w:t>processes represented among</w:t>
      </w:r>
      <w:r>
        <w:t xml:space="preserve"> </w:t>
      </w:r>
      <w:r w:rsidR="00C67045">
        <w:t>HPO</w:t>
      </w:r>
      <w:r>
        <w:t xml:space="preserve"> genes, we performed </w:t>
      </w:r>
      <w:r w:rsidR="006D630E">
        <w:t>GO</w:t>
      </w:r>
      <w:r>
        <w:t xml:space="preserve"> enrichment analysis on t</w:t>
      </w:r>
      <w:r w:rsidR="00C53A5B">
        <w:t>he candidate lists</w:t>
      </w:r>
      <w:r w:rsidR="006D630E">
        <w:t>,</w:t>
      </w:r>
      <w:r w:rsidR="006F54A9">
        <w:t xml:space="preserve"> </w:t>
      </w:r>
      <w:r>
        <w:t>reveal</w:t>
      </w:r>
      <w:r w:rsidR="006F54A9">
        <w:t>ing</w:t>
      </w:r>
      <w:r>
        <w:t xml:space="preserve"> enrichments for </w:t>
      </w:r>
      <w:r w:rsidR="006D630E">
        <w:t>five</w:t>
      </w:r>
      <w:r>
        <w:t xml:space="preserve"> elements</w:t>
      </w:r>
      <w:r w:rsidR="004F3C8A">
        <w:t xml:space="preserve"> (</w:t>
      </w:r>
      <w:r w:rsidR="004F3C8A">
        <w:fldChar w:fldCharType="begin"/>
      </w:r>
      <w:r w:rsidR="004F3C8A">
        <w:instrText xml:space="preserve"> REF _Ref486000980 \h </w:instrText>
      </w:r>
      <w:r w:rsidR="00BD7995">
        <w:instrText xml:space="preserve"> \* MERGEFORMAT </w:instrText>
      </w:r>
      <w:r w:rsidR="004F3C8A">
        <w:fldChar w:fldCharType="separate"/>
      </w:r>
      <w:r w:rsidR="000B0BA4">
        <w:t>Supp. Table 9</w:t>
      </w:r>
      <w:r w:rsidR="004F3C8A">
        <w:fldChar w:fldCharType="end"/>
      </w:r>
      <w:r w:rsidR="00C766BF">
        <w:t xml:space="preserve">). For example, Sr was enriched for </w:t>
      </w:r>
      <w:r w:rsidR="00C766BF" w:rsidRPr="00C766BF">
        <w:t>anion transport</w:t>
      </w:r>
      <w:r w:rsidR="00C766BF">
        <w:t xml:space="preserve"> (GO:</w:t>
      </w:r>
      <w:r w:rsidR="00C766BF" w:rsidRPr="00C766BF">
        <w:t xml:space="preserve"> 0006820</w:t>
      </w:r>
      <w:r w:rsidR="004F2EFF">
        <w:t xml:space="preserve">; </w:t>
      </w:r>
      <w:r w:rsidR="004F2EFF" w:rsidRPr="00C10B25">
        <w:rPr>
          <w:i/>
        </w:rPr>
        <w:t>p</w:t>
      </w:r>
      <w:r w:rsidR="006D630E">
        <w:t xml:space="preserve"> </w:t>
      </w:r>
      <w:r w:rsidR="004F2EFF">
        <w:t>≤</w:t>
      </w:r>
      <w:r w:rsidR="006D630E">
        <w:t xml:space="preserve"> </w:t>
      </w:r>
      <w:r w:rsidR="004F2EFF">
        <w:t>0.008</w:t>
      </w:r>
      <w:r w:rsidR="00C766BF">
        <w:t xml:space="preserve">) and </w:t>
      </w:r>
      <w:r w:rsidR="00C766BF" w:rsidRPr="00C766BF">
        <w:t>metal ion transmembrane transporter activity</w:t>
      </w:r>
      <w:r w:rsidR="00C766BF">
        <w:t xml:space="preserve"> (</w:t>
      </w:r>
      <w:r w:rsidR="00C766BF" w:rsidRPr="00C766BF">
        <w:t>GO:</w:t>
      </w:r>
      <w:r w:rsidR="006D630E">
        <w:t xml:space="preserve"> </w:t>
      </w:r>
      <w:r w:rsidR="00C766BF" w:rsidRPr="00C766BF">
        <w:t>0046873</w:t>
      </w:r>
      <w:r w:rsidR="004F2EFF">
        <w:t xml:space="preserve">; </w:t>
      </w:r>
      <w:r w:rsidR="004F2EFF" w:rsidRPr="00C10B25">
        <w:rPr>
          <w:i/>
        </w:rPr>
        <w:t>p</w:t>
      </w:r>
      <w:r w:rsidR="006D630E">
        <w:t xml:space="preserve"> </w:t>
      </w:r>
      <w:r w:rsidR="004F2EFF">
        <w:t>≤</w:t>
      </w:r>
      <w:r w:rsidR="006D630E">
        <w:t xml:space="preserve"> </w:t>
      </w:r>
      <w:r w:rsidR="004F2EFF">
        <w:t>0.015</w:t>
      </w:r>
      <w:r w:rsidR="00C766BF">
        <w:t>)</w:t>
      </w:r>
      <w:r>
        <w:t xml:space="preserve">. </w:t>
      </w:r>
      <w:r w:rsidR="00253311">
        <w:t xml:space="preserve">Possibly </w:t>
      </w:r>
      <w:commentRangeStart w:id="32"/>
      <w:r w:rsidR="00253311">
        <w:t>driven by</w:t>
      </w:r>
      <w:commentRangeEnd w:id="32"/>
      <w:r w:rsidR="006D630E">
        <w:rPr>
          <w:rStyle w:val="CommentReference"/>
        </w:rPr>
        <w:commentReference w:id="32"/>
      </w:r>
      <w:r w:rsidR="00253311">
        <w:t xml:space="preserve"> insufficient functional annotation of the maize genome</w:t>
      </w:r>
      <w:r>
        <w:t>, these enrichment results were limited</w:t>
      </w:r>
      <w:r w:rsidR="006D630E">
        <w:t>,</w:t>
      </w:r>
      <w:r w:rsidR="000A757C">
        <w:t xml:space="preserve"> and zero</w:t>
      </w:r>
      <w:r w:rsidR="00535EA4">
        <w:t xml:space="preserve"> elements</w:t>
      </w:r>
      <w:r w:rsidR="00253311">
        <w:t xml:space="preserve"> passed a strict multiple-test correction (Bonferroni).</w:t>
      </w:r>
      <w:r>
        <w:t xml:space="preserve"> </w:t>
      </w:r>
      <w:r w:rsidR="00F11BB0">
        <w:t xml:space="preserve">To </w:t>
      </w:r>
      <w:r w:rsidR="009A3DDE">
        <w:t xml:space="preserve">compensate for the sparsity of annotations, </w:t>
      </w:r>
      <w:r w:rsidR="007E2223">
        <w:t xml:space="preserve">we </w:t>
      </w:r>
      <w:r w:rsidR="000A4930">
        <w:t>used</w:t>
      </w:r>
      <w:r w:rsidR="009A3DDE">
        <w:t xml:space="preserve"> the HPO gene set discovered for each trait </w:t>
      </w:r>
      <w:r w:rsidR="000A4930">
        <w:t xml:space="preserve">to </w:t>
      </w:r>
      <w:r w:rsidR="009A3DDE">
        <w:t>identif</w:t>
      </w:r>
      <w:r w:rsidR="000A4930">
        <w:t>y</w:t>
      </w:r>
      <w:r w:rsidR="009A3DDE">
        <w:t xml:space="preserve"> </w:t>
      </w:r>
      <w:r w:rsidR="000A4930">
        <w:t>the</w:t>
      </w:r>
      <w:r w:rsidR="009A3DDE">
        <w:t xml:space="preserve"> set</w:t>
      </w:r>
      <w:r w:rsidR="00F11BB0">
        <w:t xml:space="preserve"> of </w:t>
      </w:r>
      <w:r w:rsidR="000A4930">
        <w:t>highly</w:t>
      </w:r>
      <w:r w:rsidR="006D630E">
        <w:t xml:space="preserve"> </w:t>
      </w:r>
      <w:r w:rsidR="00F11BB0">
        <w:lastRenderedPageBreak/>
        <w:t>connected</w:t>
      </w:r>
      <w:r w:rsidR="009A3DDE">
        <w:t xml:space="preserve"> co-expression</w:t>
      </w:r>
      <w:r w:rsidR="00F11BB0">
        <w:t xml:space="preserve"> network neighbors</w:t>
      </w:r>
      <w:r w:rsidR="009910C3">
        <w:t>, designated</w:t>
      </w:r>
      <w:r w:rsidR="00A550F0">
        <w:t xml:space="preserve"> the HPO+ sets</w:t>
      </w:r>
      <w:r w:rsidR="000A4930">
        <w:t>. Inclusion in HPO+ was</w:t>
      </w:r>
      <w:r w:rsidR="0071309D">
        <w:t xml:space="preserve"> </w:t>
      </w:r>
      <w:r w:rsidR="000A4930">
        <w:t>determined by a</w:t>
      </w:r>
      <w:r w:rsidR="009A3DDE">
        <w:t xml:space="preserve"> gene</w:t>
      </w:r>
      <w:r w:rsidR="000A4930">
        <w:t>’</w:t>
      </w:r>
      <w:r w:rsidR="009A3DDE">
        <w:t>s aggregate connected</w:t>
      </w:r>
      <w:r w:rsidR="006766AD">
        <w:t xml:space="preserve">ness to the HPO set (see </w:t>
      </w:r>
      <w:r w:rsidR="006766AD">
        <w:fldChar w:fldCharType="begin"/>
      </w:r>
      <w:r w:rsidR="006766AD">
        <w:instrText xml:space="preserve"> REF _Ref463088833 \h </w:instrText>
      </w:r>
      <w:r w:rsidR="00BD7995">
        <w:instrText xml:space="preserve"> \* MERGEFORMAT </w:instrText>
      </w:r>
      <w:r w:rsidR="006766AD">
        <w:fldChar w:fldCharType="separate"/>
      </w:r>
      <w:r w:rsidR="000B0BA4">
        <w:t>Materials and Methods</w:t>
      </w:r>
      <w:r w:rsidR="006766AD">
        <w:fldChar w:fldCharType="end"/>
      </w:r>
      <w:r w:rsidR="009A3DDE">
        <w:t>)</w:t>
      </w:r>
      <w:r w:rsidR="00F11BB0">
        <w:t xml:space="preserve">. </w:t>
      </w:r>
      <w:r w:rsidR="0071309D">
        <w:t>The HPO+ sets for several of the ionomic traits showed strong GO enrichment</w:t>
      </w:r>
      <w:r w:rsidR="00F72BDD">
        <w:t>s</w:t>
      </w:r>
      <w:r w:rsidR="0089406F">
        <w:t>, many of which had terms that passed strict multiple-test correction</w:t>
      </w:r>
      <w:r w:rsidR="006B0FC5">
        <w:t>, including</w:t>
      </w:r>
      <w:r w:rsidR="0071309D">
        <w:t xml:space="preserve"> </w:t>
      </w:r>
      <w:r w:rsidR="00F11BB0">
        <w:t>Al, As, Cd, Cu, Fe, K, P, Se, Sr, and Zn</w:t>
      </w:r>
      <w:r w:rsidR="006C57A4">
        <w:t xml:space="preserve"> (</w:t>
      </w:r>
      <w:r w:rsidR="006C57A4">
        <w:fldChar w:fldCharType="begin"/>
      </w:r>
      <w:r w:rsidR="006C57A4">
        <w:instrText xml:space="preserve"> REF _Ref486581620 \h </w:instrText>
      </w:r>
      <w:r w:rsidR="00BD7995">
        <w:instrText xml:space="preserve"> \* MERGEFORMAT </w:instrText>
      </w:r>
      <w:r w:rsidR="006C57A4">
        <w:fldChar w:fldCharType="separate"/>
      </w:r>
      <w:r w:rsidR="000B0BA4">
        <w:t>Supp. Table 10</w:t>
      </w:r>
      <w:r w:rsidR="006C57A4">
        <w:fldChar w:fldCharType="end"/>
      </w:r>
      <w:r w:rsidR="00F11BB0">
        <w:t xml:space="preserve">). Several </w:t>
      </w:r>
      <w:r w:rsidR="000F69D4">
        <w:t>of the enriched GO terms were common across HPO+ sets for different elements</w:t>
      </w:r>
      <w:r w:rsidR="002A26B7">
        <w:t xml:space="preserve"> (</w:t>
      </w:r>
      <w:r w:rsidR="002A26B7">
        <w:fldChar w:fldCharType="begin"/>
      </w:r>
      <w:r w:rsidR="002A26B7">
        <w:instrText xml:space="preserve"> REF _Ref483951527 \h </w:instrText>
      </w:r>
      <w:r w:rsidR="00BD7995">
        <w:instrText xml:space="preserve"> \* MERGEFORMAT </w:instrText>
      </w:r>
      <w:r w:rsidR="002A26B7">
        <w:fldChar w:fldCharType="separate"/>
      </w:r>
      <w:r w:rsidR="000B0BA4">
        <w:t>Fig. 8</w:t>
      </w:r>
      <w:r w:rsidR="002A26B7">
        <w:fldChar w:fldCharType="end"/>
      </w:r>
      <w:r w:rsidR="002A26B7">
        <w:t>)</w:t>
      </w:r>
      <w:r w:rsidR="000F69D4">
        <w:t xml:space="preserve">. </w:t>
      </w:r>
      <w:r w:rsidR="006B0FC5">
        <w:t>For example, we found enrichment for a collection of GO terms related to ion transport</w:t>
      </w:r>
      <w:r w:rsidR="009A643A">
        <w:t xml:space="preserve"> (</w:t>
      </w:r>
      <w:r w:rsidR="00567D0E">
        <w:t>GO:</w:t>
      </w:r>
      <w:r w:rsidR="006D630E">
        <w:t xml:space="preserve"> </w:t>
      </w:r>
      <w:r w:rsidR="00567D0E">
        <w:t>0006811</w:t>
      </w:r>
      <w:r w:rsidR="009A643A">
        <w:t>)</w:t>
      </w:r>
      <w:r w:rsidR="006A16BC">
        <w:t>,</w:t>
      </w:r>
      <w:r w:rsidR="00567D0E">
        <w:t xml:space="preserve"> including anion transport (GO:</w:t>
      </w:r>
      <w:r w:rsidR="00567D0E" w:rsidRPr="00C766BF">
        <w:t xml:space="preserve"> 0006820</w:t>
      </w:r>
      <w:r w:rsidR="00567D0E">
        <w:t>)</w:t>
      </w:r>
      <w:r w:rsidR="006A16BC">
        <w:t>,</w:t>
      </w:r>
      <w:r w:rsidR="00567D0E">
        <w:t xml:space="preserve"> potassium ion transport (</w:t>
      </w:r>
      <w:r w:rsidR="00567D0E" w:rsidRPr="00567D0E">
        <w:t>GO:</w:t>
      </w:r>
      <w:r w:rsidR="006A16BC">
        <w:t xml:space="preserve"> </w:t>
      </w:r>
      <w:r w:rsidR="00567D0E" w:rsidRPr="00567D0E">
        <w:t>0006813</w:t>
      </w:r>
      <w:r w:rsidR="00567D0E">
        <w:t>)</w:t>
      </w:r>
      <w:r w:rsidR="006A16BC">
        <w:t>,</w:t>
      </w:r>
      <w:r w:rsidR="0071229A">
        <w:t xml:space="preserve"> and others (</w:t>
      </w:r>
      <w:r w:rsidR="0071229A" w:rsidRPr="0071229A">
        <w:t>GO:</w:t>
      </w:r>
      <w:r w:rsidR="006A16BC">
        <w:t xml:space="preserve"> </w:t>
      </w:r>
      <w:r w:rsidR="0071229A" w:rsidRPr="0071229A">
        <w:t>0015849</w:t>
      </w:r>
      <w:r w:rsidR="0071229A">
        <w:t xml:space="preserve">, </w:t>
      </w:r>
      <w:r w:rsidR="0071229A" w:rsidRPr="0071229A">
        <w:t>GO:</w:t>
      </w:r>
      <w:r w:rsidR="006A16BC">
        <w:t xml:space="preserve"> </w:t>
      </w:r>
      <w:r w:rsidR="0071229A" w:rsidRPr="0071229A">
        <w:t>0015711</w:t>
      </w:r>
      <w:r w:rsidR="0071229A">
        <w:t xml:space="preserve">, </w:t>
      </w:r>
      <w:r w:rsidR="0071229A" w:rsidRPr="0071229A">
        <w:t>GO:</w:t>
      </w:r>
      <w:r w:rsidR="006A16BC">
        <w:t xml:space="preserve"> </w:t>
      </w:r>
      <w:r w:rsidR="0071229A" w:rsidRPr="0071229A">
        <w:t>0046942</w:t>
      </w:r>
      <w:r w:rsidR="0071229A">
        <w:t xml:space="preserve">, </w:t>
      </w:r>
      <w:r w:rsidR="0071229A" w:rsidRPr="0071229A">
        <w:t>GO:</w:t>
      </w:r>
      <w:r w:rsidR="006A16BC">
        <w:t xml:space="preserve"> </w:t>
      </w:r>
      <w:r w:rsidR="0071229A" w:rsidRPr="0071229A">
        <w:t>0006835</w:t>
      </w:r>
      <w:r w:rsidR="0071229A">
        <w:t>)</w:t>
      </w:r>
      <w:r w:rsidR="006B0FC5">
        <w:t>, which were supported by enrichments from mu</w:t>
      </w:r>
      <w:r w:rsidR="009A643A">
        <w:t>ltiple elements (Al, Cd, Fe, Sr</w:t>
      </w:r>
      <w:r w:rsidR="006B0FC5">
        <w:t>)</w:t>
      </w:r>
      <w:r w:rsidR="006529BE">
        <w:t xml:space="preserve"> (</w:t>
      </w:r>
      <w:r w:rsidR="006A16BC">
        <w:t>s</w:t>
      </w:r>
      <w:r w:rsidR="006529BE">
        <w:t xml:space="preserve">ee </w:t>
      </w:r>
      <w:r w:rsidR="006529BE">
        <w:fldChar w:fldCharType="begin"/>
      </w:r>
      <w:r w:rsidR="006529BE">
        <w:instrText xml:space="preserve"> REF _Ref483951527 \h </w:instrText>
      </w:r>
      <w:r w:rsidR="00BD7995">
        <w:instrText xml:space="preserve"> \* MERGEFORMAT </w:instrText>
      </w:r>
      <w:r w:rsidR="006529BE">
        <w:fldChar w:fldCharType="separate"/>
      </w:r>
      <w:r w:rsidR="000B0BA4">
        <w:t>Fig. 8</w:t>
      </w:r>
      <w:r w:rsidR="006529BE">
        <w:fldChar w:fldCharType="end"/>
      </w:r>
      <w:r w:rsidR="006529BE">
        <w:t>; “Transport” cluster)</w:t>
      </w:r>
      <w:r w:rsidR="006B0FC5">
        <w:t xml:space="preserve">. </w:t>
      </w:r>
      <w:r w:rsidR="00D54E30">
        <w:t>We also observed a set</w:t>
      </w:r>
      <w:r w:rsidR="006B0FC5">
        <w:t xml:space="preserve"> of </w:t>
      </w:r>
      <w:r w:rsidR="006A16BC">
        <w:t>six</w:t>
      </w:r>
      <w:r w:rsidR="006B0FC5">
        <w:t xml:space="preserve"> </w:t>
      </w:r>
      <w:r w:rsidR="00A81F00">
        <w:t>elements whose HPO+ sets (A</w:t>
      </w:r>
      <w:r w:rsidR="002B5295">
        <w:t>l</w:t>
      </w:r>
      <w:r w:rsidR="00A81F00">
        <w:t>, Cd, Cu, K, Se, Sr</w:t>
      </w:r>
      <w:r w:rsidR="006B0FC5">
        <w:t>) were enriched for GO terms related to chromatin or</w:t>
      </w:r>
      <w:r w:rsidR="00FA2696">
        <w:t>ganization (e.g.</w:t>
      </w:r>
      <w:r w:rsidR="006A16BC">
        <w:t>,</w:t>
      </w:r>
      <w:r w:rsidR="00FA2696">
        <w:t xml:space="preserve"> </w:t>
      </w:r>
      <w:r w:rsidR="00FA2696" w:rsidRPr="00FA2696">
        <w:t>GO:</w:t>
      </w:r>
      <w:r w:rsidR="006A16BC">
        <w:t xml:space="preserve"> </w:t>
      </w:r>
      <w:r w:rsidR="00FA2696" w:rsidRPr="00FA2696">
        <w:t>0006325</w:t>
      </w:r>
      <w:r w:rsidR="00FA2696">
        <w:t xml:space="preserve">, </w:t>
      </w:r>
      <w:r w:rsidR="00FA2696" w:rsidRPr="00FA2696">
        <w:t>GO:</w:t>
      </w:r>
      <w:r w:rsidR="006A16BC">
        <w:t xml:space="preserve"> </w:t>
      </w:r>
      <w:r w:rsidR="00FA2696" w:rsidRPr="00FA2696">
        <w:t>0071824</w:t>
      </w:r>
      <w:r w:rsidR="00FA2696">
        <w:t xml:space="preserve">, </w:t>
      </w:r>
      <w:r w:rsidR="00FA2696" w:rsidRPr="00FA2696">
        <w:t>GO:</w:t>
      </w:r>
      <w:r w:rsidR="006A16BC">
        <w:t xml:space="preserve"> </w:t>
      </w:r>
      <w:r w:rsidR="00FA2696" w:rsidRPr="00FA2696">
        <w:t>0034728</w:t>
      </w:r>
      <w:r w:rsidR="00FA2696">
        <w:t>,</w:t>
      </w:r>
      <w:r w:rsidR="00D62579">
        <w:t xml:space="preserve"> </w:t>
      </w:r>
      <w:r w:rsidR="00D62579" w:rsidRPr="00D62579">
        <w:t>GO:</w:t>
      </w:r>
      <w:r w:rsidR="006A16BC">
        <w:t xml:space="preserve"> </w:t>
      </w:r>
      <w:r w:rsidR="00D62579" w:rsidRPr="00D62579">
        <w:t>0006334</w:t>
      </w:r>
      <w:r w:rsidR="006A16BC">
        <w:t>;</w:t>
      </w:r>
      <w:r w:rsidR="00FA2696">
        <w:t xml:space="preserve"> </w:t>
      </w:r>
      <w:r w:rsidR="006A16BC">
        <w:t>s</w:t>
      </w:r>
      <w:r w:rsidR="00FA2696">
        <w:t xml:space="preserve">ee </w:t>
      </w:r>
      <w:r w:rsidR="00FA2696">
        <w:fldChar w:fldCharType="begin"/>
      </w:r>
      <w:r w:rsidR="00FA2696">
        <w:instrText xml:space="preserve"> REF _Ref483951527 \h </w:instrText>
      </w:r>
      <w:r w:rsidR="00BD7995">
        <w:instrText xml:space="preserve"> \* MERGEFORMAT </w:instrText>
      </w:r>
      <w:r w:rsidR="00FA2696">
        <w:fldChar w:fldCharType="separate"/>
      </w:r>
      <w:r w:rsidR="000B0BA4">
        <w:t>Fig. 8</w:t>
      </w:r>
      <w:r w:rsidR="00FA2696">
        <w:fldChar w:fldCharType="end"/>
      </w:r>
      <w:r w:rsidR="006A16BC">
        <w:t>,</w:t>
      </w:r>
      <w:r w:rsidR="00FA2696">
        <w:t xml:space="preserve"> “</w:t>
      </w:r>
      <w:del w:id="33" w:author="Joanna Dinsmore" w:date="2017-11-10T11:23:00Z">
        <w:r w:rsidR="00FA2696" w:rsidDel="006A16BC">
          <w:delText xml:space="preserve">Chromatin </w:delText>
        </w:r>
      </w:del>
      <w:ins w:id="34" w:author="Joanna Dinsmore" w:date="2017-11-10T11:23:00Z">
        <w:r w:rsidR="006A16BC">
          <w:t xml:space="preserve">Subunit </w:t>
        </w:r>
      </w:ins>
      <w:r w:rsidR="00FA2696">
        <w:t>Organization” cluster</w:t>
      </w:r>
      <w:r w:rsidR="006B0FC5">
        <w:t>)</w:t>
      </w:r>
      <w:r w:rsidR="000E2B91">
        <w:t>. This may result from chang</w:t>
      </w:r>
      <w:r w:rsidR="000E2B91" w:rsidRPr="002C05D9">
        <w:t>es in cell cycle or e</w:t>
      </w:r>
      <w:r w:rsidR="000E2B91">
        <w:t>ndoreduplication control in roots, which is expected to alter the accumulation of multiple elements</w:t>
      </w:r>
      <w:r w:rsidR="004B5885">
        <w:fldChar w:fldCharType="begin" w:fldLock="1"/>
      </w:r>
      <w:r w:rsidR="00983C68">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lt;sup&gt;45&lt;/sup&gt;", "plainTextFormattedCitation" : "45", "previouslyFormattedCitation" : "(Chao et al. 2011)" }, "properties" : { "noteIndex" : 0 }, "schema" : "https://github.com/citation-style-language/schema/raw/master/csl-citation.json" }</w:instrText>
      </w:r>
      <w:r w:rsidR="004B5885">
        <w:fldChar w:fldCharType="separate"/>
      </w:r>
      <w:r w:rsidR="00983C68" w:rsidRPr="00983C68">
        <w:rPr>
          <w:noProof/>
          <w:vertAlign w:val="superscript"/>
        </w:rPr>
        <w:t>45</w:t>
      </w:r>
      <w:r w:rsidR="004B5885">
        <w:fldChar w:fldCharType="end"/>
      </w:r>
      <w:r w:rsidR="000E2B91">
        <w:t>.</w:t>
      </w:r>
    </w:p>
    <w:p w14:paraId="418134BA" w14:textId="68BA5BEE" w:rsidR="00EB61E4" w:rsidRDefault="00EB61E4" w:rsidP="00C10B25">
      <w:pPr>
        <w:pStyle w:val="Heading3"/>
      </w:pPr>
      <w:bookmarkStart w:id="35" w:name="_Ref483951527"/>
      <w:r>
        <w:t>Fig</w:t>
      </w:r>
      <w:r w:rsidR="006A16BC">
        <w:t>ure</w:t>
      </w:r>
      <w:r>
        <w:t xml:space="preserve"> 8</w:t>
      </w:r>
      <w:bookmarkEnd w:id="35"/>
    </w:p>
    <w:p w14:paraId="14D0A7E7" w14:textId="5C9A4B7A" w:rsidR="00EB61E4" w:rsidRDefault="006A16BC" w:rsidP="00C10B25">
      <w:pPr>
        <w:pStyle w:val="Heading4"/>
      </w:pPr>
      <w:r>
        <w:t>GO</w:t>
      </w:r>
      <w:r w:rsidR="00EB61E4">
        <w:t xml:space="preserve"> </w:t>
      </w:r>
      <w:r>
        <w:t>biological process enrichment for the ionome</w:t>
      </w:r>
    </w:p>
    <w:p w14:paraId="2061400B" w14:textId="272BF445" w:rsidR="00EB61E4" w:rsidRDefault="00EB61E4" w:rsidP="00C10B25">
      <w:pPr>
        <w:pStyle w:val="Subtitle"/>
      </w:pPr>
      <w:r>
        <w:t>The HPO+ gene sets were analyzed for GO enrichment in the “</w:t>
      </w:r>
      <w:r w:rsidR="006A16BC">
        <w:t>b</w:t>
      </w:r>
      <w:r>
        <w:t xml:space="preserve">iological </w:t>
      </w:r>
      <w:r w:rsidR="006A16BC">
        <w:t>p</w:t>
      </w:r>
      <w:r>
        <w:t>rocess” namespace. Each node represents a GO term organized hierarchically in a tree with directed edges designating parent terms. Shaded terms were enriched for HPO+ genes (</w:t>
      </w:r>
      <w:r w:rsidRPr="0087051F">
        <w:rPr>
          <w:i/>
        </w:rPr>
        <w:t>p</w:t>
      </w:r>
      <w:r w:rsidR="00E47124">
        <w:t xml:space="preserve"> </w:t>
      </w:r>
      <w:r w:rsidR="00E47124">
        <w:t>≤</w:t>
      </w:r>
      <w:r>
        <w:t xml:space="preserve"> 0.05; hypergeometric). Dotted </w:t>
      </w:r>
      <w:r w:rsidR="006A16BC">
        <w:t xml:space="preserve">ovals </w:t>
      </w:r>
      <w:r>
        <w:t xml:space="preserve">represent curated functional terms describing the enriched nodes in </w:t>
      </w:r>
      <w:r w:rsidR="00693947">
        <w:t xml:space="preserve">different </w:t>
      </w:r>
      <w:r>
        <w:t>clade</w:t>
      </w:r>
      <w:r w:rsidR="00693947">
        <w:t>s</w:t>
      </w:r>
      <w:r>
        <w:t xml:space="preserve"> of the tree. Each clade is annotated with the ionomic terms that were represented in the GO enrichment.</w:t>
      </w:r>
    </w:p>
    <w:p w14:paraId="5444CD6B" w14:textId="0D034C13" w:rsidR="00C65BE0" w:rsidRDefault="00F11BB0" w:rsidP="00C10B25">
      <w:r>
        <w:t>Several</w:t>
      </w:r>
      <w:r w:rsidR="00D54E30">
        <w:t xml:space="preserve"> of the observed GO enrichments were trait</w:t>
      </w:r>
      <w:r w:rsidR="001C28D1">
        <w:t xml:space="preserve"> </w:t>
      </w:r>
      <w:r w:rsidR="00D54E30">
        <w:t>specific</w:t>
      </w:r>
      <w:r w:rsidR="001C28D1">
        <w:t>,</w:t>
      </w:r>
      <w:r>
        <w:t xml:space="preserve"> including </w:t>
      </w:r>
      <w:r w:rsidR="00D54E30">
        <w:t>collections of GO terms reflecting</w:t>
      </w:r>
      <w:r>
        <w:t xml:space="preserve"> “</w:t>
      </w:r>
      <w:r w:rsidR="001C28D1">
        <w:t>chemical r</w:t>
      </w:r>
      <w:r>
        <w:t>esponse” (Se), “</w:t>
      </w:r>
      <w:r w:rsidR="001C28D1">
        <w:t>microtubule m</w:t>
      </w:r>
      <w:r>
        <w:t>ovement” (As), “</w:t>
      </w:r>
      <w:r w:rsidR="001C28D1">
        <w:t>a</w:t>
      </w:r>
      <w:r>
        <w:t>dhesion” (Cu), and “</w:t>
      </w:r>
      <w:r w:rsidR="001C28D1">
        <w:t>saccharide me</w:t>
      </w:r>
      <w:r>
        <w:t>tabolism” (P). For example, the “</w:t>
      </w:r>
      <w:r w:rsidR="001C28D1">
        <w:t>saccharide m</w:t>
      </w:r>
      <w:r>
        <w:t xml:space="preserve">etabolism” </w:t>
      </w:r>
      <w:r w:rsidR="00D54E30">
        <w:t>collection of GO term enrichments</w:t>
      </w:r>
      <w:r>
        <w:t xml:space="preserve"> was driven by </w:t>
      </w:r>
      <w:r w:rsidR="001C28D1">
        <w:t>five</w:t>
      </w:r>
      <w:r>
        <w:t xml:space="preserve"> </w:t>
      </w:r>
      <w:r w:rsidR="00D54E30">
        <w:t xml:space="preserve">HPO+ </w:t>
      </w:r>
      <w:r>
        <w:t>genes for P</w:t>
      </w:r>
      <w:r w:rsidR="00D54E30">
        <w:t xml:space="preserve">, one of which was </w:t>
      </w:r>
      <w:r w:rsidR="00D54E30" w:rsidRPr="009C0B25">
        <w:rPr>
          <w:i/>
        </w:rPr>
        <w:t>tgd1</w:t>
      </w:r>
      <w:r w:rsidR="00D54E30">
        <w:t xml:space="preserve"> (</w:t>
      </w:r>
      <w:r>
        <w:t>GRMZM2G044027</w:t>
      </w:r>
      <w:r w:rsidR="006075D2">
        <w:t xml:space="preserve">; </w:t>
      </w:r>
      <w:r w:rsidR="001C28D1">
        <w:t>s</w:t>
      </w:r>
      <w:r w:rsidR="006075D2">
        <w:t xml:space="preserve">ee </w:t>
      </w:r>
      <w:r w:rsidR="006075D2">
        <w:fldChar w:fldCharType="begin"/>
      </w:r>
      <w:r w:rsidR="006075D2">
        <w:instrText xml:space="preserve"> REF _Ref486581620 \h </w:instrText>
      </w:r>
      <w:r w:rsidR="00BD7995">
        <w:instrText xml:space="preserve"> \* MERGEFORMAT </w:instrText>
      </w:r>
      <w:r w:rsidR="006075D2">
        <w:fldChar w:fldCharType="separate"/>
      </w:r>
      <w:r w:rsidR="000B0BA4">
        <w:t>Supp. Table 10</w:t>
      </w:r>
      <w:r w:rsidR="006075D2">
        <w:fldChar w:fldCharType="end"/>
      </w:r>
      <w:r w:rsidR="00D54E30">
        <w:t>)</w:t>
      </w:r>
      <w:r>
        <w:t xml:space="preserve">. Mutations </w:t>
      </w:r>
      <w:r w:rsidR="00A25A69">
        <w:t xml:space="preserve">in </w:t>
      </w:r>
      <w:r>
        <w:t xml:space="preserve">the </w:t>
      </w:r>
      <w:r w:rsidRPr="0087051F">
        <w:rPr>
          <w:i/>
        </w:rPr>
        <w:t>Arabidopsis</w:t>
      </w:r>
      <w:r w:rsidR="00F44782">
        <w:rPr>
          <w:i/>
        </w:rPr>
        <w:t xml:space="preserve"> thaliana</w:t>
      </w:r>
      <w:r>
        <w:t xml:space="preserve"> ortholog for </w:t>
      </w:r>
      <w:r w:rsidRPr="009C0B25">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w:t>
      </w:r>
      <w:r w:rsidR="003603D7">
        <w:t>ic acid</w:t>
      </w:r>
      <w:r>
        <w:t xml:space="preserve"> into galactolipids</w:t>
      </w:r>
      <w:r>
        <w:fldChar w:fldCharType="begin" w:fldLock="1"/>
      </w:r>
      <w:r w:rsidR="00983C68">
        <w: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lt;sup&gt;46&lt;/sup&gt;", "plainTextFormattedCitation" : "46", "previouslyFormattedCitation" : "(Fan et al. 2015)" }, "properties" : { "noteIndex" : 0 }, "schema" : "https://github.com/citation-style-language/schema/raw/master/csl-citation.json" }</w:instrText>
      </w:r>
      <w:r>
        <w:fldChar w:fldCharType="separate"/>
      </w:r>
      <w:r w:rsidR="00983C68" w:rsidRPr="00983C68">
        <w:rPr>
          <w:noProof/>
          <w:vertAlign w:val="superscript"/>
        </w:rPr>
        <w:t>46</w:t>
      </w:r>
      <w:r>
        <w:fldChar w:fldCharType="end"/>
      </w:r>
      <w:r w:rsidR="001C28D1">
        <w:t>,</w:t>
      </w:r>
      <w:r w:rsidR="000A4930">
        <w:t xml:space="preserve"> which may alter P accumulation</w:t>
      </w:r>
      <w:r w:rsidR="003603D7">
        <w:t xml:space="preserve"> directly or v</w:t>
      </w:r>
      <w:r w:rsidR="000A7C15">
        <w:t>ia phosphatidic acid signaling</w:t>
      </w:r>
      <w:r w:rsidR="000A7C15">
        <w:fldChar w:fldCharType="begin" w:fldLock="1"/>
      </w:r>
      <w:r w:rsidR="00983C68">
        <w:instrText>ADDIN CSL_CITATION { "citationItems" : [ { "id" : "ITEM-1", "itemData" : { "DOI" : "10.1111/j.1365-313X.2005.02431.x", "ISBN" : "1365-313X", "ISSN" : "09607412", "PMID" : "15960620", "abstract" : "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 "author" : [ { "dropping-particle" : "", "family" : "Katagiri", "given" : "Takeshi", "non-dropping-particle" : "", "parse-names" : false, "suffix" : "" }, { "dropping-particle" : "", "family" : "Ishiyama", "given" : "Kanako", "non-dropping-particle" : "", "parse-names" : false, "suffix" : "" }, { "dropping-particle" : "", "family" : "Kato", "given" : "Tomohiko", "non-dropping-particle" : "", "parse-names" : false, "suffix" : "" }, { "dropping-particle" : "", "family" : "Tabata", "given" : "Satoshi", "non-dropping-particle" : "", "parse-names" : false, "suffix" : "" }, { "dropping-particle" : "", "family" : "Kobayashi", "given" : "Masatomo", "non-dropping-particle" : "", "parse-names" : false, "suffix" : "" }, { "dropping-particle" : "", "family" : "Shinozaki", "given" : "Kazuo", "non-dropping-particle" : "", "parse-names" : false, "suffix" : "" } ], "container-title" : "Plant Journal", "id" : "ITEM-1", "issue" : "1", "issued" : { "date-parts" : [ [ "2005" ] ] }, "page" : "107-117", "title" : "An important role of phosphatidic acid in ABA signaling during germination in Arabidopsis thaliana", "type" : "article-journal", "volume" : "43" }, "uris" : [ "http://www.mendeley.com/documents/?uuid=f07132c7-2463-490c-b1b7-4e1bce6ec5f6" ] } ], "mendeley" : { "formattedCitation" : "&lt;sup&gt;47&lt;/sup&gt;", "plainTextFormattedCitation" : "47", "previouslyFormattedCitation" : "(Katagiri et al. 2005)" }, "properties" : { "noteIndex" : 0 }, "schema" : "https://github.com/citation-style-language/schema/raw/master/csl-citation.json" }</w:instrText>
      </w:r>
      <w:r w:rsidR="000A7C15">
        <w:fldChar w:fldCharType="separate"/>
      </w:r>
      <w:r w:rsidR="00983C68" w:rsidRPr="00983C68">
        <w:rPr>
          <w:noProof/>
          <w:vertAlign w:val="superscript"/>
        </w:rPr>
        <w:t>47</w:t>
      </w:r>
      <w:r w:rsidR="000A7C15">
        <w:fldChar w:fldCharType="end"/>
      </w:r>
      <w:r w:rsidR="00A82615">
        <w:t xml:space="preserve">. </w:t>
      </w:r>
      <w:r w:rsidR="00A25A69">
        <w:t>TGD1 is</w:t>
      </w:r>
      <w:r w:rsidR="00A82615">
        <w:t xml:space="preserve"> a</w:t>
      </w:r>
      <w:r w:rsidR="00A25A69">
        <w:t>n</w:t>
      </w:r>
      <w:r>
        <w:t xml:space="preserve"> ATP-bin</w:t>
      </w:r>
      <w:r w:rsidR="00A82615">
        <w:t>ding cassette (ABC) transporter</w:t>
      </w:r>
      <w:r>
        <w:t xml:space="preserve"> kn</w:t>
      </w:r>
      <w:r w:rsidR="000942CF">
        <w:t>own to transport other substrates</w:t>
      </w:r>
      <w:r w:rsidR="00A82615">
        <w:t xml:space="preserve">, including </w:t>
      </w:r>
      <w:r w:rsidR="000942CF">
        <w:t>inorganic and organic cat</w:t>
      </w:r>
      <w:r w:rsidR="00A82615">
        <w:t>ions</w:t>
      </w:r>
      <w:r w:rsidR="000942CF">
        <w:t xml:space="preserve"> and anions</w:t>
      </w:r>
      <w:r>
        <w:fldChar w:fldCharType="begin" w:fldLock="1"/>
      </w:r>
      <w:r w:rsidR="00983C68">
        <w: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lt;sup&gt;48&lt;/sup&gt;", "plainTextFormattedCitation" : "48", "previouslyFormattedCitation" : "(Roston et al. 2012)" }, "properties" : { "noteIndex" : 0 }, "schema" : "https://github.com/citation-style-language/schema/raw/master/csl-citation.json" }</w:instrText>
      </w:r>
      <w:r>
        <w:fldChar w:fldCharType="separate"/>
      </w:r>
      <w:r w:rsidR="00983C68" w:rsidRPr="00983C68">
        <w:rPr>
          <w:noProof/>
          <w:vertAlign w:val="superscript"/>
        </w:rPr>
        <w:t>48</w:t>
      </w:r>
      <w:r>
        <w:fldChar w:fldCharType="end"/>
      </w:r>
      <w:r>
        <w:t xml:space="preserve">. </w:t>
      </w:r>
      <w:r w:rsidR="000A4930">
        <w:t xml:space="preserve">The </w:t>
      </w:r>
      <w:r w:rsidR="000A4930" w:rsidRPr="00FF726F">
        <w:rPr>
          <w:i/>
        </w:rPr>
        <w:t>t</w:t>
      </w:r>
      <w:r w:rsidR="00D54E30" w:rsidRPr="00FF726F">
        <w:rPr>
          <w:i/>
        </w:rPr>
        <w:t>gd1</w:t>
      </w:r>
      <w:r w:rsidR="00D54E30">
        <w:t xml:space="preserve"> </w:t>
      </w:r>
      <w:r w:rsidR="000A4930">
        <w:t xml:space="preserve">gene </w:t>
      </w:r>
      <w:r w:rsidR="00D54E30">
        <w:t xml:space="preserve">was </w:t>
      </w:r>
      <w:r w:rsidR="000A4930">
        <w:t xml:space="preserve">present in the </w:t>
      </w:r>
      <w:r w:rsidR="00D54E30">
        <w:t xml:space="preserve">HPO set, and </w:t>
      </w:r>
      <w:r w:rsidR="000A4930">
        <w:t xml:space="preserve">the other </w:t>
      </w:r>
      <w:r w:rsidR="00D54E30">
        <w:t>four</w:t>
      </w:r>
      <w:r>
        <w:t xml:space="preserve"> other genes were </w:t>
      </w:r>
      <w:r w:rsidR="00D54E30">
        <w:t>identified</w:t>
      </w:r>
      <w:r>
        <w:t xml:space="preserve"> as </w:t>
      </w:r>
      <w:r w:rsidR="00D54E30">
        <w:t>strongly connected</w:t>
      </w:r>
      <w:r>
        <w:t xml:space="preserve"> neighbors </w:t>
      </w:r>
      <w:r w:rsidR="000A4930">
        <w:t xml:space="preserve">(HPO+) </w:t>
      </w:r>
      <w:r w:rsidR="00D54E30">
        <w:t>in</w:t>
      </w:r>
      <w:r>
        <w:t xml:space="preserve"> the co-expression </w:t>
      </w:r>
      <w:r w:rsidR="00D54E30">
        <w:t>network</w:t>
      </w:r>
      <w:r w:rsidR="000A4930">
        <w:t>.</w:t>
      </w:r>
      <w:r>
        <w:t xml:space="preserve"> </w:t>
      </w:r>
      <w:r w:rsidR="000A4930">
        <w:t>T</w:t>
      </w:r>
      <w:r>
        <w:t>wo</w:t>
      </w:r>
      <w:r w:rsidR="00D54E30">
        <w:t>,</w:t>
      </w:r>
      <w:r>
        <w:t xml:space="preserve"> GRMZM2G018241 and </w:t>
      </w:r>
      <w:r>
        <w:lastRenderedPageBreak/>
        <w:t>GRMZM2G030673</w:t>
      </w:r>
      <w:r w:rsidR="00D54E30">
        <w:t>,</w:t>
      </w:r>
      <w:r>
        <w:t xml:space="preserve"> </w:t>
      </w:r>
      <w:r w:rsidR="001C28D1">
        <w:t xml:space="preserve">are of unknown function, </w:t>
      </w:r>
      <w:r>
        <w:t xml:space="preserve">and </w:t>
      </w:r>
      <w:r w:rsidR="000A4930">
        <w:t xml:space="preserve">the other </w:t>
      </w:r>
      <w:r>
        <w:t>two</w:t>
      </w:r>
      <w:r w:rsidR="001C28D1">
        <w:t>, GRMZM2G122277 and GRMZM2G177631,</w:t>
      </w:r>
      <w:r w:rsidR="000A4930">
        <w:t xml:space="preserve"> are</w:t>
      </w:r>
      <w:r>
        <w:t xml:space="preserve"> involved in cellulose synth</w:t>
      </w:r>
      <w:r w:rsidR="00A25A69">
        <w:t>e</w:t>
      </w:r>
      <w:r>
        <w:t>s</w:t>
      </w:r>
      <w:r w:rsidR="00A25A69">
        <w:t>is</w:t>
      </w:r>
      <w:r>
        <w:t xml:space="preserve">. </w:t>
      </w:r>
      <w:r w:rsidR="009C3A81">
        <w:t xml:space="preserve">We should note that </w:t>
      </w:r>
      <w:r w:rsidR="003603D7">
        <w:t>these</w:t>
      </w:r>
      <w:r w:rsidR="009C3A81">
        <w:t xml:space="preserve"> enriched</w:t>
      </w:r>
      <w:r w:rsidR="00D54E30">
        <w:t xml:space="preserve"> GO terms demonstrate</w:t>
      </w:r>
      <w:r w:rsidR="0063339F">
        <w:t>d the deficiencies of automated annotation approaches</w:t>
      </w:r>
      <w:r w:rsidR="003603D7">
        <w:t>.</w:t>
      </w:r>
      <w:r w:rsidR="002E5159">
        <w:t xml:space="preserve"> </w:t>
      </w:r>
      <w:r w:rsidR="003603D7">
        <w:t>T</w:t>
      </w:r>
      <w:r w:rsidR="00D54E30">
        <w:t>erms related to “blood coagulation” and “regulation of body fluid levels</w:t>
      </w:r>
      <w:r w:rsidR="001C28D1">
        <w:t>,</w:t>
      </w:r>
      <w:r w:rsidR="00D54E30">
        <w:t xml:space="preserve">” which were likely </w:t>
      </w:r>
      <w:r w:rsidR="00FD2DD6">
        <w:t>due to annotations translated to</w:t>
      </w:r>
      <w:r>
        <w:t xml:space="preserve"> maize </w:t>
      </w:r>
      <w:r w:rsidR="00FD2DD6">
        <w:t>genes</w:t>
      </w:r>
      <w:r w:rsidR="00EE72B4">
        <w:t xml:space="preserve"> on</w:t>
      </w:r>
      <w:r w:rsidR="00FD2DD6">
        <w:t xml:space="preserve"> the basis of</w:t>
      </w:r>
      <w:r w:rsidR="00EE72B4">
        <w:t xml:space="preserve"> </w:t>
      </w:r>
      <w:r w:rsidR="00D54E30">
        <w:t>protein sequence homology</w:t>
      </w:r>
      <w:r w:rsidR="002E5159">
        <w:t xml:space="preserve"> in humans, were recovered</w:t>
      </w:r>
      <w:r w:rsidR="00D54E30">
        <w:t>.</w:t>
      </w:r>
      <w:r w:rsidR="005D1BD9">
        <w:t xml:space="preserve"> </w:t>
      </w:r>
      <w:r w:rsidR="005D1BD9" w:rsidRPr="00E81580">
        <w:t>While</w:t>
      </w:r>
      <w:r w:rsidR="0084719D">
        <w:t>, at face value,</w:t>
      </w:r>
      <w:r w:rsidR="005D1BD9" w:rsidRPr="00E81580">
        <w:t xml:space="preserve"> these </w:t>
      </w:r>
      <w:r w:rsidR="005350CB">
        <w:t xml:space="preserve">term </w:t>
      </w:r>
      <w:r w:rsidR="005D1BD9" w:rsidRPr="00E81580">
        <w:t xml:space="preserve">descriptions are </w:t>
      </w:r>
      <w:r w:rsidR="001C28D1">
        <w:t xml:space="preserve">not </w:t>
      </w:r>
      <w:r w:rsidR="00B03A6B">
        <w:t>applicable</w:t>
      </w:r>
      <w:r w:rsidR="005350CB">
        <w:t xml:space="preserve"> </w:t>
      </w:r>
      <w:r w:rsidR="001C28D1">
        <w:t>to</w:t>
      </w:r>
      <w:r w:rsidR="001C28D1" w:rsidRPr="00E81580">
        <w:t xml:space="preserve"> </w:t>
      </w:r>
      <w:r w:rsidR="005D1BD9" w:rsidRPr="00E81580">
        <w:t>plant species, the fact that these terms contained HPO genes as well as strong networ</w:t>
      </w:r>
      <w:r w:rsidR="00471EF3">
        <w:t>k co-expression</w:t>
      </w:r>
      <w:r w:rsidR="005D1BD9" w:rsidRPr="00E81580">
        <w:t xml:space="preserve"> </w:t>
      </w:r>
      <w:r w:rsidR="002E5159">
        <w:t xml:space="preserve">suggests that </w:t>
      </w:r>
      <w:r w:rsidR="005D1BD9" w:rsidRPr="00E81580">
        <w:t>annotations</w:t>
      </w:r>
      <w:r w:rsidR="0084719D">
        <w:t xml:space="preserve"> assigned through orthology</w:t>
      </w:r>
      <w:r w:rsidR="005D1BD9" w:rsidRPr="00E81580">
        <w:t xml:space="preserve"> </w:t>
      </w:r>
      <w:r w:rsidR="002E5159">
        <w:t>might</w:t>
      </w:r>
      <w:r w:rsidR="002E5159" w:rsidRPr="00E81580">
        <w:t xml:space="preserve"> </w:t>
      </w:r>
      <w:r w:rsidR="005D1BD9" w:rsidRPr="00E81580">
        <w:t xml:space="preserve">be </w:t>
      </w:r>
      <w:r w:rsidR="002E5159">
        <w:t xml:space="preserve">capturing </w:t>
      </w:r>
      <w:r w:rsidR="007F1F1F">
        <w:t>underlying</w:t>
      </w:r>
      <w:r w:rsidR="002E5159">
        <w:t xml:space="preserve"> biological signal</w:t>
      </w:r>
      <w:r w:rsidR="007F1F1F">
        <w:t>s for which the accepted name is inappropriate</w:t>
      </w:r>
      <w:r w:rsidR="004A7CF1">
        <w:t xml:space="preserve"> (see </w:t>
      </w:r>
      <w:r w:rsidR="004A7CF1">
        <w:fldChar w:fldCharType="begin"/>
      </w:r>
      <w:r w:rsidR="004A7CF1">
        <w:instrText xml:space="preserve"> REF _Ref487125611 \h </w:instrText>
      </w:r>
      <w:r w:rsidR="00BD7995">
        <w:instrText xml:space="preserve"> \* MERGEFORMAT </w:instrText>
      </w:r>
      <w:r w:rsidR="004A7CF1">
        <w:fldChar w:fldCharType="separate"/>
      </w:r>
      <w:r w:rsidR="000B0BA4">
        <w:t>Discussion</w:t>
      </w:r>
      <w:r w:rsidR="004A7CF1">
        <w:fldChar w:fldCharType="end"/>
      </w:r>
      <w:r w:rsidR="004A7CF1">
        <w:t>)</w:t>
      </w:r>
      <w:r w:rsidR="005D1BD9" w:rsidRPr="00E81580">
        <w:t>.</w:t>
      </w:r>
    </w:p>
    <w:p w14:paraId="4E97518D" w14:textId="7EFDD9E9" w:rsidR="00DB057D" w:rsidRDefault="00DB057D" w:rsidP="00C212FA">
      <w:r>
        <w:t>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w:t>
      </w:r>
      <w:r>
        <w:fldChar w:fldCharType="begin" w:fldLock="1"/>
      </w:r>
      <w:r w:rsidR="00983C68">
        <w: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lt;sup&gt;49&lt;/sup&gt;", "plainTextFormattedCitation" : "49", "previouslyFormattedCitation" : "(Lawrence et al. 2004)" }, "properties" : { "noteIndex" : 0 }, "schema" : "https://github.com/citation-style-language/schema/raw/master/csl-citation.json" }</w:instrText>
      </w:r>
      <w:r>
        <w:fldChar w:fldCharType="separate"/>
      </w:r>
      <w:r w:rsidR="00983C68" w:rsidRPr="00983C68">
        <w:rPr>
          <w:noProof/>
          <w:vertAlign w:val="superscript"/>
        </w:rPr>
        <w:t>49</w:t>
      </w:r>
      <w:r>
        <w:fldChar w:fldCharType="end"/>
      </w:r>
      <w:r>
        <w:t xml:space="preserve">. GO terms were too </w:t>
      </w:r>
      <w:r w:rsidR="007F1F1F">
        <w:t>broad</w:t>
      </w:r>
      <w:r>
        <w:t xml:space="preserve"> or insufficiently described to help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w:t>
      </w:r>
      <w:r w:rsidR="00C212FA">
        <w:t>,</w:t>
      </w:r>
      <w:r>
        <w:t xml:space="preserve"> those that are known or suspected to affect the transport, storage, and utilization of elements.</w:t>
      </w:r>
    </w:p>
    <w:p w14:paraId="11EAA18F" w14:textId="316FD9B6" w:rsidR="00EB61E4" w:rsidRPr="00EB61E4" w:rsidRDefault="00EB61E4" w:rsidP="0002261A">
      <w:pPr>
        <w:pStyle w:val="Heading2"/>
      </w:pPr>
      <w:r>
        <w:t>GA-signaling DELLA domain transcription factors influence the ionome of maize</w:t>
      </w:r>
    </w:p>
    <w:p w14:paraId="1F109CB7" w14:textId="5924FED6" w:rsidR="008458B3" w:rsidRDefault="008458B3" w:rsidP="0087051F">
      <w:r>
        <w:t xml:space="preserve">One of the high-confidence candidate genes, which appeared in the HPO sets comparing Cd and the ZmRoot network, is the </w:t>
      </w:r>
      <w:r w:rsidR="00C212FA">
        <w:t>g</w:t>
      </w:r>
      <w:r>
        <w:t>ibberellin (GA)</w:t>
      </w:r>
      <w:r w:rsidR="00C212FA">
        <w:t>-</w:t>
      </w:r>
      <w:r>
        <w:t>signaling component and DELLA and GRAS</w:t>
      </w:r>
      <w:r w:rsidR="00C212FA">
        <w:t xml:space="preserve"> </w:t>
      </w:r>
      <w:r>
        <w:t xml:space="preserve">domain transcription factor </w:t>
      </w:r>
      <w:r w:rsidRPr="00EB7EEB">
        <w:rPr>
          <w:i/>
        </w:rPr>
        <w:t>dwarf9</w:t>
      </w:r>
      <w:r>
        <w:t xml:space="preserve"> (GRMZM2G024973</w:t>
      </w:r>
      <w:r w:rsidR="001B6948">
        <w:t>;</w:t>
      </w:r>
      <w:r>
        <w:t xml:space="preserve"> </w:t>
      </w:r>
      <w:r w:rsidRPr="00D97A24">
        <w:rPr>
          <w:i/>
        </w:rPr>
        <w:t>d9</w:t>
      </w:r>
      <w:r w:rsidRPr="00A570DC">
        <w:fldChar w:fldCharType="begin" w:fldLock="1"/>
      </w:r>
      <w:r w:rsidR="00983C68">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78ae9024-e236-4ad4-a5bd-08f83a130147", "http://www.mendeley.com/documents/?uuid=d61a0e9f-7aa1-454c-ab36-563fdf3a678a" ] } ], "mendeley" : { "formattedCitation" : "&lt;sup&gt;50&lt;/sup&gt;", "plainTextFormattedCitation" : "50", "previouslyFormattedCitation" : "(Winkler and Freeling 1994)" }, "properties" : { "noteIndex" : 0 }, "schema" : "https://github.com/citation-style-language/schema/raw/master/csl-citation.json" }</w:instrText>
      </w:r>
      <w:r w:rsidRPr="00A570DC">
        <w:fldChar w:fldCharType="separate"/>
      </w:r>
      <w:r w:rsidR="00983C68" w:rsidRPr="00983C68">
        <w:rPr>
          <w:noProof/>
          <w:vertAlign w:val="superscript"/>
        </w:rPr>
        <w:t>50</w:t>
      </w:r>
      <w:r w:rsidRPr="00A570DC">
        <w:fldChar w:fldCharType="end"/>
      </w:r>
      <w:r w:rsidR="00DA1611">
        <w:t>)</w:t>
      </w:r>
      <w:r>
        <w:t xml:space="preserve">. </w:t>
      </w:r>
      <w:r w:rsidR="00DE624B">
        <w:rPr>
          <w:i/>
        </w:rPr>
        <w:t>d</w:t>
      </w:r>
      <w:r w:rsidR="00493245">
        <w:rPr>
          <w:i/>
        </w:rPr>
        <w:t>9</w:t>
      </w:r>
      <w:r>
        <w:t xml:space="preserve"> is one of two DELLA paralogs in the maize genome, the other </w:t>
      </w:r>
      <w:r w:rsidR="001B6948">
        <w:t xml:space="preserve">being </w:t>
      </w:r>
      <w:r w:rsidRPr="00EB7EEB">
        <w:rPr>
          <w:i/>
        </w:rPr>
        <w:t>dwarf8</w:t>
      </w:r>
      <w:r>
        <w:t xml:space="preserve"> (</w:t>
      </w:r>
      <w:r w:rsidR="003625D1">
        <w:t xml:space="preserve">GRMZM2G144744; </w:t>
      </w:r>
      <w:r w:rsidRPr="00EB7EEB">
        <w:rPr>
          <w:i/>
        </w:rPr>
        <w:t>d8</w:t>
      </w:r>
      <w:r w:rsidR="001B6948">
        <w:t xml:space="preserve">); </w:t>
      </w:r>
      <w:r>
        <w:t>both can be mutated to dominant</w:t>
      </w:r>
      <w:r w:rsidR="00A4469A">
        <w:t>-</w:t>
      </w:r>
      <w:r>
        <w:t>negative forms that display dwarf phenotypes and dramatic suppression of GA responses</w:t>
      </w:r>
      <w:r w:rsidR="00C15CDE">
        <w:fldChar w:fldCharType="begin" w:fldLock="1"/>
      </w:r>
      <w:r w:rsidR="00983C68">
        <w:instrText>ADDIN CSL_CITATION { "citationItems" : [ { "id" : "ITEM-1", "itemData" : { "DOI" : "10.1093/pcp/pcq153", "ISBN" : "1471-9053 (Electronic)\\r0032-0781 (Linking)", "ISSN" : "00320781", "PMID" : "20937610", "abstract" : "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 "author" : [ { "dropping-particle" : "", "family" : "Lawit", "given" : "Shai J.", "non-dropping-particle" : "", "parse-names" : false, "suffix" : "" }, { "dropping-particle" : "", "family" : "Wych", "given" : "Heidi M.", "non-dropping-particle" : "", "parse-names" : false, "suffix" : "" }, { "dropping-particle" : "", "family" : "Xu", "given" : "Deping", "non-dropping-particle" : "", "parse-names" : false, "suffix" : "" }, { "dropping-particle" : "", "family" : "Kundu", "given" : "Suman", "non-dropping-particle" : "", "parse-names" : false, "suffix" : "" }, { "dropping-particle" : "", "family" : "Tomes", "given" : "Dwight T.", "non-dropping-particle" : "", "parse-names" : false, "suffix" : "" } ], "container-title" : "Plant and Cell Physiology", "id" : "ITEM-1", "issue" : "11", "issued" : { "date-parts" : [ [ "2010" ] ] }, "page" : "1854-1868", "title" : "Maize della proteins dwarf plant8 and dwarf plant9 as modulators of plant development", "type" : "article-journal", "volume" : "51" }, "uris" : [ "http://www.mendeley.com/documents/?uuid=17c77ccd-ac32-42b9-8a5f-655bd9ec1303" ] } ], "mendeley" : { "formattedCitation" : "&lt;sup&gt;51&lt;/sup&gt;", "plainTextFormattedCitation" : "51", "previouslyFormattedCitation" : "(Lawit et al. 2010)" }, "properties" : { "noteIndex" : 0 }, "schema" : "https://github.com/citation-style-language/schema/raw/master/csl-citation.json" }</w:instrText>
      </w:r>
      <w:r w:rsidR="00C15CDE">
        <w:fldChar w:fldCharType="separate"/>
      </w:r>
      <w:r w:rsidR="00983C68" w:rsidRPr="00983C68">
        <w:rPr>
          <w:noProof/>
          <w:vertAlign w:val="superscript"/>
        </w:rPr>
        <w:t>51</w:t>
      </w:r>
      <w:r w:rsidR="00C15CDE">
        <w:fldChar w:fldCharType="end"/>
      </w:r>
      <w:r>
        <w:t>.</w:t>
      </w:r>
      <w:r w:rsidR="00F75812">
        <w:t xml:space="preserve"> Camoco ranked </w:t>
      </w:r>
      <w:r w:rsidR="00F75812" w:rsidRPr="00047BBE">
        <w:rPr>
          <w:i/>
        </w:rPr>
        <w:t>d9</w:t>
      </w:r>
      <w:r>
        <w:t xml:space="preserve"> among the high-confidence candidates for Cd</w:t>
      </w:r>
      <w:r w:rsidR="00A13548">
        <w:t xml:space="preserve"> but not</w:t>
      </w:r>
      <w:r w:rsidR="0002261A">
        <w:t xml:space="preserve"> </w:t>
      </w:r>
      <w:r w:rsidRPr="00EB7EEB">
        <w:rPr>
          <w:i/>
        </w:rPr>
        <w:t>d8</w:t>
      </w:r>
      <w:r>
        <w:t>, though both</w:t>
      </w:r>
      <w:r w:rsidR="00A13548" w:rsidRPr="00985E44">
        <w:t xml:space="preserve"> </w:t>
      </w:r>
      <w:r>
        <w:t>are present in the root</w:t>
      </w:r>
      <w:r w:rsidR="001B6948">
        <w:t>-</w:t>
      </w:r>
      <w:r>
        <w:t>based co-expression network (ZmRoot). There was only</w:t>
      </w:r>
      <w:r w:rsidR="00A13548">
        <w:t xml:space="preserve"> </w:t>
      </w:r>
      <w:r>
        <w:t>moderate, but positive</w:t>
      </w:r>
      <w:r w:rsidR="001B6948">
        <w:t>,</w:t>
      </w:r>
      <w:r>
        <w:t xml:space="preserve"> co-expression between </w:t>
      </w:r>
      <w:r>
        <w:rPr>
          <w:i/>
        </w:rPr>
        <w:t>d8</w:t>
      </w:r>
      <w:r>
        <w:t xml:space="preserve"> and </w:t>
      </w:r>
      <w:r w:rsidRPr="00EB7EEB">
        <w:rPr>
          <w:i/>
        </w:rPr>
        <w:t>d9</w:t>
      </w:r>
      <w:r>
        <w:t xml:space="preserve"> (ZmRoot: </w:t>
      </w:r>
      <w:r w:rsidR="001B6948">
        <w:t>z</w:t>
      </w:r>
      <w:r w:rsidR="001B6948">
        <w:t xml:space="preserve"> </w:t>
      </w:r>
      <w:r>
        <w:t>=</w:t>
      </w:r>
      <w:r w:rsidR="001B6948">
        <w:t xml:space="preserve"> </w:t>
      </w:r>
      <w:r>
        <w:t xml:space="preserve">1.03; ZmPAN: </w:t>
      </w:r>
      <w:r w:rsidR="001B6948">
        <w:t>z</w:t>
      </w:r>
      <w:r w:rsidR="001B6948">
        <w:t xml:space="preserve"> </w:t>
      </w:r>
      <w:r>
        <w:t>=</w:t>
      </w:r>
      <w:r w:rsidR="001B6948">
        <w:t xml:space="preserve"> </w:t>
      </w:r>
      <w:r>
        <w:t xml:space="preserve">1.04). Given the indistinguishable phenotypes of the known dominant mutants of </w:t>
      </w:r>
      <w:r w:rsidRPr="00957ADC">
        <w:rPr>
          <w:i/>
        </w:rPr>
        <w:t>d8</w:t>
      </w:r>
      <w:r>
        <w:t xml:space="preserve"> and </w:t>
      </w:r>
      <w:r w:rsidRPr="00957ADC">
        <w:rPr>
          <w:i/>
        </w:rPr>
        <w:t>d9</w:t>
      </w:r>
      <w:r>
        <w:t xml:space="preserve">, the most likely explanation for this result is that there was allelic variation for </w:t>
      </w:r>
      <w:r w:rsidRPr="00EB7EEB">
        <w:rPr>
          <w:i/>
        </w:rPr>
        <w:t>d9</w:t>
      </w:r>
      <w:r w:rsidR="001B6948" w:rsidRPr="001B6948">
        <w:t xml:space="preserve"> </w:t>
      </w:r>
      <w:r w:rsidR="001B6948">
        <w:t xml:space="preserve">but not </w:t>
      </w:r>
      <w:r w:rsidR="001B6948" w:rsidRPr="00EB7EEB">
        <w:rPr>
          <w:i/>
        </w:rPr>
        <w:t>d8</w:t>
      </w:r>
      <w:r w:rsidR="001B6948">
        <w:rPr>
          <w:i/>
        </w:rPr>
        <w:t xml:space="preserve"> </w:t>
      </w:r>
      <w:r>
        <w:t xml:space="preserve">in the GWAS panel. </w:t>
      </w:r>
      <w:r w:rsidRPr="004F33CF">
        <w:t xml:space="preserve">The GA biosynthetic enzyme </w:t>
      </w:r>
      <w:r w:rsidR="001B6948">
        <w:t>e</w:t>
      </w:r>
      <w:r w:rsidRPr="004F33CF">
        <w:t>nt</w:t>
      </w:r>
      <w:r w:rsidR="001B6948">
        <w:t>-k</w:t>
      </w:r>
      <w:r w:rsidRPr="004F33CF">
        <w:t>aurene synthase (GRMZM2G093</w:t>
      </w:r>
      <w:r>
        <w:t xml:space="preserve">603) encoding the </w:t>
      </w:r>
      <w:r w:rsidRPr="00EB7EEB">
        <w:rPr>
          <w:i/>
        </w:rPr>
        <w:t>dwarf5</w:t>
      </w:r>
      <w:r>
        <w:t xml:space="preserve"> locus</w:t>
      </w:r>
      <w:r>
        <w:fldChar w:fldCharType="begin" w:fldLock="1"/>
      </w:r>
      <w:r w:rsidR="00983C68">
        <w:instrText>ADDIN CSL_CITATION { "citationItems" : [ { "id" : "ITEM-1", "itemData" : { "DOI" : "10.1104/pp.15.01727", "ISBN" : "8615208422589", "ISSN" : "0032-0889", "PMID" : "26620527", "abstract" : "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u03b3-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 "author" : [ { "dropping-particle" : "", "family" : "Fu", "given" : "Jingye", "non-dropping-particle" : "", "parse-names" : false, "suffix" : "" }, { "dropping-particle" : "", "family" : "Ren", "given" : "Fei", "non-dropping-particle" : "", "parse-names" : false, "suffix" : "" }, { "dropping-particle" : "", "family" : "Lu", "given" : "Xuan", "non-dropping-particle" : "", "parse-names" : false, "suffix" : "" }, { "dropping-particle" : "", "family" : "Mao", "given" : "Hongjie", "non-dropping-particle" : "", "parse-names" : false, "suffix" : "" }, { "dropping-particle" : "", "family" : "Xu", "given" : "Meimei", "non-dropping-particle" : "", "parse-names" : false, "suffix" : "" }, { "dropping-particle" : "", "family" : "Degenhardt", "given" : "J\u00f6rg", "non-dropping-particle" : "", "parse-names" : false, "suffix" : "" }, { "dropping-particle" : "", "family" : "Peters", "given" : "Reuben J.", "non-dropping-particle" : "", "parse-names" : false, "suffix" : "" }, { "dropping-particle" : "", "family" : "Wang", "given" : "Qiang", "non-dropping-particle" : "", "parse-names" : false, "suffix" : "" } ], "container-title" : "Plant Physiology", "id" : "ITEM-1", "issue" : "2", "issued" : { "date-parts" : [ [ "2016" ] ] }, "page" : "742-751", "title" : "A Tandem Array of &lt;i&gt;ent&lt;/i&gt; -Kaurene Synthases in Maize with Roles in Gibberellin and More Specialized Metabolism", "type" : "article-journal", "volume" : "170" }, "uris" : [ "http://www.mendeley.com/documents/?uuid=933cef19-a3ba-4af4-88ac-405118b51422", "http://www.mendeley.com/documents/?uuid=b599e4c9-87ae-4c6f-97db-c959c7f30a33" ] } ], "mendeley" : { "formattedCitation" : "&lt;sup&gt;52&lt;/sup&gt;", "plainTextFormattedCitation" : "52", "previouslyFormattedCitation" : "(Fu et al. 2016)" }, "properties" : { "noteIndex" : 0 }, "schema" : "https://github.com/citation-style-language/schema/raw/master/csl-citation.json" }</w:instrText>
      </w:r>
      <w:r>
        <w:fldChar w:fldCharType="separate"/>
      </w:r>
      <w:r w:rsidR="00983C68" w:rsidRPr="00983C68">
        <w:rPr>
          <w:noProof/>
          <w:vertAlign w:val="superscript"/>
        </w:rPr>
        <w:t>52</w:t>
      </w:r>
      <w:r>
        <w:fldChar w:fldCharType="end"/>
      </w:r>
      <w:commentRangeStart w:id="36"/>
      <w:r w:rsidRPr="004F33CF">
        <w:t xml:space="preserve"> </w:t>
      </w:r>
      <w:commentRangeEnd w:id="36"/>
      <w:r w:rsidR="001B6948">
        <w:rPr>
          <w:rStyle w:val="CommentReference"/>
        </w:rPr>
        <w:commentReference w:id="36"/>
      </w:r>
      <w:r w:rsidRPr="004F33CF">
        <w:t xml:space="preserve">affected the concentration of seed Cd and </w:t>
      </w:r>
      <w:r>
        <w:t>appeared among the HPO genes for Sr</w:t>
      </w:r>
      <w:r w:rsidR="009205AD">
        <w:t xml:space="preserve"> in the ZmRoot network</w:t>
      </w:r>
      <w:r>
        <w:t xml:space="preserve">. </w:t>
      </w:r>
      <w:r w:rsidRPr="004F33CF">
        <w:t>This gene is required for the biosynthesis of bioactive GA via ent-</w:t>
      </w:r>
      <w:r w:rsidR="008B0EBA">
        <w:lastRenderedPageBreak/>
        <w:t>k</w:t>
      </w:r>
      <w:r w:rsidRPr="004F33CF">
        <w:t>aurene</w:t>
      </w:r>
      <w:r>
        <w:t>,</w:t>
      </w:r>
      <w:r w:rsidRPr="004F33CF">
        <w:t xml:space="preserve"> strongly suggesting that GA signaling in the roots shapes the ionome and alters the accumulation of Cd in seeds, with potential impacts on human health.</w:t>
      </w:r>
    </w:p>
    <w:p w14:paraId="5B58DA44" w14:textId="22884A3B" w:rsidR="008458B3" w:rsidRPr="005F38FF" w:rsidRDefault="008458B3" w:rsidP="0087051F">
      <w:pPr>
        <w:pStyle w:val="Heading3"/>
      </w:pPr>
      <w:bookmarkStart w:id="37" w:name="_Ref484091798"/>
      <w:r w:rsidRPr="005F38FF">
        <w:t>Fig</w:t>
      </w:r>
      <w:r w:rsidR="008B0EBA">
        <w:t>ure</w:t>
      </w:r>
      <w:r w:rsidRPr="005F38FF">
        <w:t xml:space="preserve"> 9</w:t>
      </w:r>
      <w:bookmarkEnd w:id="37"/>
    </w:p>
    <w:p w14:paraId="7ABA4EF9" w14:textId="77777777" w:rsidR="008458B3" w:rsidRPr="00861C5C" w:rsidRDefault="008458B3" w:rsidP="0087051F">
      <w:pPr>
        <w:pStyle w:val="Heading4"/>
        <w:rPr>
          <w:highlight w:val="red"/>
        </w:rPr>
      </w:pPr>
      <w:r w:rsidRPr="005F38FF">
        <w:t xml:space="preserve">Ionomic profiles of D8 and D9 mutants </w:t>
      </w:r>
    </w:p>
    <w:p w14:paraId="5874925A" w14:textId="3F81CF88" w:rsidR="008458B3" w:rsidRDefault="008458B3" w:rsidP="0087051F">
      <w:pPr>
        <w:pStyle w:val="Subtitle"/>
      </w:pPr>
      <w:r>
        <w:t>Box</w:t>
      </w:r>
      <w:r w:rsidR="008B0EBA">
        <w:t xml:space="preserve"> </w:t>
      </w:r>
      <w:r>
        <w:t>plots displaying</w:t>
      </w:r>
      <w:r w:rsidR="00F83861">
        <w:t xml:space="preserve"> ICP-MS v</w:t>
      </w:r>
      <w:r w:rsidR="00F83861" w:rsidRPr="008B0EBA">
        <w:t>alues for D8 and D9 al</w:t>
      </w:r>
      <w:r w:rsidR="00F83861">
        <w:t xml:space="preserve">ong with </w:t>
      </w:r>
      <w:r w:rsidR="000939DF">
        <w:t xml:space="preserve">null segregating siblings (Sib8 and Sib9). </w:t>
      </w:r>
      <w:r w:rsidR="000939DF" w:rsidRPr="00785312">
        <w:rPr>
          <w:i/>
        </w:rPr>
        <w:t>P</w:t>
      </w:r>
      <w:r w:rsidR="000939DF">
        <w:t xml:space="preserve">-values indicate statistical differences between mutants and </w:t>
      </w:r>
      <w:r w:rsidR="008C0BD8">
        <w:t>wild-type</w:t>
      </w:r>
      <w:r w:rsidR="000939DF">
        <w:t xml:space="preserve"> siblings</w:t>
      </w:r>
      <w:r w:rsidR="008B0EBA">
        <w:t>,</w:t>
      </w:r>
      <w:r w:rsidR="000939DF">
        <w:t xml:space="preserve"> while asterisks (**) indicate significant differences in </w:t>
      </w:r>
      <w:r w:rsidR="008C0BD8">
        <w:t>a joint analysis between dwarf and wild-type.</w:t>
      </w:r>
      <w:r>
        <w:t xml:space="preserve"> </w:t>
      </w:r>
    </w:p>
    <w:p w14:paraId="0B1F761E" w14:textId="646C6A4F" w:rsidR="008458B3" w:rsidRDefault="008458B3" w:rsidP="0087051F">
      <w:r>
        <w:t>To test for an</w:t>
      </w:r>
      <w:r w:rsidR="00903E36">
        <w:t xml:space="preserve"> </w:t>
      </w:r>
      <w:r>
        <w:t>impact of GA signaling on the ionome and provide single-locus tests, w</w:t>
      </w:r>
      <w:r w:rsidRPr="009D3B04">
        <w:t xml:space="preserve">e </w:t>
      </w:r>
      <w:r>
        <w:t>grew</w:t>
      </w:r>
      <w:r w:rsidRPr="009D3B04">
        <w:t xml:space="preserve"> </w:t>
      </w:r>
      <w:r>
        <w:t xml:space="preserve">the </w:t>
      </w:r>
      <w:r w:rsidRPr="009D3B04">
        <w:t>dominant GA-insensitive mutant</w:t>
      </w:r>
      <w:r w:rsidRPr="008B0EBA">
        <w:t xml:space="preserve">s </w:t>
      </w:r>
      <w:r w:rsidRPr="008B0EBA">
        <w:rPr>
          <w:i/>
        </w:rPr>
        <w:t>D9-1</w:t>
      </w:r>
      <w:r w:rsidRPr="008B0EBA">
        <w:t xml:space="preserve"> and </w:t>
      </w:r>
      <w:commentRangeStart w:id="38"/>
      <w:r w:rsidRPr="008B0EBA">
        <w:rPr>
          <w:i/>
        </w:rPr>
        <w:t>D8-mpl</w:t>
      </w:r>
      <w:commentRangeEnd w:id="38"/>
      <w:r w:rsidR="008B0EBA">
        <w:rPr>
          <w:rStyle w:val="CommentReference"/>
        </w:rPr>
        <w:commentReference w:id="38"/>
      </w:r>
      <w:r w:rsidRPr="008B0EBA">
        <w:t xml:space="preserve"> an</w:t>
      </w:r>
      <w:r w:rsidRPr="009D3B04">
        <w:t>d their null segregating sibling</w:t>
      </w:r>
      <w:r>
        <w:t>s</w:t>
      </w:r>
      <w:r w:rsidR="0082193C">
        <w:t xml:space="preserve"> (Sib9 and Sib8)</w:t>
      </w:r>
      <w:r>
        <w:t xml:space="preserve">. </w:t>
      </w:r>
      <w:r w:rsidRPr="009D3B04">
        <w:t xml:space="preserve">The dominant </w:t>
      </w:r>
      <w:r w:rsidRPr="00A70A3C">
        <w:rPr>
          <w:i/>
        </w:rPr>
        <w:t>D8-mpl</w:t>
      </w:r>
      <w:r w:rsidRPr="009D3B04">
        <w:t xml:space="preserve"> and </w:t>
      </w:r>
      <w:r w:rsidRPr="00A70A3C">
        <w:rPr>
          <w:i/>
        </w:rPr>
        <w:t>D9-1</w:t>
      </w:r>
      <w:r w:rsidRPr="009D3B04">
        <w:t xml:space="preserve"> alleles have </w:t>
      </w:r>
      <w:r w:rsidR="00C26C6A">
        <w:t>nearly</w:t>
      </w:r>
      <w:r w:rsidRPr="009D3B04">
        <w:t xml:space="preserve"> equivalent effects on above-ground plant growth and similar GA</w:t>
      </w:r>
      <w:r w:rsidR="008B0EBA">
        <w:t xml:space="preserve"> </w:t>
      </w:r>
      <w:r w:rsidRPr="009D3B04">
        <w:t xml:space="preserve">insensitivity phenotypes </w:t>
      </w:r>
      <w:r>
        <w:t>in the shoots</w:t>
      </w:r>
      <w:r>
        <w:fldChar w:fldCharType="begin" w:fldLock="1"/>
      </w:r>
      <w:r w:rsidR="00983C68">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d61a0e9f-7aa1-454c-ab36-563fdf3a678a", "http://www.mendeley.com/documents/?uuid=78ae9024-e236-4ad4-a5bd-08f83a130147" ] } ], "mendeley" : { "formattedCitation" : "&lt;sup&gt;50&lt;/sup&gt;", "plainTextFormattedCitation" : "50", "previouslyFormattedCitation" : "(Winkler and Freeling 1994)" }, "properties" : { "noteIndex" : 0 }, "schema" : "https://github.com/citation-style-language/schema/raw/master/csl-citation.json" }</w:instrText>
      </w:r>
      <w:r>
        <w:fldChar w:fldCharType="separate"/>
      </w:r>
      <w:r w:rsidR="00983C68" w:rsidRPr="00983C68">
        <w:rPr>
          <w:noProof/>
          <w:vertAlign w:val="superscript"/>
        </w:rPr>
        <w:t>50</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rsidR="00744CB3">
        <w:t>-</w:t>
      </w:r>
      <w:r w:rsidRPr="009D3B04">
        <w:t>type siblings were collected and processed for single-seed ionomic profiling</w:t>
      </w:r>
      <w:r w:rsidR="00744CB3">
        <w:t xml:space="preserve"> using ICP-MS</w:t>
      </w:r>
      <w:r>
        <w:t xml:space="preserve"> (</w:t>
      </w:r>
      <w:r>
        <w:fldChar w:fldCharType="begin"/>
      </w:r>
      <w:r>
        <w:instrText xml:space="preserve"> REF _Ref484091798 \h </w:instrText>
      </w:r>
      <w:r w:rsidR="00BD7995">
        <w:instrText xml:space="preserve"> \* MERGEFORMAT </w:instrText>
      </w:r>
      <w:r>
        <w:fldChar w:fldCharType="separate"/>
      </w:r>
      <w:r w:rsidRPr="005F38FF">
        <w:t>Fig. 9</w:t>
      </w:r>
      <w:r>
        <w:fldChar w:fldCharType="end"/>
      </w:r>
      <w:r>
        <w:t>)</w:t>
      </w:r>
      <w:r w:rsidRPr="009D3B04">
        <w:t xml:space="preserve">. Both dwarf lines had significantly different elemental compositions </w:t>
      </w:r>
      <w:r w:rsidR="00C34E04">
        <w:t>compared to</w:t>
      </w:r>
      <w:r w:rsidR="00C34E04" w:rsidRPr="009D3B04">
        <w:t xml:space="preserve"> </w:t>
      </w:r>
      <w:r w:rsidRPr="009D3B04">
        <w:t>their wild</w:t>
      </w:r>
      <w:r w:rsidR="00C34E04">
        <w:t>-</w:t>
      </w:r>
      <w:r w:rsidRPr="009D3B04">
        <w:t xml:space="preserve">type siblings. A joint analysis </w:t>
      </w:r>
      <w:r>
        <w:t xml:space="preserve">by </w:t>
      </w:r>
      <w:r w:rsidRPr="00785312">
        <w:rPr>
          <w:i/>
        </w:rPr>
        <w:t>t</w:t>
      </w:r>
      <w:r>
        <w:t xml:space="preserve">-tests between least-squared means comparing dwarfs and wild-types </w:t>
      </w:r>
      <w:r w:rsidRPr="009D3B04">
        <w:t>revealed that</w:t>
      </w:r>
      <w:r w:rsidR="001C0A29">
        <w:t xml:space="preserve"> Cu, Fe, P, and Sr</w:t>
      </w:r>
      <w:r w:rsidR="0002261A">
        <w:t xml:space="preserve"> </w:t>
      </w:r>
      <w:r w:rsidRPr="009D3B04">
        <w:t>were higher in the dwarf</w:t>
      </w:r>
      <w:r>
        <w:t xml:space="preserve"> than wild-type seeds</w:t>
      </w:r>
      <w:r w:rsidR="004B2281">
        <w:t xml:space="preserve"> (</w:t>
      </w:r>
      <w:r w:rsidR="00C34E04">
        <w:t>d</w:t>
      </w:r>
      <w:r w:rsidR="004B2281">
        <w:t xml:space="preserve">esignated with two asterisks in </w:t>
      </w:r>
      <w:r w:rsidR="004B2281">
        <w:fldChar w:fldCharType="begin"/>
      </w:r>
      <w:r w:rsidR="004B2281">
        <w:instrText xml:space="preserve"> REF _Ref484091798 \h </w:instrText>
      </w:r>
      <w:r w:rsidR="00BD7995">
        <w:instrText xml:space="preserve"> \* MERGEFORMAT </w:instrText>
      </w:r>
      <w:r w:rsidR="004B2281">
        <w:fldChar w:fldCharType="separate"/>
      </w:r>
      <w:r w:rsidR="004B2281" w:rsidRPr="005F38FF">
        <w:t>Fig. 9</w:t>
      </w:r>
      <w:r w:rsidR="004B2281">
        <w:fldChar w:fldCharType="end"/>
      </w:r>
      <w:r w:rsidR="004B2281">
        <w:t>)</w:t>
      </w:r>
      <w:r w:rsidRPr="009D3B04">
        <w:t xml:space="preserve">. </w:t>
      </w:r>
      <w:r>
        <w:t xml:space="preserve">Dominant mutants of </w:t>
      </w:r>
      <w:r w:rsidRPr="00A44BA1">
        <w:rPr>
          <w:i/>
        </w:rPr>
        <w:t>d8</w:t>
      </w:r>
      <w:r w:rsidR="00DB53DA">
        <w:t xml:space="preserve"> are</w:t>
      </w:r>
      <w:r w:rsidRPr="009D3B04">
        <w:t xml:space="preserve"> expressed at lower levels than </w:t>
      </w:r>
      <w:r w:rsidRPr="00A44BA1">
        <w:rPr>
          <w:i/>
        </w:rPr>
        <w:t>d9</w:t>
      </w:r>
      <w:r w:rsidR="00C80AAF">
        <w:t xml:space="preserve"> in the root</w:t>
      </w:r>
      <w:r w:rsidRPr="009D3B04">
        <w:t xml:space="preserve"> but </w:t>
      </w:r>
      <w:r w:rsidR="00C34E04">
        <w:t xml:space="preserve">at </w:t>
      </w:r>
      <w:r w:rsidRPr="009D3B04">
        <w:t>many</w:t>
      </w:r>
      <w:r w:rsidR="00785312">
        <w:t xml:space="preserve"> </w:t>
      </w:r>
      <w:r w:rsidRPr="009D3B04">
        <w:t xml:space="preserve">fold higher levels in </w:t>
      </w:r>
      <w:r w:rsidR="00C80AAF">
        <w:t xml:space="preserve">the </w:t>
      </w:r>
      <w:r w:rsidRPr="009D3B04">
        <w:t>shoot</w:t>
      </w:r>
      <w:r>
        <w:t xml:space="preserve"> (qteller.</w:t>
      </w:r>
      <w:r w:rsidR="00DB53DA">
        <w:t>com</w:t>
      </w:r>
      <w:r w:rsidR="00DB53DA">
        <w:fldChar w:fldCharType="begin" w:fldLock="1"/>
      </w:r>
      <w:r w:rsidR="00983C68">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mendeley" : { "formattedCitation" : "&lt;sup&gt;53&lt;/sup&gt;", "plainTextFormattedCitation" : "53", "previouslyFormattedCitation" : "(Wang et al. 2009)" }, "properties" : { "noteIndex" : 0 }, "schema" : "https://github.com/citation-style-language/schema/raw/master/csl-citation.json" }</w:instrText>
      </w:r>
      <w:r w:rsidR="00DB53DA">
        <w:fldChar w:fldCharType="separate"/>
      </w:r>
      <w:r w:rsidR="00983C68" w:rsidRPr="00983C68">
        <w:rPr>
          <w:noProof/>
          <w:vertAlign w:val="superscript"/>
        </w:rPr>
        <w:t>53</w:t>
      </w:r>
      <w:r w:rsidR="00DB53DA">
        <w:fldChar w:fldCharType="end"/>
      </w:r>
      <w:r>
        <w:t>)</w:t>
      </w:r>
      <w:r w:rsidR="003D52F0">
        <w:t>. D8 was</w:t>
      </w:r>
      <w:r w:rsidRPr="009D3B04">
        <w:t xml:space="preserve"> also was significantly </w:t>
      </w:r>
      <w:r w:rsidR="00F76072">
        <w:t>different from its sibling</w:t>
      </w:r>
      <w:r w:rsidRPr="009D3B04">
        <w:t xml:space="preserve"> in</w:t>
      </w:r>
      <w:r w:rsidR="00EE28D8">
        <w:t xml:space="preserve"> </w:t>
      </w:r>
      <w:r>
        <w:t xml:space="preserve">Cd and </w:t>
      </w:r>
      <w:r w:rsidRPr="009D3B04">
        <w:t xml:space="preserve">Mo accumulation. It is possible that </w:t>
      </w:r>
      <w:r w:rsidRPr="00765696">
        <w:rPr>
          <w:i/>
        </w:rPr>
        <w:t>D</w:t>
      </w:r>
      <w:r w:rsidRPr="00A44BA1">
        <w:rPr>
          <w:i/>
        </w:rPr>
        <w:t>8-mpl</w:t>
      </w:r>
      <w:r w:rsidRPr="009D3B04">
        <w:t xml:space="preserve"> has a shoot-driven effect on Mo accumulation in the seed</w:t>
      </w:r>
      <w:r>
        <w:t>,</w:t>
      </w:r>
      <w:r w:rsidRPr="009D3B04">
        <w:t xml:space="preserve"> but we note that previous work</w:t>
      </w:r>
      <w:r>
        <w:fldChar w:fldCharType="begin" w:fldLock="1"/>
      </w:r>
      <w:r w:rsidR="00983C68">
        <w:instrText>ADDIN CSL_CITATION { "citationItems" : [ { "id" : "ITEM-1", "itemData" : { "DOI" : "10.1534/g3.116.034827", "ISBN" : "0000000238816", "ISSN" : "2160-1836", "abstract" : "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u00d7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 "author" : [ { "dropping-particle" : "", "family" : "Asaro", "given" : "A.", "non-dropping-particle" : "", "parse-names" : false, "suffix" : "" }, { "dropping-particle" : "", "family" : "Ziegler", "given" : "G.", "non-dropping-particle" : "", "parse-names" : false, "suffix" : "" }, { "dropping-particle" : "", "family" : "Ziyomo", "given" : "C.", "non-dropping-particle" : "", "parse-names" : false, "suffix" : "" }, { "dropping-particle" : "", "family" : "Hoekenga", "given" : "O.", "non-dropping-particle" : "", "parse-names" : false, "suffix" : "" }, { "dropping-particle" : "", "family" : "Dilkes", "given" : "B.", "non-dropping-particle" : "", "parse-names" : false, "suffix" : "" }, { "dropping-particle" : "", "family" : "Baxter", "given" : "I.", "non-dropping-particle" : "", "parse-names" : false, "suffix" : "" } ], "container-title" : "G3&amp;amp;#58; Genes|Genomes|Genetics", "id" : "ITEM-1", "issue" : "December", "issued" : { "date-parts" : [ [ "2016" ] ] }, "page" : "4175-4183", "title" : "The Interaction of Genotype and Environment Determines Variation in the Maize Kernel Ionome", "type" : "article-journal", "volume" : "6" }, "uris" : [ "http://www.mendeley.com/documents/?uuid=2c24a045-183a-4b9a-9f77-20c024dd6d1c" ] } ], "mendeley" : { "formattedCitation" : "&lt;sup&gt;54&lt;/sup&gt;", "plainTextFormattedCitation" : "54", "previouslyFormattedCitation" : "(Asaro et al. 2016)" }, "properties" : { "noteIndex" : 0 }, "schema" : "https://github.com/citation-style-language/schema/raw/master/csl-citation.json" }</w:instrText>
      </w:r>
      <w:r>
        <w:fldChar w:fldCharType="separate"/>
      </w:r>
      <w:r w:rsidR="00983C68" w:rsidRPr="00983C68">
        <w:rPr>
          <w:noProof/>
          <w:vertAlign w:val="superscript"/>
        </w:rPr>
        <w:t>54</w:t>
      </w:r>
      <w:r>
        <w:fldChar w:fldCharType="end"/>
      </w:r>
      <w:r w:rsidRPr="009D3B04">
        <w:t xml:space="preserve"> identified a large</w:t>
      </w:r>
      <w:r w:rsidR="00A4469A">
        <w:t>-</w:t>
      </w:r>
      <w:r w:rsidRPr="009D3B04">
        <w:t xml:space="preserve">effect QTL affecting Mo and containing the </w:t>
      </w:r>
      <w:r w:rsidRPr="00785312">
        <w:rPr>
          <w:i/>
        </w:rPr>
        <w:t>Mot1</w:t>
      </w:r>
      <w:r w:rsidRPr="009D3B04">
        <w:t xml:space="preserve"> gene a mere 22 Mb away from D8</w:t>
      </w:r>
      <w:r>
        <w:t xml:space="preserve">. As </w:t>
      </w:r>
      <w:r w:rsidRPr="009D3B04">
        <w:t xml:space="preserve">the allele </w:t>
      </w:r>
      <w:r>
        <w:t xml:space="preserve">at </w:t>
      </w:r>
      <w:r w:rsidRPr="00785312">
        <w:rPr>
          <w:i/>
        </w:rPr>
        <w:t>Mot1</w:t>
      </w:r>
      <w:r w:rsidRPr="009D3B04">
        <w:t xml:space="preserve"> is unknown in the original </w:t>
      </w:r>
      <w:r w:rsidRPr="00A44BA1">
        <w:rPr>
          <w:i/>
        </w:rPr>
        <w:t>D8-mpl</w:t>
      </w:r>
      <w:r w:rsidRPr="009D3B04">
        <w:t xml:space="preserve"> </w:t>
      </w:r>
      <w:r>
        <w:t>genetic background</w:t>
      </w:r>
      <w:r w:rsidR="00903E36">
        <w:t>,</w:t>
      </w:r>
      <w:r>
        <w:t xml:space="preserve"> </w:t>
      </w:r>
      <w:r w:rsidRPr="009D3B04">
        <w:t xml:space="preserve">linkage drag carrying a </w:t>
      </w:r>
      <w:r w:rsidRPr="00785312">
        <w:rPr>
          <w:i/>
        </w:rPr>
        <w:t>Mot1</w:t>
      </w:r>
      <w:r w:rsidRPr="009D3B04">
        <w:t xml:space="preserve"> allele cannot be ruled out.</w:t>
      </w:r>
      <w:r>
        <w:t xml:space="preserve"> </w:t>
      </w:r>
      <w:r w:rsidRPr="009D3B04">
        <w:t>T</w:t>
      </w:r>
      <w:r>
        <w:t>h</w:t>
      </w:r>
      <w:r w:rsidRPr="009D3B04">
        <w:t xml:space="preserve">is dominant-negative allele of D9 did not recapitulate the Cd accumulation effect of the linked GWAS QTL that </w:t>
      </w:r>
      <w:r>
        <w:t>was</w:t>
      </w:r>
      <w:r w:rsidR="00903E36">
        <w:t xml:space="preserve"> </w:t>
      </w:r>
      <w:r>
        <w:t>the basis for its discovery as a high-confidence candidate gene by Camoco</w:t>
      </w:r>
      <w:r w:rsidR="006838D1">
        <w:t>. However,</w:t>
      </w:r>
      <w:r>
        <w:t xml:space="preserve"> the </w:t>
      </w:r>
      <w:r w:rsidRPr="00785312">
        <w:rPr>
          <w:i/>
        </w:rPr>
        <w:t>D8-mpl</w:t>
      </w:r>
      <w:r>
        <w:t xml:space="preserve"> allele did</w:t>
      </w:r>
      <w:r w:rsidR="00061C86">
        <w:t xml:space="preserve"> recapitulate the accumulation effect</w:t>
      </w:r>
      <w:r>
        <w:t xml:space="preserve">, and our data demonstrate that both D8 and D9 have broad effects on </w:t>
      </w:r>
      <w:r w:rsidR="00061C86">
        <w:t>other</w:t>
      </w:r>
      <w:r>
        <w:t xml:space="preserve"> ionomic phenotypes</w:t>
      </w:r>
      <w:r w:rsidRPr="009D3B04">
        <w:t>.</w:t>
      </w:r>
    </w:p>
    <w:p w14:paraId="51031432" w14:textId="59E11628" w:rsidR="008458B3" w:rsidRDefault="008458B3" w:rsidP="0087051F">
      <w:pPr>
        <w:pStyle w:val="Heading3"/>
      </w:pPr>
      <w:bookmarkStart w:id="39" w:name="_Ref481757037"/>
      <w:bookmarkStart w:id="40" w:name="_Ref484529183"/>
      <w:r>
        <w:lastRenderedPageBreak/>
        <w:t>Fig</w:t>
      </w:r>
      <w:r w:rsidR="002F2DF5">
        <w:t>ure</w:t>
      </w:r>
      <w:r>
        <w:t xml:space="preserve"> 10</w:t>
      </w:r>
      <w:bookmarkEnd w:id="39"/>
      <w:bookmarkEnd w:id="40"/>
    </w:p>
    <w:p w14:paraId="7E2A9DF3" w14:textId="77777777" w:rsidR="008458B3" w:rsidRDefault="008458B3" w:rsidP="0087051F">
      <w:pPr>
        <w:pStyle w:val="Heading4"/>
      </w:pPr>
      <w:r>
        <w:t>Co-expression network for D9 and cadmium HPO genes</w:t>
      </w:r>
    </w:p>
    <w:p w14:paraId="43FA60AC" w14:textId="35DB5FE0" w:rsidR="008458B3" w:rsidRDefault="008458B3" w:rsidP="0087051F">
      <w:pPr>
        <w:pStyle w:val="Subtitle"/>
      </w:pPr>
      <w:r>
        <w:t>Co-expression interactions among high</w:t>
      </w:r>
      <w:r w:rsidR="003518C8">
        <w:t>-</w:t>
      </w:r>
      <w:r>
        <w:t>priority candidate (HPO) genes were identified in the ZmRoot network for C</w:t>
      </w:r>
      <w:r w:rsidR="00023C5E">
        <w:t>d</w:t>
      </w:r>
      <w:r>
        <w:t xml:space="preserve"> and visualized at several levels. Panel </w:t>
      </w:r>
      <w:r w:rsidR="003518C8" w:rsidRPr="008E1513">
        <w:rPr>
          <w:b/>
          <w:rPrChange w:id="41" w:author="Joanna Dinsmore" w:date="2017-11-10T14:32:00Z">
            <w:rPr/>
          </w:rPrChange>
        </w:rPr>
        <w:t>(</w:t>
      </w:r>
      <w:r w:rsidRPr="008E1513">
        <w:rPr>
          <w:b/>
        </w:rPr>
        <w:t>A</w:t>
      </w:r>
      <w:r w:rsidR="003518C8" w:rsidRPr="008E1513">
        <w:rPr>
          <w:b/>
        </w:rPr>
        <w:t>)</w:t>
      </w:r>
      <w:r>
        <w:t xml:space="preserve"> shows local interactions among the 126 cadmium HPO genes (red nodes). Genes are </w:t>
      </w:r>
      <w:r w:rsidR="00A63B7B">
        <w:t xml:space="preserve">grouped and </w:t>
      </w:r>
      <w:r>
        <w:t xml:space="preserve">positioned based on chromosomal </w:t>
      </w:r>
      <w:r w:rsidR="00A63B7B">
        <w:t>location</w:t>
      </w:r>
      <w:r>
        <w:t xml:space="preserve">. Interactions among HPO genes and </w:t>
      </w:r>
      <w:commentRangeStart w:id="42"/>
      <w:r>
        <w:t>Della9</w:t>
      </w:r>
      <w:commentRangeEnd w:id="42"/>
      <w:r w:rsidR="00C80A22">
        <w:rPr>
          <w:rStyle w:val="CommentReference"/>
          <w:rFonts w:ascii="Georgia" w:eastAsiaTheme="minorHAnsi" w:hAnsi="Georgia"/>
          <w:color w:val="auto"/>
          <w:spacing w:val="0"/>
        </w:rPr>
        <w:commentReference w:id="42"/>
      </w:r>
      <w:r>
        <w:t xml:space="preserve"> (D9; GRMZM2G024973) are highlighted in yellow. Panel </w:t>
      </w:r>
      <w:r w:rsidR="00C80A22" w:rsidRPr="008E1513">
        <w:rPr>
          <w:b/>
          <w:rPrChange w:id="43" w:author="Joanna Dinsmore" w:date="2017-11-10T14:32:00Z">
            <w:rPr/>
          </w:rPrChange>
        </w:rPr>
        <w:t>(</w:t>
      </w:r>
      <w:r w:rsidRPr="008E1513">
        <w:rPr>
          <w:b/>
        </w:rPr>
        <w:t>B</w:t>
      </w:r>
      <w:r w:rsidR="00C80A22" w:rsidRPr="008E1513">
        <w:rPr>
          <w:b/>
        </w:rPr>
        <w:t>)</w:t>
      </w:r>
      <w:r>
        <w:t xml:space="preserve"> shows a force</w:t>
      </w:r>
      <w:r w:rsidR="00C80A22">
        <w:t>-</w:t>
      </w:r>
      <w:r>
        <w:t xml:space="preserve">directed layout of </w:t>
      </w:r>
      <w:r w:rsidRPr="00785312">
        <w:rPr>
          <w:i/>
        </w:rPr>
        <w:t>d9</w:t>
      </w:r>
      <w:r>
        <w:t xml:space="preserve"> with HPO neighbors. Circled genes show sets of genes with previously known roles in elemental accumulation.</w:t>
      </w:r>
    </w:p>
    <w:p w14:paraId="775B87D0" w14:textId="2223587C" w:rsidR="008458B3" w:rsidRDefault="007F583E" w:rsidP="0087051F">
      <w:r>
        <w:t xml:space="preserve">Genes </w:t>
      </w:r>
      <w:r w:rsidR="008458B3">
        <w:t xml:space="preserve">co-expressed with </w:t>
      </w:r>
      <w:r w:rsidR="00527DC9" w:rsidRPr="00527DC9">
        <w:rPr>
          <w:i/>
        </w:rPr>
        <w:t>d9</w:t>
      </w:r>
      <w:r w:rsidR="008458B3">
        <w:t xml:space="preserve"> were investigated to determine which were associated with ionomic traits,</w:t>
      </w:r>
      <w:r w:rsidR="00E43FB3">
        <w:t xml:space="preserve"> </w:t>
      </w:r>
      <w:r w:rsidR="008458B3">
        <w:t xml:space="preserve">in particular, seed Cd levels. In the ZmRoot network, </w:t>
      </w:r>
      <w:r w:rsidR="00527DC9" w:rsidRPr="00527DC9">
        <w:rPr>
          <w:i/>
        </w:rPr>
        <w:t>d</w:t>
      </w:r>
      <w:r w:rsidR="008458B3" w:rsidRPr="00527DC9">
        <w:rPr>
          <w:i/>
        </w:rPr>
        <w:t>9</w:t>
      </w:r>
      <w:r w:rsidR="008458B3">
        <w:t xml:space="preserve"> had strong co-expression interactions with 38 other HPO genes (</w:t>
      </w:r>
      <w:r w:rsidR="008458B3">
        <w:fldChar w:fldCharType="begin"/>
      </w:r>
      <w:r w:rsidR="008458B3">
        <w:instrText xml:space="preserve"> REF _Ref484529183 \h </w:instrText>
      </w:r>
      <w:r w:rsidR="00BD7995">
        <w:instrText xml:space="preserve"> \* MERGEFORMAT </w:instrText>
      </w:r>
      <w:r w:rsidR="008458B3">
        <w:fldChar w:fldCharType="separate"/>
      </w:r>
      <w:r w:rsidR="008458B3">
        <w:t>Fig. 10</w:t>
      </w:r>
      <w:r w:rsidR="008458B3">
        <w:fldChar w:fldCharType="end"/>
      </w:r>
      <w:r w:rsidR="008458B3">
        <w:t>A).</w:t>
      </w:r>
      <w:r w:rsidR="0002261A">
        <w:t xml:space="preserve"> </w:t>
      </w:r>
      <w:r w:rsidR="008458B3">
        <w:t>Among these were the maize Shortroot paralog (GRMZM2G132794) and a second GRAS domain transcription factor (GRMZM2G079470). Both of these, as well as the presence of many cell</w:t>
      </w:r>
      <w:r w:rsidR="00F1359B">
        <w:t>-</w:t>
      </w:r>
      <w:r w:rsidR="008458B3">
        <w:t>cycle genes among the co-expressed genes and ionomics trait</w:t>
      </w:r>
      <w:r w:rsidR="00F1359B">
        <w:t>s</w:t>
      </w:r>
      <w:r w:rsidR="008458B3">
        <w:t xml:space="preserve"> affecting genes, raised the possibility that, like in </w:t>
      </w:r>
      <w:r w:rsidR="008458B3" w:rsidRPr="00785312">
        <w:rPr>
          <w:i/>
        </w:rPr>
        <w:t>Arabidopsis</w:t>
      </w:r>
      <w:r w:rsidR="00946ED5">
        <w:fldChar w:fldCharType="begin" w:fldLock="1"/>
      </w:r>
      <w:r w:rsidR="00983C68">
        <w:instrText>ADDIN CSL_CITATION { "citationItems" : [ { "id" : "ITEM-1", "itemData" : { "DOI" : "10.1016/j.devcel.2016.03.022", "ISSN" : "18781551", "PMID" : "27093087", "abstract" : "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 "author" : [ { "dropping-particle" : "", "family" : "Wild", "given" : "Michael", "non-dropping-particle" : "", "parse-names" : false, "suffix" : "" }, { "dropping-particle" : "", "family" : "Davi??re", "given" : "Jean Michel", "non-dropping-particle" : "", "parse-names" : false, "suffix" : "" }, { "dropping-particle" : "", "family" : "Regnault", "given" : "Thomas", "non-dropping-particle" : "", "parse-names" : false, "suffix" : "" }, { "dropping-particle" : "", "family" : "Sakvarelidze-Achard", "given" : "Lali", "non-dropping-particle" : "", "parse-names" : false, "suffix" : "" }, { "dropping-particle" : "", "family" : "Carrera", "given" : "Esther", "non-dropping-particle" : "", "parse-names" : false, "suffix" : "" }, { "dropping-particle" : "", "family" : "Lopez Diaz", "given" : "Isabel", "non-dropping-particle" : "", "parse-names" : false, "suffix" : "" }, { "dropping-particle" : "", "family" : "Cayrel", "given" : "Anne", "non-dropping-particle" : "", "parse-names" : false, "suffix" : "" }, { "dropping-particle" : "", "family" : "Dubeaux", "given" : "Guillaume", "non-dropping-particle" : "", "parse-names" : false, "suffix" : "" }, { "dropping-particle" : "", "family" : "Vert", "given" : "Gr??gory", "non-dropping-particle" : "", "parse-names" : false, "suffix" : "" }, { "dropping-particle" : "", "family" : "Achard", "given" : "Patrick", "non-dropping-particle" : "", "parse-names" : false, "suffix" : "" } ], "container-title" : "Developmental Cell", "id" : "ITEM-1", "issue" : "2", "issued" : { "date-parts" : [ [ "2016" ] ] }, "page" : "190-200", "title" : "Tissue-Specific Regulation of Gibberellin Signaling Fine-Tunes Arabidopsis Iron-Deficiency Responses", "type" : "article-journal", "volume" : "37" }, "uris" : [ "http://www.mendeley.com/documents/?uuid=9f9709ab-bc72-4603-82e1-85914c9e5c70" ] } ], "mendeley" : { "formattedCitation" : "&lt;sup&gt;55&lt;/sup&gt;", "plainTextFormattedCitation" : "55", "previouslyFormattedCitation" : "(Wild et al. 2016)" }, "properties" : { "noteIndex" : 0 }, "schema" : "https://github.com/citation-style-language/schema/raw/master/csl-citation.json" }</w:instrText>
      </w:r>
      <w:r w:rsidR="00946ED5">
        <w:fldChar w:fldCharType="separate"/>
      </w:r>
      <w:r w:rsidR="00983C68" w:rsidRPr="00983C68">
        <w:rPr>
          <w:noProof/>
          <w:vertAlign w:val="superscript"/>
        </w:rPr>
        <w:t>55</w:t>
      </w:r>
      <w:r w:rsidR="00946ED5">
        <w:fldChar w:fldCharType="end"/>
      </w:r>
      <w:r w:rsidR="008458B3">
        <w:t xml:space="preserve">, DELLA-dependent processes, responsive to GA, shape the architecture of the root and the ionome. In </w:t>
      </w:r>
      <w:r w:rsidR="008458B3" w:rsidRPr="00785312">
        <w:rPr>
          <w:i/>
        </w:rPr>
        <w:t>Arabidopsis</w:t>
      </w:r>
      <w:r w:rsidR="008458B3">
        <w:t>, DELLA expression disrupts Fe uptake</w:t>
      </w:r>
      <w:r w:rsidR="00F44782">
        <w:t>,</w:t>
      </w:r>
      <w:r w:rsidR="008458B3">
        <w:t xml:space="preserve"> and loss of DELLA prevents some Fe-deficiency</w:t>
      </w:r>
      <w:r w:rsidR="00F44782">
        <w:t>-</w:t>
      </w:r>
      <w:r w:rsidR="008458B3">
        <w:t>mediated root growth suppression. Our finding that constitutive DELLA activity in the roots</w:t>
      </w:r>
      <w:r w:rsidR="00533578">
        <w:t xml:space="preserve"> </w:t>
      </w:r>
      <w:r w:rsidR="00F44782">
        <w:t xml:space="preserve">results </w:t>
      </w:r>
      <w:r w:rsidR="00533578">
        <w:t>in excess Fe, as determined</w:t>
      </w:r>
      <w:r w:rsidR="008458B3">
        <w:t xml:space="preserve"> by the </w:t>
      </w:r>
      <w:r w:rsidR="008458B3" w:rsidRPr="00852BDB">
        <w:rPr>
          <w:i/>
        </w:rPr>
        <w:t>D9-1</w:t>
      </w:r>
      <w:r w:rsidR="008458B3">
        <w:t xml:space="preserve"> and </w:t>
      </w:r>
      <w:r w:rsidR="008458B3" w:rsidRPr="00852BDB">
        <w:rPr>
          <w:i/>
        </w:rPr>
        <w:t>D8-mpl</w:t>
      </w:r>
      <w:r w:rsidR="008458B3">
        <w:t xml:space="preserve"> mutants, points to a conserved role for the DELLA domain transcription factors and GA signaling </w:t>
      </w:r>
      <w:r w:rsidR="00533578">
        <w:t>for</w:t>
      </w:r>
      <w:r w:rsidR="008458B3">
        <w:t xml:space="preserve"> Fe homeostasis in maize, a plant with an entirely different Fe uptake system than </w:t>
      </w:r>
      <w:r w:rsidR="00F44782" w:rsidRPr="00A02413">
        <w:rPr>
          <w:i/>
        </w:rPr>
        <w:t>Arabidopsis</w:t>
      </w:r>
      <w:r w:rsidR="008458B3">
        <w:t xml:space="preserve">. However, the direction of the effect was opposite to that observed in </w:t>
      </w:r>
      <w:r w:rsidR="00F44782" w:rsidRPr="00A02413">
        <w:rPr>
          <w:i/>
        </w:rPr>
        <w:t>Arabidopsis</w:t>
      </w:r>
      <w:r w:rsidR="008458B3">
        <w:t xml:space="preserve">. Future research into the targets of the DELLA proteins in maize will be required to further address these differences. </w:t>
      </w:r>
    </w:p>
    <w:p w14:paraId="2C95E6E2" w14:textId="66EBAB7E" w:rsidR="007E08F8" w:rsidRPr="007E08F8" w:rsidRDefault="008458B3" w:rsidP="0087051F">
      <w:r>
        <w:t xml:space="preserve">Remarkably, the HPO co-expression network associated with </w:t>
      </w:r>
      <w:r w:rsidR="00DB32C9" w:rsidRPr="00DB32C9">
        <w:rPr>
          <w:i/>
        </w:rPr>
        <w:t>d</w:t>
      </w:r>
      <w:r w:rsidRPr="00DB32C9">
        <w:rPr>
          <w:i/>
        </w:rPr>
        <w:t>9</w:t>
      </w:r>
      <w:r>
        <w:t xml:space="preserve"> in the roots contained three genes with expected roles in the biosynthesis and polymerization of phenylpropanoids</w:t>
      </w:r>
      <w:r w:rsidR="00663F8F">
        <w:fldChar w:fldCharType="begin" w:fldLock="1"/>
      </w:r>
      <w:r w:rsidR="00983C68">
        <w:instrText>ADDIN CSL_CITATION { "citationItems" : [ { "id" : "ITEM-1", "itemData" : { "DOI" : "10.3835/plantgenome2012.09.0025", "ISSN" : "1940-3372", "abstract" : "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 "author" : [ { "dropping-particle" : "", "family" : "Monaco", "given" : "Marcela K.", "non-dropping-particle" : "", "parse-names" : false, "suffix" : "" }, { "dropping-particle" : "", "family" : "Sen", "given" : "Taner Z.", "non-dropping-particle" : "", "parse-names" : false, "suffix" : "" }, { "dropping-particle" : "", "family" : "Dharmawardhana", "given" : "Palitha D.", "non-dropping-particle" : "", "parse-names" : false, "suffix" : "" }, { "dropping-particle" : "", "family" : "Ren", "given" : "Liya", "non-dropping-particle" : "", "parse-names" : false, "suffix" : "" }, { "dropping-particle" : "", "family" : "Schaeffer", "given" : "Mary", "non-dropping-particle" : "", "parse-names" : false, "suffix" : "" }, { "dropping-particle" : "", "family" : "Naithani", "given" : "Sushma", "non-dropping-particle" : "", "parse-names" : false, "suffix" : "" }, { "dropping-particle" : "", "family" : "Amarasinghe", "given" : "Vindhya", "non-dropping-particle" : "", "parse-names" : false, "suffix" : "" }, { "dropping-particle" : "", "family" : "Thomason", "given" : "Jim", "non-dropping-particle" : "", "parse-names" : false, "suffix" : "" }, { "dropping-particle" : "", "family" : "Harper", "given" : "Lisa", "non-dropping-particle" : "", "parse-names" : false, "suffix" : "" }, { "dropping-particle" : "", "family" : "Gardiner", "given" : "Jack", "non-dropping-particle" : "", "parse-names" : false, "suffix" : "" }, { "dropping-particle" : "", "family" : "Cannon", "given" : "Ethalinda K.S.", "non-dropping-particle" : "", "parse-names" : false, "suffix" : "" }, { "dropping-particle" : "", "family" : "Lawrence", "given" : "Carolyn J.", "non-dropping-particle" : "", "parse-names" : false, "suffix" : "" }, { "dropping-particle" : "", "family" : "Ware", "given" : "Doreen", "non-dropping-particle" : "", "parse-names" : false, "suffix" : "" }, { "dropping-particle" : "", "family" : "Jaiswal", "given" : "Pankaj", "non-dropping-particle" : "", "parse-names" : false, "suffix" : "" } ], "container-title" : "The Plant Genome", "id" : "ITEM-1", "issue" : "1", "issued" : { "date-parts" : [ [ "2013" ] ] }, "page" : "0", "title" : "Maize Metabolic Network Construction and Transcriptome Analysis", "type" : "article-journal", "volume" : "6" }, "uris" : [ "http://www.mendeley.com/documents/?uuid=b48907be-577f-454a-b70d-63b002ed8de1" ] } ], "mendeley" : { "formattedCitation" : "&lt;sup&gt;56&lt;/sup&gt;", "plainTextFormattedCitation" : "56", "previouslyFormattedCitation" : "(Monaco et al. 2013)" }, "properties" : { "noteIndex" : 0 }, "schema" : "https://github.com/citation-style-language/schema/raw/master/csl-citation.json" }</w:instrText>
      </w:r>
      <w:r w:rsidR="00663F8F">
        <w:fldChar w:fldCharType="separate"/>
      </w:r>
      <w:r w:rsidR="00983C68" w:rsidRPr="00983C68">
        <w:rPr>
          <w:noProof/>
          <w:vertAlign w:val="superscript"/>
        </w:rPr>
        <w:t>56</w:t>
      </w:r>
      <w:r w:rsidR="00663F8F">
        <w:fldChar w:fldCharType="end"/>
      </w:r>
      <w:r>
        <w:t>. The genes encoded by enzymes that participate in phenylpropanoid biosynthesis</w:t>
      </w:r>
      <w:r w:rsidR="00FB1FCB">
        <w:t>,</w:t>
      </w:r>
      <w:r>
        <w:t xml:space="preserve"> </w:t>
      </w:r>
      <w:commentRangeStart w:id="44"/>
      <w:r>
        <w:t>CCR1</w:t>
      </w:r>
      <w:commentRangeEnd w:id="44"/>
      <w:r w:rsidR="00F44782">
        <w:rPr>
          <w:rStyle w:val="CommentReference"/>
        </w:rPr>
        <w:commentReference w:id="44"/>
      </w:r>
      <w:r>
        <w:t xml:space="preserve"> (GRMZM2G131205)</w:t>
      </w:r>
      <w:r w:rsidR="00FB1FCB">
        <w:t>,</w:t>
      </w:r>
      <w:r>
        <w:t xml:space="preserve"> the maize LigB paralog (GRMZM2G078500)</w:t>
      </w:r>
      <w:r w:rsidR="00FB1FCB">
        <w:t>,</w:t>
      </w:r>
      <w:r>
        <w:t xml:space="preserve"> </w:t>
      </w:r>
      <w:r w:rsidR="00FB1FCB">
        <w:t>and</w:t>
      </w:r>
      <w:r>
        <w:t xml:space="preserve"> a laccase paralog</w:t>
      </w:r>
      <w:r w:rsidR="00F44782">
        <w:t>,</w:t>
      </w:r>
      <w:r>
        <w:t xml:space="preserve"> were co-expressed with D9 (GRMZM2G336337). LigB, which in </w:t>
      </w:r>
      <w:r w:rsidR="00F44782">
        <w:t>a</w:t>
      </w:r>
      <w:r>
        <w:t xml:space="preserve">ngiosperms </w:t>
      </w:r>
      <w:r w:rsidR="00FB1FCB">
        <w:t xml:space="preserve">such as </w:t>
      </w:r>
      <w:r w:rsidR="00F44782" w:rsidRPr="00A02413">
        <w:rPr>
          <w:i/>
        </w:rPr>
        <w:t>Arabidopsis</w:t>
      </w:r>
      <w:r>
        <w:t xml:space="preserve"> is only known to be required for the formation of a pioneer specialized metabolite of no known function, was linked to QTL for multiple ions including Cd, Mn, Zn, and N</w:t>
      </w:r>
      <w:r w:rsidR="00C47684">
        <w:t>i. CCR1, however, was only in the HPO set</w:t>
      </w:r>
      <w:r>
        <w:t xml:space="preserve"> for Cd. The Laccase</w:t>
      </w:r>
      <w:r w:rsidR="00F44782">
        <w:t>-</w:t>
      </w:r>
      <w:r>
        <w:t>12 gene (GRMZM2G336337) was also a multi-ionomic hit with linked SNPs affecting Cd</w:t>
      </w:r>
      <w:r w:rsidRPr="002F5C76">
        <w:t>, Fe, and P</w:t>
      </w:r>
      <w:r>
        <w:t>.</w:t>
      </w:r>
      <w:r w:rsidR="00C85204">
        <w:t xml:space="preserve"> </w:t>
      </w:r>
      <w:r>
        <w:t xml:space="preserve">Genes co-expressed with D9 also were identified in the ZmPAN network. Consistent with the hypothesis that maize DELLA regulated the type II </w:t>
      </w:r>
      <w:r>
        <w:lastRenderedPageBreak/>
        <w:t xml:space="preserve">iron uptake mechanism used by grasses, the nicotianamine </w:t>
      </w:r>
      <w:commentRangeStart w:id="45"/>
      <w:r>
        <w:t>syntase3</w:t>
      </w:r>
      <w:commentRangeEnd w:id="45"/>
      <w:r w:rsidR="00725AA4">
        <w:rPr>
          <w:rStyle w:val="CommentReference"/>
        </w:rPr>
        <w:commentReference w:id="45"/>
      </w:r>
      <w:r>
        <w:t xml:space="preserve"> gene (GRMZM2G439195, ZmPAN-Cd), which is required for making the type II iron chelators, was both a Cd GWAS hit and substantially co-expressed with D9 in the ZmPAN network</w:t>
      </w:r>
      <w:r w:rsidR="00A96EA7">
        <w:t>,</w:t>
      </w:r>
      <w:r>
        <w:t xml:space="preserve"> such that it contributed to the identification of D9 as an HPO gene for Cd.</w:t>
      </w:r>
    </w:p>
    <w:p w14:paraId="61970299" w14:textId="49C2E56E" w:rsidR="00624BC1" w:rsidRPr="00624BC1" w:rsidRDefault="009E7663" w:rsidP="0002261A">
      <w:pPr>
        <w:pStyle w:val="Heading2"/>
      </w:pPr>
      <w:r>
        <w:t>Camoco</w:t>
      </w:r>
      <w:r w:rsidR="005A3DE3">
        <w:t xml:space="preserve"> </w:t>
      </w:r>
      <w:r w:rsidR="00D62503">
        <w:t>identifies</w:t>
      </w:r>
      <w:r w:rsidR="005A3DE3">
        <w:t xml:space="preserve"> GWAS candidate</w:t>
      </w:r>
      <w:r w:rsidR="00D62503">
        <w:t>s</w:t>
      </w:r>
      <w:r w:rsidR="0063339F">
        <w:t xml:space="preserve"> for</w:t>
      </w:r>
      <w:r w:rsidR="00D6369B">
        <w:t xml:space="preserve"> ion accumulation in maize seeds</w:t>
      </w:r>
    </w:p>
    <w:p w14:paraId="316599A1" w14:textId="4755AAA8" w:rsidR="007C768D" w:rsidRDefault="007E08F8" w:rsidP="00852BDB">
      <w:r>
        <w:t xml:space="preserve">In addition to the </w:t>
      </w:r>
      <w:r w:rsidR="008045A1">
        <w:t>mutant analysis</w:t>
      </w:r>
      <w:r w:rsidR="008C22D3">
        <w:t xml:space="preserve"> of </w:t>
      </w:r>
      <w:r w:rsidR="008045A1">
        <w:t>HPO</w:t>
      </w:r>
      <w:r>
        <w:t xml:space="preserve"> genes identified by our</w:t>
      </w:r>
      <w:r w:rsidR="00C47684">
        <w:t xml:space="preserve"> approach, we manually examined</w:t>
      </w:r>
      <w:r w:rsidR="008C22D3">
        <w:t xml:space="preserve"> </w:t>
      </w:r>
      <w:r w:rsidR="00C47684">
        <w:t>literature</w:t>
      </w:r>
      <w:r>
        <w:t xml:space="preserve"> </w:t>
      </w:r>
      <w:r w:rsidR="00C47684">
        <w:t>support for</w:t>
      </w:r>
      <w:r>
        <w:t xml:space="preserve"> </w:t>
      </w:r>
      <w:r w:rsidR="008C22D3">
        <w:t xml:space="preserve">the </w:t>
      </w:r>
      <w:r>
        <w:t xml:space="preserve">association of </w:t>
      </w:r>
      <w:r w:rsidR="008C00DF">
        <w:t>candidate</w:t>
      </w:r>
      <w:r>
        <w:t xml:space="preserve"> genes with ionomic traits. </w:t>
      </w:r>
      <w:r w:rsidR="008C22D3">
        <w:t>In addition to genes with known roles in elemental homeostasis, H</w:t>
      </w:r>
      <w:r w:rsidR="00C47684">
        <w:t>PO gene sets</w:t>
      </w:r>
      <w:r w:rsidR="008C22D3">
        <w:t xml:space="preserve"> for some ionomic traits included multiple genes encoding known members of the same pathway or protein complex. This suggest</w:t>
      </w:r>
      <w:r w:rsidR="00C47684">
        <w:t>s</w:t>
      </w:r>
      <w:r w:rsidR="00A90EBC">
        <w:t xml:space="preserve"> </w:t>
      </w:r>
      <w:r w:rsidR="008C22D3">
        <w:t xml:space="preserve">that biological signal was enriched by our novel combination of expression level polymorphisms and GWAS and </w:t>
      </w:r>
      <w:r w:rsidR="00A90EBC">
        <w:t xml:space="preserve">provided </w:t>
      </w:r>
      <w:r w:rsidR="008C22D3">
        <w:t xml:space="preserve">evidence of novel associations between multiple pathways and elemental homeostasis. </w:t>
      </w:r>
    </w:p>
    <w:p w14:paraId="21C37C86" w14:textId="6726294C" w:rsidR="008C22D3" w:rsidRPr="00B750E1" w:rsidRDefault="007E08F8" w:rsidP="00852BDB">
      <w:r>
        <w:t>For example, o</w:t>
      </w:r>
      <w:r w:rsidR="007C768D" w:rsidRPr="007C768D">
        <w:t xml:space="preserve">ne gene with </w:t>
      </w:r>
      <w:r w:rsidR="002B5295">
        <w:t xml:space="preserve">highly pleiotropic </w:t>
      </w:r>
      <w:r w:rsidR="007C768D" w:rsidRPr="007C768D">
        <w:t xml:space="preserve">effects on the maize kernel ionome is </w:t>
      </w:r>
      <w:r w:rsidR="007C768D" w:rsidRPr="006D108A">
        <w:rPr>
          <w:i/>
        </w:rPr>
        <w:t>sugary1</w:t>
      </w:r>
      <w:r w:rsidR="007C768D" w:rsidRPr="007C768D">
        <w:t xml:space="preserve"> (</w:t>
      </w:r>
      <w:r w:rsidR="007C768D" w:rsidRPr="006D108A">
        <w:rPr>
          <w:i/>
        </w:rPr>
        <w:t>su1</w:t>
      </w:r>
      <w:r w:rsidR="007C768D" w:rsidRPr="007C768D">
        <w:t>;</w:t>
      </w:r>
      <w:r w:rsidR="00340496">
        <w:t xml:space="preserve"> </w:t>
      </w:r>
      <w:r w:rsidR="007C768D" w:rsidRPr="007C768D">
        <w:t>GRMZM2G138060)</w:t>
      </w:r>
      <w:r w:rsidR="007C768D" w:rsidRPr="009E6F05">
        <w:fldChar w:fldCharType="begin" w:fldLock="1"/>
      </w:r>
      <w:r w:rsidR="00983C68">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lt;sup&gt;57&lt;/sup&gt;", "plainTextFormattedCitation" : "57", "previouslyFormattedCitation" : "(I. R. Baxter et al. 2014)" }, "properties" : { "noteIndex" : 0 }, "schema" : "https://github.com/citation-style-language/schema/raw/master/csl-citation.json" }</w:instrText>
      </w:r>
      <w:r w:rsidR="007C768D" w:rsidRPr="009E6F05">
        <w:fldChar w:fldCharType="separate"/>
      </w:r>
      <w:r w:rsidR="00983C68" w:rsidRPr="00983C68">
        <w:rPr>
          <w:noProof/>
          <w:vertAlign w:val="superscript"/>
        </w:rPr>
        <w:t>57</w:t>
      </w:r>
      <w:r w:rsidR="007C768D" w:rsidRPr="009E6F05">
        <w:fldChar w:fldCharType="end"/>
      </w:r>
      <w:r w:rsidR="007C768D" w:rsidRPr="007C768D">
        <w:t xml:space="preserve">. Genetic polymorphisms that affect seed compartment proportions or the major storage constituents are expected to contribute disproportionately to variation in seed ionomic contents. </w:t>
      </w:r>
      <w:r w:rsidR="00D16EAA">
        <w:t xml:space="preserve">Within the NAM population, functional variation for </w:t>
      </w:r>
      <w:r w:rsidR="00D16EAA">
        <w:rPr>
          <w:i/>
        </w:rPr>
        <w:t xml:space="preserve">su1 </w:t>
      </w:r>
      <w:r w:rsidR="00D16EAA">
        <w:t xml:space="preserve">can be found in the B73 x IL14H subpopulation. </w:t>
      </w:r>
      <w:r w:rsidR="007C768D" w:rsidRPr="007C768D">
        <w:t xml:space="preserve">For this reason, six IL14H </w:t>
      </w:r>
      <w:r w:rsidR="008D4B3E">
        <w:t>recombinant inbred lines (RILs)</w:t>
      </w:r>
      <w:r w:rsidR="007C768D" w:rsidRPr="007C768D">
        <w:t xml:space="preserve"> that were still segregating for the recessive </w:t>
      </w:r>
      <w:r w:rsidR="007C768D" w:rsidRPr="006D108A">
        <w:rPr>
          <w:i/>
        </w:rPr>
        <w:t>su1</w:t>
      </w:r>
      <w:r w:rsidR="007C768D" w:rsidRPr="007C768D">
        <w:t xml:space="preserve"> allele were previously tested for ionomic effects</w:t>
      </w:r>
      <w:r w:rsidR="00000311">
        <w:fldChar w:fldCharType="begin" w:fldLock="1"/>
      </w:r>
      <w:r w:rsidR="00983C68">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 } ], "mendeley" : { "formattedCitation" : "&lt;sup&gt;57&lt;/sup&gt;", "plainTextFormattedCitation" : "57", "previouslyFormattedCitation" : "(I. R. Baxter et al. 2014)" }, "properties" : { "noteIndex" : 0 }, "schema" : "https://github.com/citation-style-language/schema/raw/master/csl-citation.json" }</w:instrText>
      </w:r>
      <w:r w:rsidR="00000311">
        <w:fldChar w:fldCharType="separate"/>
      </w:r>
      <w:r w:rsidR="00983C68" w:rsidRPr="00983C68">
        <w:rPr>
          <w:noProof/>
          <w:vertAlign w:val="superscript"/>
        </w:rPr>
        <w:t>57</w:t>
      </w:r>
      <w:r w:rsidR="00000311">
        <w:fldChar w:fldCharType="end"/>
      </w:r>
      <w:r w:rsidR="007C768D" w:rsidRPr="007C768D">
        <w:t xml:space="preserve">. This demonstrated that segregation for a loss of function allele at </w:t>
      </w:r>
      <w:r w:rsidR="007C768D" w:rsidRPr="006D108A">
        <w:rPr>
          <w:i/>
        </w:rPr>
        <w:t>su1</w:t>
      </w:r>
      <w:r w:rsidR="007C768D" w:rsidRPr="007C768D">
        <w:t>, on the cob, affected the levels of P, S, K, Ca, Mn, Fe, As, Se, and Rb in the seed</w:t>
      </w:r>
      <w:r w:rsidR="007C768D" w:rsidRPr="009E6F05">
        <w:fldChar w:fldCharType="begin" w:fldLock="1"/>
      </w:r>
      <w:r w:rsidR="00983C68">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lt;sup&gt;57&lt;/sup&gt;", "plainTextFormattedCitation" : "57", "previouslyFormattedCitation" : "(I. R. Baxter et al. 2014)" }, "properties" : { "noteIndex" : 0 }, "schema" : "https://github.com/citation-style-language/schema/raw/master/csl-citation.json" }</w:instrText>
      </w:r>
      <w:r w:rsidR="007C768D" w:rsidRPr="009E6F05">
        <w:fldChar w:fldCharType="separate"/>
      </w:r>
      <w:r w:rsidR="00983C68" w:rsidRPr="00983C68">
        <w:rPr>
          <w:noProof/>
          <w:vertAlign w:val="superscript"/>
        </w:rPr>
        <w:t>57</w:t>
      </w:r>
      <w:r w:rsidR="007C768D" w:rsidRPr="009E6F05">
        <w:fldChar w:fldCharType="end"/>
      </w:r>
      <w:r w:rsidR="007C768D" w:rsidRPr="007C768D">
        <w:t xml:space="preserve">. The </w:t>
      </w:r>
      <w:r w:rsidR="007C768D" w:rsidRPr="006D108A">
        <w:rPr>
          <w:i/>
        </w:rPr>
        <w:t>su1</w:t>
      </w:r>
      <w:r w:rsidR="007C768D" w:rsidRPr="007C768D">
        <w:t xml:space="preserve"> gene was present among the HPO genes for Se accumulation (</w:t>
      </w:r>
      <w:r w:rsidR="00652BD0">
        <w:fldChar w:fldCharType="begin"/>
      </w:r>
      <w:r w:rsidR="00652BD0">
        <w:instrText xml:space="preserve"> REF _Ref480187199 \h </w:instrText>
      </w:r>
      <w:r w:rsidR="00BD7995">
        <w:instrText xml:space="preserve"> \* MERGEFORMAT </w:instrText>
      </w:r>
      <w:r w:rsidR="00652BD0">
        <w:fldChar w:fldCharType="separate"/>
      </w:r>
      <w:r w:rsidR="000B0BA4">
        <w:t>Supp. Table 6</w:t>
      </w:r>
      <w:r w:rsidR="00652BD0">
        <w:fldChar w:fldCharType="end"/>
      </w:r>
      <w:r w:rsidR="007C768D" w:rsidRPr="007C768D">
        <w:t xml:space="preserve">) </w:t>
      </w:r>
      <w:r>
        <w:t>based on the root co-</w:t>
      </w:r>
      <w:r w:rsidR="007C768D" w:rsidRPr="007C768D">
        <w:t xml:space="preserve">expression </w:t>
      </w:r>
      <w:r>
        <w:t>network</w:t>
      </w:r>
      <w:r w:rsidR="002A1D73">
        <w:t xml:space="preserve"> (ZmRoot-Se)</w:t>
      </w:r>
      <w:r w:rsidR="007C768D" w:rsidRPr="007C768D">
        <w:t xml:space="preserve">. The </w:t>
      </w:r>
      <w:r w:rsidR="007C768D" w:rsidRPr="006D108A">
        <w:rPr>
          <w:i/>
        </w:rPr>
        <w:t>su1</w:t>
      </w:r>
      <w:r w:rsidR="007C768D" w:rsidRPr="007C768D">
        <w:t xml:space="preserve"> locus was only identified </w:t>
      </w:r>
      <w:r>
        <w:t>in the</w:t>
      </w:r>
      <w:r w:rsidR="007C768D" w:rsidRPr="007C768D">
        <w:t xml:space="preserve"> HPO</w:t>
      </w:r>
      <w:r>
        <w:t xml:space="preserve"> set</w:t>
      </w:r>
      <w:r w:rsidR="007C768D" w:rsidRPr="007C768D">
        <w:t xml:space="preserve"> for the element Se, but was linked to significant NAM GWAS SNPs for the elements P, K, and As. Thus, of the eight elements that were identified as co</w:t>
      </w:r>
      <w:r w:rsidR="00F175D7">
        <w:t>-</w:t>
      </w:r>
      <w:r w:rsidR="007C768D" w:rsidRPr="007C768D">
        <w:t xml:space="preserve">segregating with the </w:t>
      </w:r>
      <w:r w:rsidR="007C768D" w:rsidRPr="006D108A">
        <w:rPr>
          <w:i/>
        </w:rPr>
        <w:t>su1</w:t>
      </w:r>
      <w:r w:rsidR="007C768D" w:rsidRPr="007C768D">
        <w:t xml:space="preserve"> </w:t>
      </w:r>
      <w:r w:rsidR="005A3DE3">
        <w:t>allele</w:t>
      </w:r>
      <w:r w:rsidR="005A3DE3" w:rsidRPr="007C768D">
        <w:t xml:space="preserve"> </w:t>
      </w:r>
      <w:r w:rsidR="007C768D" w:rsidRPr="007C768D">
        <w:t xml:space="preserve">in the IL14H RIL population </w:t>
      </w:r>
      <w:r w:rsidR="005A3DE3">
        <w:t>and</w:t>
      </w:r>
      <w:r w:rsidR="007C768D" w:rsidRPr="007C768D">
        <w:t xml:space="preserve"> measured in the NAM panel, four were </w:t>
      </w:r>
      <w:r w:rsidR="005A3DE3">
        <w:t>associated with</w:t>
      </w:r>
      <w:r w:rsidR="007C768D" w:rsidRPr="007C768D">
        <w:t xml:space="preserve"> </w:t>
      </w:r>
      <w:r w:rsidR="007C768D" w:rsidRPr="006D108A">
        <w:rPr>
          <w:i/>
        </w:rPr>
        <w:t>su1</w:t>
      </w:r>
      <w:r w:rsidR="007C768D" w:rsidRPr="007C768D">
        <w:t xml:space="preserve"> </w:t>
      </w:r>
      <w:r w:rsidR="005A3DE3">
        <w:t xml:space="preserve">variation </w:t>
      </w:r>
      <w:r w:rsidR="007C768D" w:rsidRPr="007C768D">
        <w:t xml:space="preserve">in </w:t>
      </w:r>
      <w:r w:rsidR="00725AA4">
        <w:t xml:space="preserve">the </w:t>
      </w:r>
      <w:r w:rsidR="00012680">
        <w:t>association panel</w:t>
      </w:r>
      <w:r w:rsidR="007C768D" w:rsidRPr="007C768D">
        <w:t xml:space="preserve">. It is possible that </w:t>
      </w:r>
      <w:r w:rsidR="007C768D" w:rsidRPr="006D108A">
        <w:rPr>
          <w:i/>
        </w:rPr>
        <w:t>su1</w:t>
      </w:r>
      <w:r w:rsidR="007C768D" w:rsidRPr="007C768D">
        <w:t>, which is expressed in multiple plant compartments including the roots</w:t>
      </w:r>
      <w:r w:rsidR="00605ECF">
        <w:t xml:space="preserve"> (</w:t>
      </w:r>
      <w:r w:rsidR="00C80535">
        <w:t>qteller.com</w:t>
      </w:r>
      <w:r w:rsidR="00C80535">
        <w:fldChar w:fldCharType="begin" w:fldLock="1"/>
      </w:r>
      <w:r w:rsidR="00983C68">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mendeley" : { "formattedCitation" : "&lt;sup&gt;53&lt;/sup&gt;", "plainTextFormattedCitation" : "53", "previouslyFormattedCitation" : "(Wang et al. 2009)" }, "properties" : { "noteIndex" : 0 }, "schema" : "https://github.com/citation-style-language/schema/raw/master/csl-citation.json" }</w:instrText>
      </w:r>
      <w:r w:rsidR="00C80535">
        <w:fldChar w:fldCharType="separate"/>
      </w:r>
      <w:r w:rsidR="00983C68" w:rsidRPr="00983C68">
        <w:rPr>
          <w:noProof/>
          <w:vertAlign w:val="superscript"/>
        </w:rPr>
        <w:t>53</w:t>
      </w:r>
      <w:r w:rsidR="00C80535">
        <w:fldChar w:fldCharType="end"/>
      </w:r>
      <w:r w:rsidR="00605ECF">
        <w:t>)</w:t>
      </w:r>
      <w:r w:rsidR="007C768D" w:rsidRPr="007C768D">
        <w:t xml:space="preserve">, might also </w:t>
      </w:r>
      <w:r w:rsidR="00BE6319">
        <w:t>have effects throughout</w:t>
      </w:r>
      <w:r w:rsidR="007C768D" w:rsidRPr="007C768D">
        <w:t xml:space="preserve"> the seed ionome beyond a dramatic loss of seed starch. This may result from coordinate regulation </w:t>
      </w:r>
      <w:r w:rsidR="00340496">
        <w:t>of</w:t>
      </w:r>
      <w:r w:rsidR="007C768D" w:rsidRPr="007C768D">
        <w:t xml:space="preserve"> the encoded isoamylase and other root-expressed determinants of S and Se metabolism, or</w:t>
      </w:r>
      <w:r w:rsidR="00FB0107">
        <w:t xml:space="preserve"> from</w:t>
      </w:r>
      <w:r w:rsidR="007C768D" w:rsidRPr="007C768D">
        <w:t xml:space="preserve"> unexpected coordination between root and seed expression networks. The finding that HPO network neighbors for P were enriched </w:t>
      </w:r>
      <w:commentRangeStart w:id="46"/>
      <w:r w:rsidR="007C768D" w:rsidRPr="007C768D">
        <w:t>among</w:t>
      </w:r>
      <w:commentRangeEnd w:id="46"/>
      <w:r w:rsidR="00221F39">
        <w:rPr>
          <w:rStyle w:val="CommentReference"/>
        </w:rPr>
        <w:commentReference w:id="46"/>
      </w:r>
      <w:r w:rsidR="007C768D" w:rsidRPr="007C768D">
        <w:t xml:space="preserve"> carbohydrate biosynthetic enzymes favors the </w:t>
      </w:r>
      <w:r w:rsidR="00C373CA">
        <w:t xml:space="preserve">former </w:t>
      </w:r>
      <w:r w:rsidR="007C768D" w:rsidRPr="007C768D">
        <w:t xml:space="preserve">of these </w:t>
      </w:r>
      <w:r w:rsidR="00012680">
        <w:t xml:space="preserve">two </w:t>
      </w:r>
      <w:r w:rsidR="007C768D" w:rsidRPr="007C768D">
        <w:t>hypotheses</w:t>
      </w:r>
      <w:r w:rsidR="00850F45">
        <w:t xml:space="preserve"> (see </w:t>
      </w:r>
      <w:r w:rsidR="00850F45">
        <w:fldChar w:fldCharType="begin"/>
      </w:r>
      <w:r w:rsidR="00850F45">
        <w:instrText xml:space="preserve"> REF _Ref483951527 \h </w:instrText>
      </w:r>
      <w:r w:rsidR="00BD7995">
        <w:instrText xml:space="preserve"> \* MERGEFORMAT </w:instrText>
      </w:r>
      <w:r w:rsidR="00850F45">
        <w:fldChar w:fldCharType="separate"/>
      </w:r>
      <w:r w:rsidR="000B0BA4">
        <w:t>Fig. 8</w:t>
      </w:r>
      <w:r w:rsidR="00850F45">
        <w:fldChar w:fldCharType="end"/>
      </w:r>
      <w:r w:rsidR="00850F45">
        <w:t>)</w:t>
      </w:r>
      <w:r w:rsidR="00B750E1">
        <w:t>.</w:t>
      </w:r>
    </w:p>
    <w:p w14:paraId="638CDBA5" w14:textId="06B4B30B" w:rsidR="008C22D3" w:rsidRPr="00EF1080" w:rsidRDefault="008B0F95" w:rsidP="00852BDB">
      <w:pPr>
        <w:rPr>
          <w:sz w:val="18"/>
          <w:szCs w:val="18"/>
          <w:shd w:val="clear" w:color="auto" w:fill="FFF2CC"/>
        </w:rPr>
      </w:pPr>
      <w:r>
        <w:t>Our</w:t>
      </w:r>
      <w:r w:rsidR="00012680">
        <w:t xml:space="preserve"> combined</w:t>
      </w:r>
      <w:r>
        <w:t xml:space="preserve"> analysis of </w:t>
      </w:r>
      <w:r w:rsidR="00012680">
        <w:t>loci</w:t>
      </w:r>
      <w:r w:rsidR="00962236">
        <w:t>-</w:t>
      </w:r>
      <w:r w:rsidR="00012680">
        <w:t xml:space="preserve">linked </w:t>
      </w:r>
      <w:r>
        <w:t xml:space="preserve">GWAS </w:t>
      </w:r>
      <w:r w:rsidR="00012680">
        <w:t xml:space="preserve">SNPs and gene co-expression networks identified a large number of HPO genes </w:t>
      </w:r>
      <w:r w:rsidR="00654A4C">
        <w:t>associated with</w:t>
      </w:r>
      <w:r>
        <w:t xml:space="preserve"> </w:t>
      </w:r>
      <w:r w:rsidR="008C22D3">
        <w:t xml:space="preserve">Se </w:t>
      </w:r>
      <w:r w:rsidR="00012680">
        <w:t xml:space="preserve">accumulation. </w:t>
      </w:r>
      <w:r w:rsidR="0036374C">
        <w:t>Several</w:t>
      </w:r>
      <w:r w:rsidR="008C22D3">
        <w:t xml:space="preserve"> genes with known effects </w:t>
      </w:r>
      <w:r w:rsidR="008C22D3">
        <w:lastRenderedPageBreak/>
        <w:t xml:space="preserve">on the ionome, or known to be impacted by the ionome, were identified within this HPO set. </w:t>
      </w:r>
      <w:r w:rsidR="002444A7">
        <w:t>For example, one candidate</w:t>
      </w:r>
      <w:r w:rsidR="008C22D3">
        <w:t xml:space="preserve"> gene</w:t>
      </w:r>
      <w:r w:rsidR="002444A7">
        <w:t>,</w:t>
      </w:r>
      <w:r w:rsidR="002444A7" w:rsidRPr="002444A7">
        <w:t xml:space="preserve"> </w:t>
      </w:r>
      <w:r w:rsidR="002444A7">
        <w:t>GRMZM2G327406,</w:t>
      </w:r>
      <w:r w:rsidR="008C22D3">
        <w:t xml:space="preserve"> encodes an </w:t>
      </w:r>
      <w:r w:rsidR="00962236">
        <w:t>a</w:t>
      </w:r>
      <w:r w:rsidR="008C22D3">
        <w:t xml:space="preserve">denylyl-sulfate kinase (adenosine-5'-phosphosulfate </w:t>
      </w:r>
      <w:r w:rsidR="00962236">
        <w:t>[</w:t>
      </w:r>
      <w:r w:rsidR="008C22D3">
        <w:t>APS</w:t>
      </w:r>
      <w:r w:rsidR="00962236">
        <w:t>]</w:t>
      </w:r>
      <w:r w:rsidR="008C22D3">
        <w:t xml:space="preserve"> kinase 3)</w:t>
      </w:r>
      <w:r w:rsidR="002444A7">
        <w:t>, which</w:t>
      </w:r>
      <w:r w:rsidR="008C22D3">
        <w:t xml:space="preserve"> is a key component of the sulfur and selenium assimilation pathway </w:t>
      </w:r>
      <w:r w:rsidR="002444A7">
        <w:t>and plays a role in</w:t>
      </w:r>
      <w:r w:rsidR="008C22D3">
        <w:t xml:space="preserve"> the formation of the substrate for protein and metabolite sulfation</w:t>
      </w:r>
      <w:r w:rsidR="006D51F7">
        <w:t xml:space="preserve"> (ZmRoot-Se)</w:t>
      </w:r>
      <w:r w:rsidR="008C22D3">
        <w:t xml:space="preserve">. </w:t>
      </w:r>
      <w:r w:rsidR="00012680">
        <w:t>A</w:t>
      </w:r>
      <w:r w:rsidR="002A1D73">
        <w:t>t another</w:t>
      </w:r>
      <w:r w:rsidR="00012680">
        <w:t xml:space="preserve"> </w:t>
      </w:r>
      <w:r w:rsidR="002A1D73">
        <w:t xml:space="preserve">locus, </w:t>
      </w:r>
      <w:r w:rsidR="00E71C61">
        <w:t>Camoco</w:t>
      </w:r>
      <w:r w:rsidR="002A1D73">
        <w:t xml:space="preserve"> identified a cysteine </w:t>
      </w:r>
      <w:commentRangeStart w:id="47"/>
      <w:r w:rsidR="002A1D73">
        <w:t>desulfurulyase</w:t>
      </w:r>
      <w:commentRangeEnd w:id="47"/>
      <w:r w:rsidR="00962236">
        <w:rPr>
          <w:rStyle w:val="CommentReference"/>
        </w:rPr>
        <w:commentReference w:id="47"/>
      </w:r>
      <w:r w:rsidR="002A1D73">
        <w:t xml:space="preserve"> (GRMZM2G581155), </w:t>
      </w:r>
      <w:r w:rsidR="008C22D3">
        <w:t>critical for the metabolism of sulfur amino acids and the biosynthesis of the 21st amino acid selenocysteine,</w:t>
      </w:r>
      <w:r w:rsidR="002A1D73">
        <w:t xml:space="preserve"> as an HPO gene</w:t>
      </w:r>
      <w:r w:rsidR="002E4710">
        <w:t xml:space="preserve"> (ZmRoot-Se)</w:t>
      </w:r>
      <w:r w:rsidR="002A1D73">
        <w:t>.</w:t>
      </w:r>
    </w:p>
    <w:p w14:paraId="1D620559" w14:textId="0C286063" w:rsidR="00EF1080" w:rsidRDefault="002A1D73" w:rsidP="00852BDB">
      <w:r>
        <w:t>Based on</w:t>
      </w:r>
      <w:r w:rsidRPr="00B750E1">
        <w:t xml:space="preserve"> </w:t>
      </w:r>
      <w:r w:rsidR="00B750E1" w:rsidRPr="00B750E1">
        <w:t>the work of Chao et al.</w:t>
      </w:r>
      <w:r>
        <w:t xml:space="preserve"> in </w:t>
      </w:r>
      <w:r w:rsidR="00D97A24" w:rsidRPr="00852BDB">
        <w:rPr>
          <w:i/>
        </w:rPr>
        <w:t>A</w:t>
      </w:r>
      <w:r w:rsidRPr="00852BDB">
        <w:rPr>
          <w:i/>
        </w:rPr>
        <w:t>rabidopsis</w:t>
      </w:r>
      <w:r w:rsidR="006D4E49">
        <w:t>,</w:t>
      </w:r>
      <w:r w:rsidR="00B750E1" w:rsidRPr="00B750E1">
        <w:t xml:space="preserve"> alterations in cell size and cell division in the root are expected to have effects on K accumulation in leaves</w:t>
      </w:r>
      <w:r w:rsidR="00B750E1">
        <w:fldChar w:fldCharType="begin" w:fldLock="1"/>
      </w:r>
      <w:r w:rsidR="00983C68">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lt;sup&gt;45&lt;/sup&gt;", "plainTextFormattedCitation" : "45", "previouslyFormattedCitation" : "(Chao et al. 2011)" }, "properties" : { "noteIndex" : 0 }, "schema" : "https://github.com/citation-style-language/schema/raw/master/csl-citation.json" }</w:instrText>
      </w:r>
      <w:r w:rsidR="00B750E1">
        <w:fldChar w:fldCharType="separate"/>
      </w:r>
      <w:r w:rsidR="00983C68" w:rsidRPr="00983C68">
        <w:rPr>
          <w:noProof/>
          <w:vertAlign w:val="superscript"/>
        </w:rPr>
        <w:t>45</w:t>
      </w:r>
      <w:r w:rsidR="00B750E1">
        <w:fldChar w:fldCharType="end"/>
      </w:r>
      <w:r w:rsidR="00B750E1" w:rsidRPr="00B750E1">
        <w:t>.</w:t>
      </w:r>
      <w:r w:rsidR="0002261A">
        <w:t xml:space="preserve"> </w:t>
      </w:r>
      <w:r w:rsidR="00B750E1" w:rsidRPr="00B750E1">
        <w:t xml:space="preserve">Two of the four subunits of </w:t>
      </w:r>
      <w:r w:rsidR="0049373D">
        <w:t xml:space="preserve">the </w:t>
      </w:r>
      <w:r w:rsidR="00B750E1" w:rsidRPr="00B750E1">
        <w:t>polycomb repressive complex 2 (PRC2), known to act on the cell cycle via the retinoblastoma-related proteins (RBRs), were</w:t>
      </w:r>
      <w:r w:rsidR="003F1336">
        <w:t xml:space="preserve"> identified as HPO genes for</w:t>
      </w:r>
      <w:r w:rsidR="00B750E1" w:rsidRPr="00B750E1">
        <w:t xml:space="preserve"> the K analog Rb. Both </w:t>
      </w:r>
      <w:r w:rsidR="00A33B6C" w:rsidRPr="007529A1">
        <w:rPr>
          <w:i/>
        </w:rPr>
        <w:t>msi1</w:t>
      </w:r>
      <w:r w:rsidR="00A33B6C" w:rsidRPr="00B750E1">
        <w:t xml:space="preserve"> </w:t>
      </w:r>
      <w:r w:rsidR="00B750E1" w:rsidRPr="00B750E1">
        <w:t>(GRMZM2G090217</w:t>
      </w:r>
      <w:r w:rsidR="00F7515A">
        <w:t xml:space="preserve">; </w:t>
      </w:r>
      <w:r w:rsidR="00F7515A" w:rsidRPr="00B750E1">
        <w:t>ZmSAM-Rb</w:t>
      </w:r>
      <w:r w:rsidR="00B750E1" w:rsidRPr="00B750E1">
        <w:t xml:space="preserve">) and </w:t>
      </w:r>
      <w:r w:rsidR="00A33B6C" w:rsidRPr="007529A1">
        <w:rPr>
          <w:i/>
        </w:rPr>
        <w:t>fie2</w:t>
      </w:r>
      <w:r w:rsidR="00A33B6C" w:rsidRPr="00B750E1">
        <w:t xml:space="preserve"> </w:t>
      </w:r>
      <w:r w:rsidR="00B750E1" w:rsidRPr="00B750E1">
        <w:t>(GRMZM2G148924; ZmSAM-Rb), members of the PRC2, are co</w:t>
      </w:r>
      <w:r w:rsidR="006F3064">
        <w:t>-</w:t>
      </w:r>
      <w:r w:rsidR="00B750E1" w:rsidRPr="00B750E1">
        <w:t xml:space="preserve">expressed in the </w:t>
      </w:r>
      <w:r w:rsidR="006F3064">
        <w:t>Zm</w:t>
      </w:r>
      <w:r w:rsidR="00B750E1" w:rsidRPr="00B750E1">
        <w:t xml:space="preserve">SAM network. The RBR-binding </w:t>
      </w:r>
      <w:commentRangeStart w:id="48"/>
      <w:r w:rsidR="00B750E1" w:rsidRPr="00852BDB">
        <w:rPr>
          <w:highlight w:val="yellow"/>
        </w:rPr>
        <w:t>E2F</w:t>
      </w:r>
      <w:commentRangeEnd w:id="48"/>
      <w:r w:rsidR="00CD07C0">
        <w:rPr>
          <w:rStyle w:val="CommentReference"/>
        </w:rPr>
        <w:commentReference w:id="48"/>
      </w:r>
      <w:r w:rsidR="00B750E1" w:rsidRPr="00B750E1">
        <w:t xml:space="preserve">-like transcription factor </w:t>
      </w:r>
      <w:r w:rsidR="0049373D">
        <w:t xml:space="preserve">encoded by </w:t>
      </w:r>
      <w:r w:rsidR="00B750E1" w:rsidRPr="00B750E1">
        <w:t>GRMZM2G361659</w:t>
      </w:r>
      <w:r w:rsidR="0049373D">
        <w:t xml:space="preserve"> (</w:t>
      </w:r>
      <w:r w:rsidR="00D87834">
        <w:t>ZmSAM</w:t>
      </w:r>
      <w:r w:rsidR="00B750E1" w:rsidRPr="00B750E1">
        <w:t xml:space="preserve">-Rb) was also found, a </w:t>
      </w:r>
      <w:r w:rsidR="00A26961">
        <w:t xml:space="preserve">further </w:t>
      </w:r>
      <w:r w:rsidR="00B750E1" w:rsidRPr="00B750E1">
        <w:t>indication</w:t>
      </w:r>
      <w:r w:rsidR="00A26961">
        <w:t xml:space="preserve"> </w:t>
      </w:r>
      <w:r w:rsidR="00B750E1" w:rsidRPr="00B750E1">
        <w:t>that cell</w:t>
      </w:r>
      <w:r w:rsidR="00F1359B">
        <w:t>-</w:t>
      </w:r>
      <w:r w:rsidR="00B750E1" w:rsidRPr="00B750E1">
        <w:t>cycle regulation via these proteins</w:t>
      </w:r>
      <w:r w:rsidR="00784446">
        <w:t>’</w:t>
      </w:r>
      <w:r w:rsidR="00B750E1" w:rsidRPr="00B750E1">
        <w:t xml:space="preserve"> interactions could provide a common mechanism for these associations. Histone deacetylases from the </w:t>
      </w:r>
      <w:r w:rsidR="00B750E1" w:rsidRPr="00852BDB">
        <w:rPr>
          <w:highlight w:val="yellow"/>
        </w:rPr>
        <w:t>RPD3</w:t>
      </w:r>
      <w:r w:rsidR="00B750E1" w:rsidRPr="00B750E1">
        <w:t xml:space="preserve"> family are known to interact with RBR proteins as well. T</w:t>
      </w:r>
      <w:r w:rsidR="00B750E1" w:rsidRPr="00CD07C0">
        <w:t>he RPD3-l</w:t>
      </w:r>
      <w:r w:rsidR="00B750E1" w:rsidRPr="00B750E1">
        <w:t xml:space="preserve">ike </w:t>
      </w:r>
      <w:r w:rsidR="00B750E1" w:rsidRPr="007529A1">
        <w:rPr>
          <w:i/>
        </w:rPr>
        <w:t>histone deacetylase 2</w:t>
      </w:r>
      <w:r w:rsidR="00B750E1" w:rsidRPr="00B750E1">
        <w:t xml:space="preserve"> from maize was identified in the same </w:t>
      </w:r>
      <w:r w:rsidR="00784446">
        <w:t>HPO</w:t>
      </w:r>
      <w:r w:rsidR="00B750E1" w:rsidRPr="00B750E1">
        <w:t xml:space="preserve"> set (GRMZM2G136067; </w:t>
      </w:r>
      <w:r w:rsidR="00D87834">
        <w:t>ZmSAM</w:t>
      </w:r>
      <w:r w:rsidR="006F3064">
        <w:t xml:space="preserve">-Rb). The </w:t>
      </w:r>
      <w:r w:rsidR="006F3064" w:rsidRPr="00632B41">
        <w:rPr>
          <w:i/>
        </w:rPr>
        <w:t>A</w:t>
      </w:r>
      <w:r w:rsidR="00B750E1" w:rsidRPr="00632B41">
        <w:rPr>
          <w:i/>
        </w:rPr>
        <w:t>rabidopsis</w:t>
      </w:r>
      <w:r w:rsidR="00B750E1" w:rsidRPr="00B750E1">
        <w:t xml:space="preserve"> homologs of both </w:t>
      </w:r>
      <w:r w:rsidR="00B750E1" w:rsidRPr="00CD07C0">
        <w:t>MSI</w:t>
      </w:r>
      <w:r w:rsidR="00B750E1" w:rsidRPr="00B750E1">
        <w:t xml:space="preserve"> and this histone deacetylase have</w:t>
      </w:r>
      <w:r w:rsidR="00A26961">
        <w:t xml:space="preserve"> known </w:t>
      </w:r>
      <w:r w:rsidR="00B750E1" w:rsidRPr="00B750E1">
        <w:t>roles</w:t>
      </w:r>
      <w:r w:rsidR="00A26961">
        <w:t xml:space="preserve"> as</w:t>
      </w:r>
      <w:r w:rsidR="00B750E1" w:rsidRPr="00B750E1">
        <w:t xml:space="preserve"> histone chaperones, and the latter directly binds </w:t>
      </w:r>
      <w:r w:rsidR="00962236">
        <w:t>h</w:t>
      </w:r>
      <w:r w:rsidR="00B750E1" w:rsidRPr="00B750E1">
        <w:t xml:space="preserve">istone H2B. Remarkably, histone H2B (GRMZM2G401147; </w:t>
      </w:r>
      <w:r>
        <w:t>Zm</w:t>
      </w:r>
      <w:r w:rsidR="00B750E1" w:rsidRPr="00B750E1">
        <w:t xml:space="preserve">SAM-Rb) was also an HPO hit. Lastly, an </w:t>
      </w:r>
      <w:r w:rsidR="00962236">
        <w:t>a</w:t>
      </w:r>
      <w:r w:rsidR="00B750E1" w:rsidRPr="00B750E1">
        <w:t xml:space="preserve">ctin utilizing </w:t>
      </w:r>
      <w:r w:rsidR="00B750E1" w:rsidRPr="00632B41">
        <w:rPr>
          <w:highlight w:val="yellow"/>
        </w:rPr>
        <w:t>SNF2</w:t>
      </w:r>
      <w:r w:rsidR="00B750E1" w:rsidRPr="00B750E1">
        <w:t>-l</w:t>
      </w:r>
      <w:r w:rsidR="009E4F5F">
        <w:t xml:space="preserve">ike </w:t>
      </w:r>
      <w:r w:rsidR="009E4F5F" w:rsidRPr="007529A1">
        <w:rPr>
          <w:i/>
        </w:rPr>
        <w:t>chromatin regulator18</w:t>
      </w:r>
      <w:r w:rsidR="009E4F5F">
        <w:t xml:space="preserve"> (G</w:t>
      </w:r>
      <w:r w:rsidR="00B750E1" w:rsidRPr="00B750E1">
        <w:t>RMZM2G126774</w:t>
      </w:r>
      <w:r w:rsidR="00CD07C0">
        <w:t>;</w:t>
      </w:r>
      <w:r w:rsidR="00B750E1" w:rsidRPr="00B750E1">
        <w:t xml:space="preserve"> </w:t>
      </w:r>
      <w:r w:rsidR="00D87834">
        <w:t>Zm</w:t>
      </w:r>
      <w:r w:rsidR="00B750E1" w:rsidRPr="00B750E1">
        <w:t xml:space="preserve">SAM-Rb) was identified as yet another SAM-Rb hit. </w:t>
      </w:r>
      <w:r w:rsidR="0049373D">
        <w:t xml:space="preserve">This mirrors the similar finding of GO enrichment for chromatin regulatory categories in the HPO+ enrichment analysis presented above. </w:t>
      </w:r>
      <w:r w:rsidR="00B750E1" w:rsidRPr="00B750E1">
        <w:t>Taken together</w:t>
      </w:r>
      <w:r w:rsidR="00CD07C0">
        <w:t>,</w:t>
      </w:r>
      <w:r w:rsidR="00B750E1" w:rsidRPr="00B750E1">
        <w:t xml:space="preserve"> these demonstrate a strong enrichment for known protein-protein interactors important for chromatin regulation and cell</w:t>
      </w:r>
      <w:r w:rsidR="00F1359B">
        <w:t>-</w:t>
      </w:r>
      <w:r w:rsidR="00B750E1" w:rsidRPr="00B750E1">
        <w:t>cycle control among the HPO set for the K analog Rb.</w:t>
      </w:r>
    </w:p>
    <w:p w14:paraId="5473F4A8" w14:textId="0836A532" w:rsidR="008C22D3" w:rsidRPr="00E7352B" w:rsidRDefault="008C22D3" w:rsidP="00852BDB">
      <w:pPr>
        <w:rPr>
          <w:rFonts w:eastAsia="Times New Roman" w:cs="Times New Roman"/>
        </w:rPr>
      </w:pPr>
      <w:r>
        <w:t>A number of</w:t>
      </w:r>
      <w:r w:rsidR="00EB4A1D">
        <w:t xml:space="preserve"> transporters</w:t>
      </w:r>
      <w:r>
        <w:t xml:space="preserve"> with known roles in ionome homeostasis were </w:t>
      </w:r>
      <w:r w:rsidR="00784446">
        <w:t xml:space="preserve">also </w:t>
      </w:r>
      <w:r>
        <w:t>identified among the HPO genes. Among these were a P</w:t>
      </w:r>
      <w:r w:rsidR="00CD07C0">
        <w:t>-</w:t>
      </w:r>
      <w:r>
        <w:t xml:space="preserve">type ATPase transporter of the </w:t>
      </w:r>
      <w:r w:rsidRPr="00632B41">
        <w:rPr>
          <w:highlight w:val="yellow"/>
        </w:rPr>
        <w:t>ACA P2</w:t>
      </w:r>
      <w:r w:rsidR="005A49F6" w:rsidRPr="00632B41">
        <w:rPr>
          <w:highlight w:val="yellow"/>
        </w:rPr>
        <w:t>B</w:t>
      </w:r>
      <w:r w:rsidR="005A49F6">
        <w:t xml:space="preserve"> subfamily 4 (GRMZM2G140328;</w:t>
      </w:r>
      <w:r w:rsidR="00653691">
        <w:t xml:space="preserve"> ZmRoot</w:t>
      </w:r>
      <w:r>
        <w:t>-Sr) encoding a homolog of known plasma membrane localized Ca tr</w:t>
      </w:r>
      <w:r w:rsidR="00B920A4">
        <w:t>ansporters in multiple species</w:t>
      </w:r>
      <w:r w:rsidR="00B920A4">
        <w:fldChar w:fldCharType="begin" w:fldLock="1"/>
      </w:r>
      <w:r w:rsidR="00983C68">
        <w:instrText>ADDIN CSL_CITATION { "citationItems" : [ { "id" : "ITEM-1", "itemData" : { "DOI" : "10.1104/pp.103.021923.dresa", "author" : [ { "dropping-particle" : "", "family" : "Baxter", "given" : "Ivan", "non-dropping-particle" : "", "parse-names" : false, "suffix" : "" }, { "dropping-particle" : "", "family" : "Tchieu", "given" : "Jason", "non-dropping-particle" : "", "parse-names" : false, "suffix" : "" }, { "dropping-particle" : "", "family" : "Sussman", "given" : "Michael R", "non-dropping-particle" : "", "parse-names" : false, "suffix" : "" }, { "dropping-particle" : "", "family" : "Boutry", "given" : "Marc", "non-dropping-particle" : "", "parse-names" : false, "suffix" : "" }, { "dropping-particle" : "", "family" : "Palmgren", "given" : "Michael G", "non-dropping-particle" : "", "parse-names" : false, "suffix" : "" }, { "dropping-particle" : "", "family" : "Gribskov", "given" : "Michael", "non-dropping-particle" : "", "parse-names" : false, "suffix" : "" }, { "dropping-particle" : "", "family" : "Harper", "given" : "Jeffrey F", "non-dropping-particle" : "", "parse-names" : false, "suffix" : "" }, { "dropping-particle" : "", "family" : "Axelsen", "given" : "Kristian B", "non-dropping-particle" : "", "parse-names" : false, "suffix" : "" } ], "id" : "ITEM-1", "issue" : "June", "issued" : { "date-parts" : [ [ "2003" ] ] }, "page" : "618-628", "title" : "Genomic Comparison of P-Type ATPase Ion Pumps in Arabidopsis and Rice 1", "type" : "article-journal", "volume" : "132" }, "uris" : [ "http://www.mendeley.com/documents/?uuid=0dd894cf-337b-4db0-8e72-d03805b1fd47" ] } ], "mendeley" : { "formattedCitation" : "&lt;sup&gt;58&lt;/sup&gt;", "plainTextFormattedCitation" : "58", "previouslyFormattedCitation" : "(I. Baxter et al. 2003)" }, "properties" : { "noteIndex" : 0 }, "schema" : "https://github.com/citation-style-language/schema/raw/master/csl-citation.json" }</w:instrText>
      </w:r>
      <w:r w:rsidR="00B920A4">
        <w:fldChar w:fldCharType="separate"/>
      </w:r>
      <w:r w:rsidR="00983C68" w:rsidRPr="00983C68">
        <w:rPr>
          <w:noProof/>
          <w:vertAlign w:val="superscript"/>
        </w:rPr>
        <w:t>58</w:t>
      </w:r>
      <w:r w:rsidR="00B920A4">
        <w:fldChar w:fldCharType="end"/>
      </w:r>
      <w:r w:rsidR="00E67983">
        <w:t>, a</w:t>
      </w:r>
      <w:r>
        <w:t xml:space="preserve">n ABC transporter homolog of the family involved in organic acid secretion in the roots </w:t>
      </w:r>
      <w:r w:rsidR="00E67983">
        <w:t>from</w:t>
      </w:r>
      <w:r>
        <w:t xml:space="preserve"> the</w:t>
      </w:r>
      <w:r w:rsidR="00653691">
        <w:t xml:space="preserve"> As </w:t>
      </w:r>
      <w:r w:rsidR="004F3BDC">
        <w:t>HPO set</w:t>
      </w:r>
      <w:r w:rsidR="00E16482">
        <w:t xml:space="preserve"> (GRMZM2G415529;</w:t>
      </w:r>
      <w:r w:rsidR="00653691">
        <w:t xml:space="preserve"> ZmRoot</w:t>
      </w:r>
      <w:r>
        <w:t>-As)</w:t>
      </w:r>
      <w:r w:rsidR="00924AF7">
        <w:fldChar w:fldCharType="begin" w:fldLock="1"/>
      </w:r>
      <w:r w:rsidR="00983C68">
        <w: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lt;sup&gt;59&lt;/sup&gt;", "plainTextFormattedCitation" : "59", "previouslyFormattedCitation" : "(Badri et al. 2007)" }, "properties" : { "noteIndex" : 0 }, "schema" : "https://github.com/citation-style-language/schema/raw/master/csl-citation.json" }</w:instrText>
      </w:r>
      <w:r w:rsidR="00924AF7">
        <w:fldChar w:fldCharType="separate"/>
      </w:r>
      <w:r w:rsidR="00983C68" w:rsidRPr="00983C68">
        <w:rPr>
          <w:noProof/>
          <w:vertAlign w:val="superscript"/>
        </w:rPr>
        <w:t>59</w:t>
      </w:r>
      <w:r w:rsidR="00924AF7">
        <w:fldChar w:fldCharType="end"/>
      </w:r>
      <w:r w:rsidR="00E67983">
        <w:t>, and</w:t>
      </w:r>
      <w:r w:rsidR="00924AF7">
        <w:t xml:space="preserve"> </w:t>
      </w:r>
      <w:r>
        <w:t>a pyrophosphate e</w:t>
      </w:r>
      <w:r w:rsidR="00924AF7">
        <w:t>ne</w:t>
      </w:r>
      <w:r w:rsidR="00E16482">
        <w:t>rgized pump (GRMZM2G090718;</w:t>
      </w:r>
      <w:r w:rsidR="00924AF7">
        <w:t xml:space="preserve"> ZmPAN-</w:t>
      </w:r>
      <w:r>
        <w:t>C</w:t>
      </w:r>
      <w:r w:rsidRPr="00E7352B">
        <w:t>d).</w:t>
      </w:r>
      <w:r>
        <w:t xml:space="preserve"> </w:t>
      </w:r>
      <w:r w:rsidR="00E03541">
        <w:t>S</w:t>
      </w:r>
      <w:r>
        <w:t xml:space="preserve">everal annotated transporters were </w:t>
      </w:r>
      <w:r w:rsidR="00E67983">
        <w:t>identified</w:t>
      </w:r>
      <w:r>
        <w:t xml:space="preserve"> in the HPO </w:t>
      </w:r>
      <w:r w:rsidR="00E67983">
        <w:t xml:space="preserve">sets </w:t>
      </w:r>
      <w:r>
        <w:t>for multiple elements:</w:t>
      </w:r>
      <w:r w:rsidR="00EB4A1D">
        <w:t xml:space="preserve"> </w:t>
      </w:r>
      <w:r>
        <w:t>a sulfa</w:t>
      </w:r>
      <w:r w:rsidR="00ED76D3">
        <w:t>te transporter (GRMZM2G44480</w:t>
      </w:r>
      <w:r w:rsidR="004F3BDC">
        <w:t>1</w:t>
      </w:r>
      <w:r w:rsidR="002554FF">
        <w:t>;</w:t>
      </w:r>
      <w:r w:rsidR="00ED76D3">
        <w:t xml:space="preserve"> ZmRoot</w:t>
      </w:r>
      <w:r>
        <w:t>-K), a cationic amino acid t</w:t>
      </w:r>
      <w:r w:rsidR="00E16482">
        <w:t>ransporter (AC207755.3_FG005;</w:t>
      </w:r>
      <w:r w:rsidR="00485A86">
        <w:t xml:space="preserve"> </w:t>
      </w:r>
      <w:r w:rsidR="00485A86">
        <w:lastRenderedPageBreak/>
        <w:t>ZmPAN-Cd, ZmPAN</w:t>
      </w:r>
      <w:r>
        <w:t>-Mo), and an</w:t>
      </w:r>
      <w:r w:rsidR="00EB4A1D">
        <w:t xml:space="preserve"> </w:t>
      </w:r>
      <w:r>
        <w:t>inosito</w:t>
      </w:r>
      <w:r w:rsidR="003E35A6">
        <w:t>l transporter (GRMZM2G142063;</w:t>
      </w:r>
      <w:r w:rsidR="00485A86">
        <w:t xml:space="preserve"> ZmRoot-Fe, ZmRoot-Cd, ZmRoot-</w:t>
      </w:r>
      <w:r>
        <w:t>Sr).</w:t>
      </w:r>
    </w:p>
    <w:p w14:paraId="4D6A259A" w14:textId="25A66D11" w:rsidR="006E1DB2" w:rsidRDefault="00234CCE" w:rsidP="00852BDB">
      <w:r>
        <w:t>Cadmium is well measured by ICP-MS</w:t>
      </w:r>
      <w:r w:rsidR="008C22D3">
        <w:t xml:space="preserve"> and affected by substantial genetic variance</w:t>
      </w:r>
      <w:r w:rsidR="001C2F18">
        <w:fldChar w:fldCharType="begin" w:fldLock="1"/>
      </w:r>
      <w:r w:rsidR="00983C68">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lt;sup&gt;43&lt;/sup&gt;", "plainTextFormattedCitation" : "43", "previouslyFormattedCitation" : "(Ziegler et al. 2017)" }, "properties" : { "noteIndex" : 0 }, "schema" : "https://github.com/citation-style-language/schema/raw/master/csl-citation.json" }</w:instrText>
      </w:r>
      <w:r w:rsidR="001C2F18">
        <w:fldChar w:fldCharType="separate"/>
      </w:r>
      <w:r w:rsidR="00983C68" w:rsidRPr="00983C68">
        <w:rPr>
          <w:noProof/>
          <w:vertAlign w:val="superscript"/>
        </w:rPr>
        <w:t>43</w:t>
      </w:r>
      <w:r w:rsidR="001C2F18">
        <w:fldChar w:fldCharType="end"/>
      </w:r>
      <w:r w:rsidR="008C22D3">
        <w:t xml:space="preserve">. We detected the largest number of </w:t>
      </w:r>
      <w:r w:rsidR="004F3BDC">
        <w:t>HPO</w:t>
      </w:r>
      <w:r w:rsidR="0078184A">
        <w:t xml:space="preserve"> candidate genes</w:t>
      </w:r>
      <w:r w:rsidR="002A24C6">
        <w:t xml:space="preserve"> </w:t>
      </w:r>
      <w:r w:rsidR="008C22D3">
        <w:t>for Cd</w:t>
      </w:r>
      <w:r w:rsidR="00D911E2">
        <w:t xml:space="preserve"> </w:t>
      </w:r>
      <w:r w:rsidR="002A24C6">
        <w:t>(209</w:t>
      </w:r>
      <w:r w:rsidR="00D911E2">
        <w:t xml:space="preserve"> genes</w:t>
      </w:r>
      <w:r w:rsidR="002A24C6">
        <w:t xml:space="preserve">; </w:t>
      </w:r>
      <w:r w:rsidR="002554FF">
        <w:t>s</w:t>
      </w:r>
      <w:r w:rsidR="002A24C6">
        <w:t xml:space="preserve">ee </w:t>
      </w:r>
      <w:r w:rsidR="00D911E2">
        <w:fldChar w:fldCharType="begin"/>
      </w:r>
      <w:r w:rsidR="00D911E2">
        <w:instrText xml:space="preserve"> REF _Ref485996339 \h </w:instrText>
      </w:r>
      <w:r w:rsidR="00BD7995">
        <w:instrText xml:space="preserve"> \* MERGEFORMAT </w:instrText>
      </w:r>
      <w:r w:rsidR="00D911E2">
        <w:fldChar w:fldCharType="separate"/>
      </w:r>
      <w:r w:rsidR="000B0BA4">
        <w:t>Table 4</w:t>
      </w:r>
      <w:r w:rsidR="00D911E2">
        <w:fldChar w:fldCharType="end"/>
      </w:r>
      <w:r w:rsidR="002A24C6">
        <w:t>)</w:t>
      </w:r>
      <w:r w:rsidR="008C22D3">
        <w:t xml:space="preserve">. Among these were the maize </w:t>
      </w:r>
      <w:r w:rsidR="008C22D3" w:rsidRPr="00E7352B">
        <w:rPr>
          <w:i/>
        </w:rPr>
        <w:t>glossy2</w:t>
      </w:r>
      <w:r w:rsidR="008C22D3">
        <w:t xml:space="preserve"> gene </w:t>
      </w:r>
      <w:r w:rsidR="0078184A">
        <w:t>(GRMZM2G098239</w:t>
      </w:r>
      <w:r w:rsidR="002554FF">
        <w:t>;</w:t>
      </w:r>
      <w:r w:rsidR="0078184A">
        <w:t xml:space="preserve"> ZmPAN-Cd)</w:t>
      </w:r>
      <w:r w:rsidR="00EB4A1D">
        <w:t>,</w:t>
      </w:r>
      <w:r w:rsidR="0078184A">
        <w:t xml:space="preserve"> which is</w:t>
      </w:r>
      <w:r w:rsidR="008C22D3">
        <w:t xml:space="preserve"> responsible for a step in the biosynthesis of hydrophobic barriers</w:t>
      </w:r>
      <w:r w:rsidR="00D319F4">
        <w:fldChar w:fldCharType="begin" w:fldLock="1"/>
      </w:r>
      <w:r w:rsidR="00983C68">
        <w:instrText>ADDIN CSL_CITATION { "citationItems" : [ { "id" : "ITEM-1", "itemData" : { "DOI" : "10.1046/j.1365-313X.1995.8060907.x", "ISSN" : "1365313X", "PMID" : "8580961", "abstract" : "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 "author" : [ { "dropping-particle" : "", "family" : "Tacke", "given" : "Eckhard", "non-dropping-particle" : "", "parse-names" : false, "suffix" : "" }, { "dropping-particle" : "", "family" : "Korfhage", "given" : "Christian", "non-dropping-particle" : "", "parse-names" : false, "suffix" : "" }, { "dropping-particle" : "", "family" : "Michel", "given" : "Detlef", "non-dropping-particle" : "", "parse-names" : false, "suffix" : "" }, { "dropping-particle" : "", "family" : "Maddaloni", "given" : "Massimo", "non-dropping-particle" : "", "parse-names" : false, "suffix" : "" }, { "dropping-particle" : "", "family" : "Motto", "given" : "Mario", "non-dropping-particle" : "", "parse-names" : false, "suffix" : "" }, { "dropping-particle" : "", "family" : "Lanzini", "given" : "Simona", "non-dropping-particle" : "", "parse-names" : false, "suffix" : "" }, { "dropping-particle" : "", "family" : "Salamini", "given" : "Francesco", "non-dropping-particle" : "", "parse-names" : false, "suffix" : "" }, { "dropping-particle" : "", "family" : "D??ring", "given" : "Hans???Peter ???P", "non-dropping-particle" : "", "parse-names" : false, "suffix" : "" } ], "container-title" : "The Plant Journal", "id" : "ITEM-1", "issue" : "6", "issued" : { "date-parts" : [ [ "1995" ] ] }, "page" : "907-917", "title" : "Transposon tagging of the maize Glossy2 locus with the transposable element En/Spm", "type" : "article", "volume" : "8" }, "uris" : [ "http://www.mendeley.com/documents/?uuid=c5bd06b2-c1dc-4890-952f-8a31e7be3b71", "http://www.mendeley.com/documents/?uuid=281da483-f35e-4cc6-82cd-ffaaa90eff22" ] } ], "mendeley" : { "formattedCitation" : "&lt;sup&gt;60&lt;/sup&gt;", "plainTextFormattedCitation" : "60", "previouslyFormattedCitation" : "(Tacke et al. 1995)" }, "properties" : { "noteIndex" : 0 }, "schema" : "https://github.com/citation-style-language/schema/raw/master/csl-citation.json" }</w:instrText>
      </w:r>
      <w:r w:rsidR="00D319F4">
        <w:fldChar w:fldCharType="separate"/>
      </w:r>
      <w:r w:rsidR="00983C68" w:rsidRPr="00983C68">
        <w:rPr>
          <w:noProof/>
          <w:vertAlign w:val="superscript"/>
        </w:rPr>
        <w:t>60</w:t>
      </w:r>
      <w:r w:rsidR="00D319F4">
        <w:fldChar w:fldCharType="end"/>
      </w:r>
      <w:r w:rsidR="00E7352B" w:rsidRPr="00E7352B">
        <w:t>.</w:t>
      </w:r>
      <w:r w:rsidR="008C22D3">
        <w:t xml:space="preserve"> This implicates the biosynthesis and deposition of h</w:t>
      </w:r>
      <w:r>
        <w:t>ydrophobic molecules</w:t>
      </w:r>
      <w:r w:rsidR="008C22D3">
        <w:t xml:space="preserve"> in accumulation of ions and may point to root processes, rather than epicuticular waxes deposition, as the primary mode by which these genes may affect water dynamics. </w:t>
      </w:r>
      <w:r w:rsidR="00987DF9">
        <w:t xml:space="preserve">An </w:t>
      </w:r>
      <w:r w:rsidR="008C22D3" w:rsidRPr="00632B41">
        <w:rPr>
          <w:highlight w:val="yellow"/>
        </w:rPr>
        <w:t>ARR1</w:t>
      </w:r>
      <w:r w:rsidR="008C22D3">
        <w:t>-like gene</w:t>
      </w:r>
      <w:r w:rsidR="00987DF9">
        <w:t>,</w:t>
      </w:r>
      <w:r w:rsidR="008C22D3">
        <w:t xml:space="preserve"> GRMZM2G067702</w:t>
      </w:r>
      <w:r w:rsidR="00987DF9">
        <w:t>,</w:t>
      </w:r>
      <w:r w:rsidR="008C22D3">
        <w:t xml:space="preserve"> was </w:t>
      </w:r>
      <w:r w:rsidR="00EB4A1D">
        <w:t xml:space="preserve">also </w:t>
      </w:r>
      <w:r w:rsidR="008C22D3">
        <w:t xml:space="preserve">an HPO gene </w:t>
      </w:r>
      <w:r w:rsidR="00EB4A1D">
        <w:t xml:space="preserve">associated </w:t>
      </w:r>
      <w:r w:rsidR="008C22D3">
        <w:t>with Cd</w:t>
      </w:r>
      <w:r w:rsidR="003A4844">
        <w:t xml:space="preserve"> (ZmRoot)</w:t>
      </w:r>
      <w:r w:rsidR="008C22D3">
        <w:t xml:space="preserve">. Previous work has shown that ARR genes from </w:t>
      </w:r>
      <w:r w:rsidR="008C22D3" w:rsidRPr="00632B41">
        <w:rPr>
          <w:i/>
        </w:rPr>
        <w:t>Arabidopsis</w:t>
      </w:r>
      <w:r w:rsidR="008C22D3">
        <w:t xml:space="preserve"> are </w:t>
      </w:r>
      <w:r w:rsidR="00987DF9">
        <w:t xml:space="preserve">expressed </w:t>
      </w:r>
      <w:r w:rsidR="008C22D3">
        <w:t>in the stele</w:t>
      </w:r>
      <w:r w:rsidR="002554FF">
        <w:t>,</w:t>
      </w:r>
      <w:r w:rsidR="008C22D3">
        <w:t xml:space="preserve"> where they regulate the activity of </w:t>
      </w:r>
      <w:r w:rsidR="008C22D3" w:rsidRPr="00632B41">
        <w:rPr>
          <w:highlight w:val="yellow"/>
        </w:rPr>
        <w:t>HKT</w:t>
      </w:r>
      <w:r w:rsidR="008C22D3">
        <w:t>1</w:t>
      </w:r>
      <w:r w:rsidR="000D3FBC">
        <w:fldChar w:fldCharType="begin" w:fldLock="1"/>
      </w:r>
      <w:r w:rsidR="00983C68">
        <w:instrText>ADDIN CSL_CITATION { "citationItems" : [ { "id" : "ITEM-1", "itemData" : { "DOI" : "10.1111/j.1365-313X.2010.04366.x", "ISBN" : "1365-313X (Electronic)\\r0960-7412 (Linking)", "ISSN" : "09607412", "PMID" : "21105923", "abstract" : "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 "author" : [ { "dropping-particle" : "", "family" : "Mason", "given" : "Michael G.", "non-dropping-particle" : "", "parse-names" : false, "suffix" : "" }, { "dropping-particle" : "", "family" : "Jha", "given" : "Deepa", "non-dropping-particle" : "", "parse-names" : false, "suffix" : "" }, { "dropping-particle" : "", "family" : "Salt", "given" : "David E.", "non-dropping-particle" : "", "parse-names" : false, "suffix" : "" }, { "dropping-particle" : "", "family" : "Tester", "given" : "Mark", "non-dropping-particle" : "", "parse-names" : false, "suffix" : "" }, { "dropping-particle" : "", "family" : "Hill", "given" : "Kristine", "non-dropping-particle" : "", "parse-names" : false, "suffix" : "" }, { "dropping-particle" : "", "family" : "Kieber", "given" : "Joseph J.", "non-dropping-particle" : "", "parse-names" : false, "suffix" : "" }, { "dropping-particle" : "", "family" : "Eric Schaller", "given" : "G.", "non-dropping-particle" : "", "parse-names" : false, "suffix" : "" } ], "container-title" : "Plant Journal", "id" : "ITEM-1", "issue" : "5", "issued" : { "date-parts" : [ [ "2010" ] ] }, "page" : "753-763", "title" : "Type-B response regulators ARR1 and ARR12 regulate expression of AtHKT1;1 and accumulation of sodium in Arabidopsis shoots", "type" : "article-journal", "volume" : "64" }, "uris" : [ "http://www.mendeley.com/documents/?uuid=e0d17930-df93-44cc-8dcd-94915b3236c8", "http://www.mendeley.com/documents/?uuid=bec966ee-8423-469e-90f3-bb70c69fa64c" ] } ], "mendeley" : { "formattedCitation" : "&lt;sup&gt;61&lt;/sup&gt;", "plainTextFormattedCitation" : "61", "previouslyFormattedCitation" : "(Mason et al. 2010)" }, "properties" : { "noteIndex" : 0 }, "schema" : "https://github.com/citation-style-language/schema/raw/master/csl-citation.json" }</w:instrText>
      </w:r>
      <w:r w:rsidR="000D3FBC">
        <w:fldChar w:fldCharType="separate"/>
      </w:r>
      <w:r w:rsidR="00983C68" w:rsidRPr="00983C68">
        <w:rPr>
          <w:noProof/>
          <w:vertAlign w:val="superscript"/>
        </w:rPr>
        <w:t>61</w:t>
      </w:r>
      <w:r w:rsidR="000D3FBC">
        <w:fldChar w:fldCharType="end"/>
      </w:r>
      <w:r w:rsidR="008C22D3">
        <w:t xml:space="preserve">. This gene was expressed at the highest level in the stele at 3 </w:t>
      </w:r>
      <w:r w:rsidR="000F4CD2">
        <w:t xml:space="preserve">days after </w:t>
      </w:r>
      <w:r w:rsidR="00453439">
        <w:t>sowing</w:t>
      </w:r>
      <w:r w:rsidR="008C22D3">
        <w:t>.</w:t>
      </w:r>
      <w:bookmarkStart w:id="49" w:name="_Ref469995568"/>
    </w:p>
    <w:p w14:paraId="276A3C0A" w14:textId="03A6A450" w:rsidR="00335FB6" w:rsidRPr="0089389D" w:rsidRDefault="00196CB6" w:rsidP="00852BDB">
      <w:r>
        <w:t>I</w:t>
      </w:r>
      <w:r w:rsidR="00196D9E">
        <w:t>ntegrating GWAS data with co-expression</w:t>
      </w:r>
      <w:r w:rsidR="002F0C65">
        <w:t xml:space="preserve"> networks </w:t>
      </w:r>
      <w:r w:rsidR="007D27F7">
        <w:t>resulted</w:t>
      </w:r>
      <w:r w:rsidR="001B2C71">
        <w:t xml:space="preserve"> a set</w:t>
      </w:r>
      <w:r w:rsidR="00FB5D13">
        <w:t xml:space="preserve"> of 610 HPO genes</w:t>
      </w:r>
      <w:r w:rsidR="00653341">
        <w:t xml:space="preserve"> that</w:t>
      </w:r>
      <w:r w:rsidR="00FB5D13">
        <w:t xml:space="preserve"> are</w:t>
      </w:r>
      <w:r w:rsidR="00653341">
        <w:t xml:space="preserve"> </w:t>
      </w:r>
      <w:r w:rsidR="002F0C65">
        <w:t>primed for functional validation</w:t>
      </w:r>
      <w:r w:rsidR="00F20095">
        <w:t xml:space="preserve"> (1.5% of the maize FGS)</w:t>
      </w:r>
      <w:r w:rsidR="002F0C65">
        <w:t>. The</w:t>
      </w:r>
      <w:r w:rsidR="004257FA">
        <w:t xml:space="preserve"> further</w:t>
      </w:r>
      <w:r w:rsidR="005D7365">
        <w:t xml:space="preserve"> </w:t>
      </w:r>
      <w:r w:rsidR="00766402">
        <w:t>curated</w:t>
      </w:r>
      <w:r w:rsidR="002F0C65">
        <w:t xml:space="preserve"> </w:t>
      </w:r>
      <w:r w:rsidR="00FB5D13">
        <w:t xml:space="preserve">subset of </w:t>
      </w:r>
      <w:r w:rsidR="002F0C65">
        <w:t>gene</w:t>
      </w:r>
      <w:r w:rsidR="0089389D">
        <w:t>s described above all have previous</w:t>
      </w:r>
      <w:r w:rsidR="002554FF">
        <w:t>ly</w:t>
      </w:r>
      <w:r w:rsidR="0089389D">
        <w:t xml:space="preserve"> demonstrated roles in elemental accumulation, yet represent </w:t>
      </w:r>
      <w:r w:rsidR="002554FF">
        <w:t xml:space="preserve">only </w:t>
      </w:r>
      <w:r w:rsidR="0089389D">
        <w:t>a small proportion of the HPO genes discovered by Camoco</w:t>
      </w:r>
      <w:r w:rsidR="002501CE">
        <w:t>.</w:t>
      </w:r>
      <w:r w:rsidR="00185512">
        <w:t xml:space="preserve"> Functio</w:t>
      </w:r>
      <w:r w:rsidR="00EE735A">
        <w:t>nal validation is expensive</w:t>
      </w:r>
      <w:r w:rsidR="001A2F48">
        <w:t xml:space="preserve"> and</w:t>
      </w:r>
      <w:r w:rsidR="00EE735A">
        <w:t xml:space="preserve"> </w:t>
      </w:r>
      <w:r w:rsidR="00185512">
        <w:t xml:space="preserve">time consuming. </w:t>
      </w:r>
      <w:r w:rsidR="001B3B6D">
        <w:t>Combining data</w:t>
      </w:r>
      <w:r w:rsidR="002554FF">
        <w:t>-</w:t>
      </w:r>
      <w:r w:rsidR="001B3B6D">
        <w:t xml:space="preserve">driven approaches such as network integration with expert </w:t>
      </w:r>
      <w:r w:rsidR="00775D9F">
        <w:t xml:space="preserve">biological </w:t>
      </w:r>
      <w:r w:rsidR="001B3B6D">
        <w:t>curation</w:t>
      </w:r>
      <w:r w:rsidR="00775D9F">
        <w:t xml:space="preserve"> is an extremely efficient m</w:t>
      </w:r>
      <w:r w:rsidR="00EE735A">
        <w:t xml:space="preserve">eans for the prioritization of </w:t>
      </w:r>
      <w:r w:rsidR="00DC6069">
        <w:t>genes</w:t>
      </w:r>
      <w:r w:rsidR="0059432F">
        <w:t xml:space="preserve"> driving complex traits like elemental accumulation</w:t>
      </w:r>
      <w:r w:rsidR="00DC6069">
        <w:t>.</w:t>
      </w:r>
    </w:p>
    <w:p w14:paraId="7C3163BA" w14:textId="77777777" w:rsidR="006B33EA" w:rsidRDefault="006B33EA" w:rsidP="00852BDB">
      <w:pPr>
        <w:pStyle w:val="Heading1"/>
      </w:pPr>
      <w:bookmarkStart w:id="50" w:name="_Ref487125611"/>
      <w:r>
        <w:t>Discussion</w:t>
      </w:r>
      <w:bookmarkEnd w:id="49"/>
      <w:bookmarkEnd w:id="50"/>
    </w:p>
    <w:p w14:paraId="092C6C61" w14:textId="1AF78D0A" w:rsidR="008B2A55" w:rsidRDefault="008B2A55" w:rsidP="00852BDB">
      <w:pPr>
        <w:pStyle w:val="Heading3"/>
      </w:pPr>
      <w:r>
        <w:t>The effects of linkage disequilibrium</w:t>
      </w:r>
    </w:p>
    <w:p w14:paraId="0DCBCE29" w14:textId="2DEE37DC" w:rsidR="00382E9B" w:rsidRDefault="004C123B" w:rsidP="00852BDB">
      <w:r>
        <w:t>We demonstrated that gene expression data, through the construction of co-expression networks, can be used as an effective basis for prioritizing ca</w:t>
      </w:r>
      <w:r w:rsidR="00D339E0">
        <w:t>usal genes from GWAS. Our</w:t>
      </w:r>
      <w:r>
        <w:t xml:space="preserve"> approach addresses a challenging bottleneck in the process of translating large sets of statistically associated loci into</w:t>
      </w:r>
      <w:r w:rsidR="002D44AC">
        <w:t xml:space="preserve"> shorter lists based on</w:t>
      </w:r>
      <w:r>
        <w:t xml:space="preserve"> </w:t>
      </w:r>
      <w:r w:rsidR="00FB4DD5">
        <w:t xml:space="preserve">a </w:t>
      </w:r>
      <w:r>
        <w:t xml:space="preserve">more </w:t>
      </w:r>
      <w:r w:rsidR="0096174A">
        <w:t>mechanistic understanding of these traits</w:t>
      </w:r>
      <w:r>
        <w:t xml:space="preserve">. </w:t>
      </w:r>
      <w:r w:rsidR="00F560BC">
        <w:t>Marker SNPs identified by a GWA</w:t>
      </w:r>
      <w:r w:rsidR="0032776F">
        <w:t>S</w:t>
      </w:r>
      <w:r>
        <w:t xml:space="preserve"> provide an initial lead on a region of interest, but due to linkage disequilibrium, the candidate region can be quite broad</w:t>
      </w:r>
      <w:r w:rsidR="002D44AC">
        <w:t xml:space="preserve"> and </w:t>
      </w:r>
      <w:r>
        <w:t>implicate many potentially causal genes. In addition to LD, many SNPs identified by GWAS studies lie in regulatory regions quite far from their target genes</w:t>
      </w:r>
      <w:r w:rsidR="008446EC" w:rsidRPr="008446EC">
        <w:fldChar w:fldCharType="begin" w:fldLock="1"/>
      </w:r>
      <w:r w:rsidR="00983C68">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lt;sup&gt;12\u201314&lt;/sup&gt;", "plainTextFormattedCitation" : "12\u201314", "previouslyFormattedCitation" : "(Clark et al. 2006; Castelletti et al. 2014; Louwers et al. 2009)" }, "properties" : { "noteIndex" : 0 }, "schema" : "https://github.com/citation-style-language/schema/raw/master/csl-citation.json" }</w:instrText>
      </w:r>
      <w:r w:rsidR="008446EC" w:rsidRPr="008446EC">
        <w:fldChar w:fldCharType="separate"/>
      </w:r>
      <w:r w:rsidR="00983C68" w:rsidRPr="00983C68">
        <w:rPr>
          <w:noProof/>
          <w:vertAlign w:val="superscript"/>
        </w:rPr>
        <w:t>12–14</w:t>
      </w:r>
      <w:r w:rsidR="008446EC" w:rsidRPr="008446EC">
        <w:fldChar w:fldCharType="end"/>
      </w:r>
      <w:r w:rsidRPr="008446EC">
        <w:t>.</w:t>
      </w:r>
      <w:r>
        <w:t xml:space="preserve"> </w:t>
      </w:r>
      <w:r w:rsidR="0029761B">
        <w:t xml:space="preserve">Additionally, factors such as bias due to </w:t>
      </w:r>
      <w:r w:rsidR="0029761B" w:rsidRPr="00632B41">
        <w:rPr>
          <w:i/>
        </w:rPr>
        <w:t>cis</w:t>
      </w:r>
      <w:r w:rsidR="0029761B">
        <w:t xml:space="preserve"> co-expression</w:t>
      </w:r>
      <w:r w:rsidR="003831C8">
        <w:t xml:space="preserve">, as well as </w:t>
      </w:r>
      <w:r w:rsidR="0029761B">
        <w:t>different co-expression metrics and networks</w:t>
      </w:r>
      <w:r w:rsidR="003831C8">
        <w:t>,</w:t>
      </w:r>
      <w:r w:rsidR="0029761B">
        <w:t xml:space="preserve"> and network</w:t>
      </w:r>
      <w:r w:rsidR="005329BA">
        <w:t xml:space="preserve"> parameters</w:t>
      </w:r>
      <w:r w:rsidR="0029761B">
        <w:t xml:space="preserve"> need to be considered</w:t>
      </w:r>
      <w:r w:rsidR="003831C8">
        <w:t xml:space="preserve"> </w:t>
      </w:r>
      <w:r w:rsidR="0029761B">
        <w:t>in order to identify co-expression signal.</w:t>
      </w:r>
    </w:p>
    <w:p w14:paraId="5EB0AA79" w14:textId="32968D34" w:rsidR="002F0734" w:rsidRDefault="004C123B" w:rsidP="00852BDB">
      <w:r>
        <w:lastRenderedPageBreak/>
        <w:t>These factors can result in</w:t>
      </w:r>
      <w:r w:rsidR="00A7402C">
        <w:t xml:space="preserve"> a very large (upward of 57% of all genes here) and </w:t>
      </w:r>
      <w:r w:rsidR="0096170A">
        <w:t>ambiguous</w:t>
      </w:r>
      <w:r w:rsidR="00A7402C">
        <w:t xml:space="preserve"> set of</w:t>
      </w:r>
      <w:r>
        <w:t xml:space="preserve"> candidate genes. A common approach to interpreting such a locus is through manual inspection of the genome region of interest with a goal of identifying candidate genes whose function is consistent with the phenotype of interest, which can introduce bias in</w:t>
      </w:r>
      <w:r w:rsidR="00422E3C">
        <w:t>to</w:t>
      </w:r>
      <w:r>
        <w:t xml:space="preserve"> the discovery process and </w:t>
      </w:r>
      <w:r w:rsidR="00E90AC6">
        <w:t>necessarily</w:t>
      </w:r>
      <w:r>
        <w:t xml:space="preserve"> ignores uncharacterized genes. For non-human and non-model species, like maize, this </w:t>
      </w:r>
      <w:r w:rsidR="00572E45">
        <w:t>manual approach</w:t>
      </w:r>
      <w:r>
        <w:t xml:space="preserve"> is especially </w:t>
      </w:r>
      <w:r w:rsidR="00572E45">
        <w:t>ineffective</w:t>
      </w:r>
      <w:r>
        <w:t xml:space="preserve"> because the large majority</w:t>
      </w:r>
      <w:r w:rsidR="001C3AAC">
        <w:t xml:space="preserve"> of </w:t>
      </w:r>
      <w:r>
        <w:t xml:space="preserve">the genome remains functionally uncharacterized. Our approach leverages </w:t>
      </w:r>
      <w:r w:rsidR="00B85C55">
        <w:t>the orthogonal use</w:t>
      </w:r>
      <w:r>
        <w:t xml:space="preserve"> of gene expression data, which can </w:t>
      </w:r>
      <w:r w:rsidR="00B26725">
        <w:t xml:space="preserve">now </w:t>
      </w:r>
      <w:r>
        <w:t xml:space="preserve">be readily collected for most species of interest, to add an </w:t>
      </w:r>
      <w:r w:rsidR="003C1804">
        <w:t xml:space="preserve">unbiased layer of relevant biological context to the </w:t>
      </w:r>
      <w:r>
        <w:t xml:space="preserve">interpretation </w:t>
      </w:r>
      <w:r w:rsidR="003C1804">
        <w:t xml:space="preserve">of GWAS data </w:t>
      </w:r>
      <w:r>
        <w:t xml:space="preserve">and </w:t>
      </w:r>
      <w:r w:rsidR="003C1804">
        <w:t xml:space="preserve">the </w:t>
      </w:r>
      <w:r>
        <w:t xml:space="preserve">prioritization </w:t>
      </w:r>
      <w:r w:rsidR="003C1804">
        <w:t>of potentially causal variants for further</w:t>
      </w:r>
      <w:r w:rsidR="00B85C55">
        <w:t xml:space="preserve"> experimental </w:t>
      </w:r>
      <w:r w:rsidR="003C1804">
        <w:t>validation.</w:t>
      </w:r>
    </w:p>
    <w:p w14:paraId="3A88CAE9" w14:textId="5E2AF927" w:rsidR="001D06EE" w:rsidRDefault="004C123B" w:rsidP="00852BDB">
      <w:r>
        <w:t xml:space="preserve">We demonstrate that Camoco </w:t>
      </w:r>
      <w:r w:rsidR="005172D1">
        <w:t>successfully</w:t>
      </w:r>
      <w:r>
        <w:t xml:space="preserve"> identif</w:t>
      </w:r>
      <w:r w:rsidR="005172D1">
        <w:t>ied</w:t>
      </w:r>
      <w:r>
        <w:t xml:space="preserve"> subsets of genes linked to candidate SNPs </w:t>
      </w:r>
      <w:r w:rsidR="005172D1">
        <w:t xml:space="preserve">that </w:t>
      </w:r>
      <w:r>
        <w:t>also exhibit strong co-expression with genes near other candidate SNPs. The resulting prioritized gene sets</w:t>
      </w:r>
      <w:r w:rsidR="005F6704">
        <w:t xml:space="preserve"> (HPO genes)</w:t>
      </w:r>
      <w:r>
        <w:t xml:space="preserve"> reflect </w:t>
      </w:r>
      <w:r w:rsidR="005172D1">
        <w:t xml:space="preserve">groups </w:t>
      </w:r>
      <w:r>
        <w:t>of co-regulated genes that c</w:t>
      </w:r>
      <w:r w:rsidR="005172D1">
        <w:t xml:space="preserve">an </w:t>
      </w:r>
      <w:r>
        <w:t>potentially be used to infer a broader biological process in which</w:t>
      </w:r>
      <w:r w:rsidR="00AC1EF1">
        <w:t xml:space="preserve"> </w:t>
      </w:r>
      <w:r>
        <w:t>genetic variation affect</w:t>
      </w:r>
      <w:r w:rsidR="005172D1">
        <w:t>s</w:t>
      </w:r>
      <w:r>
        <w:t xml:space="preserve"> the phenotype of interest. Indeed, using Camoco, w</w:t>
      </w:r>
      <w:r w:rsidR="002B3863">
        <w:t>e found strong evidence for HPO</w:t>
      </w:r>
      <w:r>
        <w:t xml:space="preserve"> gene sets in </w:t>
      </w:r>
      <w:r w:rsidR="00413505">
        <w:t>13</w:t>
      </w:r>
      <w:r>
        <w:t xml:space="preserve"> of </w:t>
      </w:r>
      <w:r w:rsidR="007A5641">
        <w:t xml:space="preserve">the </w:t>
      </w:r>
      <w:r>
        <w:t>17 elemental accumulation phenotypes we examined</w:t>
      </w:r>
      <w:r w:rsidR="00542725">
        <w:t xml:space="preserve"> (with 5 or more HPO genes)</w:t>
      </w:r>
      <w:r w:rsidR="00C9542F">
        <w:t>. These high</w:t>
      </w:r>
      <w:r w:rsidR="000A3EDD">
        <w:t>-</w:t>
      </w:r>
      <w:r w:rsidR="00C9542F">
        <w:t>priority</w:t>
      </w:r>
      <w:r>
        <w:t xml:space="preserve"> sets of genes represent a small fraction of the candidates implicated by the GWAS for each phenotype</w:t>
      </w:r>
      <w:r w:rsidR="002319EE">
        <w:t xml:space="preserve"> (see </w:t>
      </w:r>
      <w:r w:rsidR="002319EE">
        <w:fldChar w:fldCharType="begin"/>
      </w:r>
      <w:r w:rsidR="002319EE">
        <w:instrText xml:space="preserve"> REF _Ref458956303 \h </w:instrText>
      </w:r>
      <w:r w:rsidR="00BD7995">
        <w:instrText xml:space="preserve"> \* MERGEFORMAT </w:instrText>
      </w:r>
      <w:r w:rsidR="002319EE">
        <w:fldChar w:fldCharType="separate"/>
      </w:r>
      <w:r w:rsidR="000B0BA4">
        <w:t>Table 3</w:t>
      </w:r>
      <w:r w:rsidR="002319EE">
        <w:fldChar w:fldCharType="end"/>
      </w:r>
      <w:r w:rsidR="002319EE">
        <w:t xml:space="preserve"> and </w:t>
      </w:r>
      <w:r w:rsidR="002319EE">
        <w:fldChar w:fldCharType="begin"/>
      </w:r>
      <w:r w:rsidR="002319EE">
        <w:instrText xml:space="preserve"> REF _Ref485996339 \h </w:instrText>
      </w:r>
      <w:r w:rsidR="00BD7995">
        <w:instrText xml:space="preserve"> \* MERGEFORMAT </w:instrText>
      </w:r>
      <w:r w:rsidR="002319EE">
        <w:fldChar w:fldCharType="separate"/>
      </w:r>
      <w:r w:rsidR="000B0BA4">
        <w:t>Table 4</w:t>
      </w:r>
      <w:r w:rsidR="002319EE">
        <w:fldChar w:fldCharType="end"/>
      </w:r>
      <w:r w:rsidR="002319EE">
        <w:t>)</w:t>
      </w:r>
      <w:r w:rsidR="00052FF5">
        <w:t>.</w:t>
      </w:r>
      <w:r w:rsidR="00E51BA9">
        <w:t xml:space="preserve"> Previ</w:t>
      </w:r>
      <w:r w:rsidR="00274970">
        <w:t>ous studies in maize found that</w:t>
      </w:r>
      <w:r w:rsidR="00E51BA9">
        <w:t xml:space="preserve"> while LD decays rapidly in maize (~1</w:t>
      </w:r>
      <w:r w:rsidR="009B716E">
        <w:t xml:space="preserve"> </w:t>
      </w:r>
      <w:r w:rsidR="00E51BA9">
        <w:t xml:space="preserve">kb), the variance </w:t>
      </w:r>
      <w:r w:rsidR="00FC1BA7">
        <w:t xml:space="preserve">can be </w:t>
      </w:r>
      <w:r w:rsidR="00E51BA9">
        <w:t xml:space="preserve">large due to </w:t>
      </w:r>
      <w:r w:rsidR="00FC1BA7">
        <w:t>the functional allele segregating</w:t>
      </w:r>
      <w:r w:rsidR="002032D3">
        <w:t xml:space="preserve"> </w:t>
      </w:r>
      <w:r w:rsidR="00FC1BA7">
        <w:t>in a small number of lines</w:t>
      </w:r>
      <w:r w:rsidR="00FC1BA7">
        <w:fldChar w:fldCharType="begin" w:fldLock="1"/>
      </w:r>
      <w:r w:rsidR="00983C68">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lt;sup&gt;2&lt;/sup&gt;", "plainTextFormattedCitation" : "2", "previouslyFormattedCitation" : "(Wallace et al. 2014)" }, "properties" : { "noteIndex" : 0 }, "schema" : "https://github.com/citation-style-language/schema/raw/master/csl-citation.json" }</w:instrText>
      </w:r>
      <w:r w:rsidR="00FC1BA7">
        <w:fldChar w:fldCharType="separate"/>
      </w:r>
      <w:r w:rsidR="00983C68" w:rsidRPr="00983C68">
        <w:rPr>
          <w:noProof/>
          <w:vertAlign w:val="superscript"/>
        </w:rPr>
        <w:t>2</w:t>
      </w:r>
      <w:r w:rsidR="00FC1BA7">
        <w:fldChar w:fldCharType="end"/>
      </w:r>
      <w:r w:rsidR="00FC1BA7">
        <w:t xml:space="preserve">. Additionally, Wallace et al. showed that the causal polymorphism is likely to reside in regulatory regions, </w:t>
      </w:r>
      <w:r w:rsidR="009E7D32">
        <w:t xml:space="preserve">that is, </w:t>
      </w:r>
      <w:r w:rsidR="00FC1BA7">
        <w:t>outside of exonic regions. Until we precisely understand the regulatory landscape</w:t>
      </w:r>
      <w:r w:rsidR="00043536">
        <w:t xml:space="preserve"> in the species being studied</w:t>
      </w:r>
      <w:r w:rsidR="002032D3">
        <w:t xml:space="preserve">, </w:t>
      </w:r>
      <w:r w:rsidR="00FC1BA7">
        <w:t>even the most powerful GW</w:t>
      </w:r>
      <w:r w:rsidR="00043536">
        <w:t>A</w:t>
      </w:r>
      <w:r w:rsidR="009124A5">
        <w:t>S</w:t>
      </w:r>
      <w:r w:rsidR="00043536">
        <w:t xml:space="preserve"> will</w:t>
      </w:r>
      <w:r w:rsidR="00FC1BA7">
        <w:t xml:space="preserve"> identify polymorphisms that implicate genes many base pairs away. </w:t>
      </w:r>
      <w:r w:rsidR="008E6688">
        <w:t>H</w:t>
      </w:r>
      <w:r w:rsidR="00FC1BA7">
        <w:t>ere, we find that</w:t>
      </w:r>
      <w:r>
        <w:t xml:space="preserve"> </w:t>
      </w:r>
      <w:r w:rsidR="00E65C19">
        <w:t xml:space="preserve">the </w:t>
      </w:r>
      <w:r w:rsidR="0083040A">
        <w:t>large majority of</w:t>
      </w:r>
      <w:r>
        <w:t xml:space="preserve"> HPO genes</w:t>
      </w:r>
      <w:r w:rsidR="00FC1BA7">
        <w:t xml:space="preserve">, which are implicated with both GWAS </w:t>
      </w:r>
      <w:r w:rsidR="000A3EDD">
        <w:t>and</w:t>
      </w:r>
      <w:r w:rsidR="00FC1BA7">
        <w:t xml:space="preserve"> gene expression,</w:t>
      </w:r>
      <w:r>
        <w:t xml:space="preserve"> were</w:t>
      </w:r>
      <w:r w:rsidR="00FC1BA7">
        <w:t xml:space="preserve"> often</w:t>
      </w:r>
      <w:r>
        <w:t xml:space="preserve"> not</w:t>
      </w:r>
      <w:r w:rsidR="002032D3">
        <w:t xml:space="preserve"> </w:t>
      </w:r>
      <w:r>
        <w:t>the closest genes to the identified SNPs and</w:t>
      </w:r>
      <w:r w:rsidR="000A3EDD">
        <w:t>,</w:t>
      </w:r>
      <w:r>
        <w:t xml:space="preserve"> thus, would not have been identified using the </w:t>
      </w:r>
      <w:r w:rsidR="007134FE">
        <w:t xml:space="preserve">common </w:t>
      </w:r>
      <w:r>
        <w:t>approach of</w:t>
      </w:r>
      <w:r w:rsidR="002032D3">
        <w:t xml:space="preserve"> prioritizing</w:t>
      </w:r>
      <w:r>
        <w:t xml:space="preserve"> the genes closest to each marker SNP (</w:t>
      </w:r>
      <w:r w:rsidR="00134E49">
        <w:fldChar w:fldCharType="begin"/>
      </w:r>
      <w:r w:rsidR="00134E49">
        <w:instrText xml:space="preserve"> REF _Ref489428564 \h </w:instrText>
      </w:r>
      <w:r w:rsidR="00BD7995">
        <w:instrText xml:space="preserve"> \* MERGEFORMAT </w:instrText>
      </w:r>
      <w:r w:rsidR="00134E49">
        <w:fldChar w:fldCharType="separate"/>
      </w:r>
      <w:r w:rsidR="000B0BA4">
        <w:t>Fig. 6</w:t>
      </w:r>
      <w:r w:rsidR="00134E49">
        <w:fldChar w:fldCharType="end"/>
      </w:r>
      <w:r w:rsidRPr="00134E49">
        <w:t>).</w:t>
      </w:r>
    </w:p>
    <w:p w14:paraId="7A2D313F" w14:textId="2127B15E" w:rsidR="00DF3C96" w:rsidRDefault="00DF3C96" w:rsidP="00852BDB">
      <w:pPr>
        <w:pStyle w:val="Heading3"/>
      </w:pPr>
      <w:r>
        <w:t>Establishing performance expectations of Camoco</w:t>
      </w:r>
    </w:p>
    <w:p w14:paraId="2CDD1627" w14:textId="07A9B879" w:rsidR="004C123B" w:rsidRDefault="004C123B" w:rsidP="00852BDB">
      <w:r>
        <w:t xml:space="preserve">It is important to note </w:t>
      </w:r>
      <w:r w:rsidR="007A4AAC">
        <w:t xml:space="preserve">caveats to </w:t>
      </w:r>
      <w:r>
        <w:t xml:space="preserve">our approach. </w:t>
      </w:r>
      <w:r w:rsidR="007A4AAC">
        <w:t>For example, p</w:t>
      </w:r>
      <w:r>
        <w:t>henotypes caused by genetic variation in a single or small number of genes or</w:t>
      </w:r>
      <w:r w:rsidR="000A3EDD">
        <w:t>,</w:t>
      </w:r>
      <w:r>
        <w:t xml:space="preserve"> </w:t>
      </w:r>
      <w:r w:rsidR="00BF000B">
        <w:t>alternatively</w:t>
      </w:r>
      <w:r>
        <w:t xml:space="preserve">, caused by a diverse set of otherwise functionally unrelated genes are not good candidates for our approach. The core assumption </w:t>
      </w:r>
      <w:r w:rsidR="005721AF">
        <w:t xml:space="preserve">underpinning </w:t>
      </w:r>
      <w:r>
        <w:t>Camoco is that there are multiple variants in different genes</w:t>
      </w:r>
      <w:r w:rsidR="00536E7A">
        <w:t>, each</w:t>
      </w:r>
      <w:r>
        <w:t xml:space="preserve"> </w:t>
      </w:r>
      <w:r w:rsidR="00536E7A">
        <w:t>driv</w:t>
      </w:r>
      <w:r w:rsidR="000A3EDD">
        <w:t>ing</w:t>
      </w:r>
      <w:r w:rsidR="00536E7A">
        <w:t xml:space="preserve"> phenotypic variation by virtue of their involvement</w:t>
      </w:r>
      <w:r>
        <w:t xml:space="preserve"> in a common biological. We expect that </w:t>
      </w:r>
      <w:r w:rsidR="00006069">
        <w:t>this assumption holds for many</w:t>
      </w:r>
      <w:r>
        <w:t xml:space="preserve"> phenotypes (supported by the fact that we have discovered </w:t>
      </w:r>
      <w:r>
        <w:lastRenderedPageBreak/>
        <w:t>strong candidates for the</w:t>
      </w:r>
      <w:r w:rsidR="00006069">
        <w:t xml:space="preserve"> most</w:t>
      </w:r>
      <w:r>
        <w:t xml:space="preserve"> traits examined), but we expect there are exceptional</w:t>
      </w:r>
      <w:r w:rsidR="00006069">
        <w:t xml:space="preserve"> traits</w:t>
      </w:r>
      <w:r>
        <w:t xml:space="preserve"> and</w:t>
      </w:r>
      <w:commentRangeStart w:id="51"/>
      <w:r>
        <w:t xml:space="preserve"> causal genes</w:t>
      </w:r>
      <w:r w:rsidR="000A3EDD">
        <w:t xml:space="preserve"> that </w:t>
      </w:r>
      <w:r w:rsidR="00006069">
        <w:t>wil</w:t>
      </w:r>
      <w:commentRangeEnd w:id="51"/>
      <w:r w:rsidR="000A3EDD">
        <w:rPr>
          <w:rStyle w:val="CommentReference"/>
        </w:rPr>
        <w:commentReference w:id="51"/>
      </w:r>
      <w:r w:rsidR="00006069">
        <w:t>l violate this assumption</w:t>
      </w:r>
      <w:r w:rsidR="007A4AAC">
        <w:t>.</w:t>
      </w:r>
      <w:r w:rsidR="00006069">
        <w:t xml:space="preserve"> For these traits and genes, Camoco cannot be applied.</w:t>
      </w:r>
      <w:r w:rsidR="007A4AAC">
        <w:t xml:space="preserve"> </w:t>
      </w:r>
      <w:r w:rsidR="00D142DF">
        <w:t>Additionally</w:t>
      </w:r>
      <w:r w:rsidR="00D61421">
        <w:t>,</w:t>
      </w:r>
      <w:r w:rsidR="00D142DF">
        <w:t xml:space="preserve"> expression data used to build networks do not fully overlap with </w:t>
      </w:r>
      <w:r w:rsidR="00C94D72">
        <w:t xml:space="preserve">genomic </w:t>
      </w:r>
      <w:r w:rsidR="00D142DF">
        <w:t>data included in GWAS.</w:t>
      </w:r>
      <w:r w:rsidR="007C4FDA">
        <w:t xml:space="preserve"> For example,</w:t>
      </w:r>
      <w:r w:rsidR="00D142DF">
        <w:t xml:space="preserve"> </w:t>
      </w:r>
      <w:r w:rsidR="007C4FDA">
        <w:t>o</w:t>
      </w:r>
      <w:r w:rsidR="00502688">
        <w:t xml:space="preserve">f the 39,656 genes in the maize filtered gene set, 11,718 genes did not pass quality control </w:t>
      </w:r>
      <w:r w:rsidR="00744D8C">
        <w:t>qualifications and were absent from the three co-expression networks analyzed here</w:t>
      </w:r>
      <w:r w:rsidR="000A3EDD">
        <w:t>; they</w:t>
      </w:r>
      <w:r w:rsidR="00F53C4B">
        <w:t xml:space="preserve"> thus </w:t>
      </w:r>
      <w:r w:rsidR="008B45E6">
        <w:t>could not</w:t>
      </w:r>
      <w:r w:rsidR="00F53C4B">
        <w:t xml:space="preserve"> be </w:t>
      </w:r>
      <w:r w:rsidR="008B45E6">
        <w:t>analyzed</w:t>
      </w:r>
      <w:r w:rsidR="009A3BB5">
        <w:t xml:space="preserve"> despite</w:t>
      </w:r>
      <w:r w:rsidR="00F53C4B">
        <w:t xml:space="preserve"> the </w:t>
      </w:r>
      <w:r w:rsidR="00862448">
        <w:t>possibility there were potentially</w:t>
      </w:r>
      <w:r w:rsidR="00F53C4B">
        <w:t xml:space="preserve"> significant </w:t>
      </w:r>
      <w:r w:rsidR="009A3BB5">
        <w:t xml:space="preserve">GWAS </w:t>
      </w:r>
      <w:r w:rsidR="00F53C4B">
        <w:t xml:space="preserve">SNPs </w:t>
      </w:r>
      <w:r w:rsidR="00862448">
        <w:t>nearby</w:t>
      </w:r>
      <w:r w:rsidR="00744D8C">
        <w:t>.</w:t>
      </w:r>
      <w:r w:rsidR="000E3684">
        <w:t xml:space="preserve"> </w:t>
      </w:r>
    </w:p>
    <w:p w14:paraId="2B17AA6F" w14:textId="6AA92D90" w:rsidR="0027012F" w:rsidRDefault="0027012F" w:rsidP="00852BDB">
      <w:pPr>
        <w:pStyle w:val="Heading3"/>
      </w:pPr>
      <w:r>
        <w:t>Camoco</w:t>
      </w:r>
      <w:r w:rsidR="000A3EDD">
        <w:t>-</w:t>
      </w:r>
      <w:r>
        <w:t xml:space="preserve">discovered </w:t>
      </w:r>
      <w:r w:rsidR="007D29CF">
        <w:t>gene sets</w:t>
      </w:r>
      <w:r>
        <w:t xml:space="preserve"> are as coherent as GO terms</w:t>
      </w:r>
    </w:p>
    <w:p w14:paraId="38A790EA" w14:textId="6625CFD7" w:rsidR="0021466E" w:rsidRDefault="004C123B" w:rsidP="00852BDB">
      <w:r>
        <w:t xml:space="preserve">In </w:t>
      </w:r>
      <w:r w:rsidR="00EA2077">
        <w:t>evaluating</w:t>
      </w:r>
      <w:r w:rsidR="006C58E2">
        <w:t xml:space="preserve"> the </w:t>
      </w:r>
      <w:r>
        <w:t>e</w:t>
      </w:r>
      <w:r w:rsidR="003F0355">
        <w:t>xpected performance</w:t>
      </w:r>
      <w:r>
        <w:t xml:space="preserve"> of our approach, </w:t>
      </w:r>
      <w:r w:rsidR="00187B1C">
        <w:t>w</w:t>
      </w:r>
      <w:r>
        <w:t>e simulated the effect of imperfect SNP-to-gene mapping by assuming that GO terms were identified by a simulated GWAS trait</w:t>
      </w:r>
      <w:r w:rsidR="00EA5D87">
        <w:t>.</w:t>
      </w:r>
      <w:r>
        <w:t xml:space="preserve"> </w:t>
      </w:r>
      <w:r w:rsidR="00EA5D87">
        <w:t>N</w:t>
      </w:r>
      <w:r>
        <w:t>eighboring genes (encoded nearby on the genome) were added to simulate the scenario where we could not resolve the causal gene from linked neighboring genes. This analysis was useful</w:t>
      </w:r>
      <w:r w:rsidR="00464A2C">
        <w:t>,</w:t>
      </w:r>
      <w:r>
        <w:t xml:space="preserve"> as it establishe</w:t>
      </w:r>
      <w:r w:rsidR="007A4AAC">
        <w:t>d</w:t>
      </w:r>
      <w:r>
        <w:t xml:space="preserve"> the boundaries of possibility for our approach, </w:t>
      </w:r>
      <w:r w:rsidR="00464A2C">
        <w:t>that is,</w:t>
      </w:r>
      <w:r>
        <w:t xml:space="preserve"> how much noise in terms of false candidate genes can be tolerated before our approach fails. As described in </w:t>
      </w:r>
      <w:r w:rsidR="00B60444">
        <w:rPr>
          <w:highlight w:val="cyan"/>
        </w:rPr>
        <w:fldChar w:fldCharType="begin"/>
      </w:r>
      <w:r w:rsidR="00B60444">
        <w:instrText xml:space="preserve"> REF _Ref458721156 \h </w:instrText>
      </w:r>
      <w:r w:rsidR="00BD7995">
        <w:rPr>
          <w:highlight w:val="cyan"/>
        </w:rPr>
        <w:instrText xml:space="preserve"> \* MERGEFORMAT </w:instrText>
      </w:r>
      <w:r w:rsidR="00B60444">
        <w:rPr>
          <w:highlight w:val="cyan"/>
        </w:rPr>
      </w:r>
      <w:r w:rsidR="00B60444">
        <w:rPr>
          <w:highlight w:val="cyan"/>
        </w:rPr>
        <w:fldChar w:fldCharType="separate"/>
      </w:r>
      <w:r w:rsidR="000B0BA4">
        <w:t>Fig. 5</w:t>
      </w:r>
      <w:r w:rsidR="00B60444">
        <w:rPr>
          <w:highlight w:val="cyan"/>
        </w:rPr>
        <w:fldChar w:fldCharType="end"/>
      </w:r>
      <w:r>
        <w:t>, this analysi</w:t>
      </w:r>
      <w:r w:rsidR="00300B7C">
        <w:t>s suggests a sensitivity of ~40</w:t>
      </w:r>
      <w:r>
        <w:t xml:space="preserve">% using a </w:t>
      </w:r>
      <w:r w:rsidR="00464A2C">
        <w:t>±</w:t>
      </w:r>
      <w:r w:rsidR="00300B7C">
        <w:t>500</w:t>
      </w:r>
      <w:r w:rsidR="00464A2C">
        <w:t>-</w:t>
      </w:r>
      <w:r w:rsidR="00300B7C">
        <w:t>kb</w:t>
      </w:r>
      <w:r w:rsidR="00406CF8">
        <w:t xml:space="preserve"> window</w:t>
      </w:r>
      <w:r w:rsidR="00300B7C">
        <w:t xml:space="preserve"> </w:t>
      </w:r>
      <w:r w:rsidR="005B7B7B">
        <w:t>to map SNPs</w:t>
      </w:r>
      <w:r w:rsidR="00300B7C">
        <w:t xml:space="preserve"> to </w:t>
      </w:r>
      <w:r w:rsidR="005B7B7B">
        <w:t>genes (</w:t>
      </w:r>
      <w:r w:rsidR="00464A2C">
        <w:t>two</w:t>
      </w:r>
      <w:r>
        <w:t xml:space="preserve"> flanking genes</w:t>
      </w:r>
      <w:r w:rsidR="00300B7C">
        <w:t xml:space="preserve"> </w:t>
      </w:r>
      <w:r w:rsidR="005B7B7B">
        <w:t xml:space="preserve">maximum), or a tolerance of </w:t>
      </w:r>
      <w:r w:rsidR="00300B7C">
        <w:t>nearly 75% false candidates due to SNP-to-gene mapping</w:t>
      </w:r>
      <w:r>
        <w:t xml:space="preserve">. </w:t>
      </w:r>
      <w:r w:rsidR="004537E6">
        <w:t>Therefore</w:t>
      </w:r>
      <w:r w:rsidR="00464A2C">
        <w:t>,</w:t>
      </w:r>
      <w:r w:rsidR="004537E6">
        <w:t xml:space="preserve"> if linkage regions implicated by GWAS extend so far as to include more than 75% false candidates,</w:t>
      </w:r>
      <w:r w:rsidR="0002261A">
        <w:t xml:space="preserve"> </w:t>
      </w:r>
      <w:r>
        <w:t>we would not be likely to discover processes as coherent as GO terms</w:t>
      </w:r>
      <w:r w:rsidR="0021466E">
        <w:t>.</w:t>
      </w:r>
      <w:r>
        <w:t xml:space="preserve"> </w:t>
      </w:r>
    </w:p>
    <w:p w14:paraId="0F6F2412" w14:textId="50CF1180" w:rsidR="007928DE" w:rsidRDefault="004C123B" w:rsidP="00852BDB">
      <w:r>
        <w:t xml:space="preserve">At the same window/flank parameter setting noted above, </w:t>
      </w:r>
      <w:r w:rsidR="006C58E2">
        <w:t xml:space="preserve">we </w:t>
      </w:r>
      <w:r>
        <w:t xml:space="preserve">were able to make significant discoveries </w:t>
      </w:r>
      <w:r w:rsidR="00E47124">
        <w:t xml:space="preserve">(genes with FDR </w:t>
      </w:r>
      <w:r w:rsidR="00E47124">
        <w:t>≤</w:t>
      </w:r>
      <w:r w:rsidR="00DD7EF2">
        <w:t xml:space="preserve">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 xml:space="preserve">consistent </w:t>
      </w:r>
      <w:r w:rsidR="0043058F">
        <w:t xml:space="preserve">with </w:t>
      </w:r>
      <w:r w:rsidR="00626F24">
        <w:t>what was predicted by</w:t>
      </w:r>
      <w:r>
        <w:t xml:space="preserve"> our</w:t>
      </w:r>
      <w:r w:rsidR="0043058F">
        <w:t xml:space="preserve"> </w:t>
      </w:r>
      <w:r>
        <w:t>GO simulations at the same window/flankin</w:t>
      </w:r>
      <w:r w:rsidR="0043058F">
        <w:t>g</w:t>
      </w:r>
      <w:r>
        <w:t xml:space="preserve"> gene parameter setting. </w:t>
      </w:r>
      <w:r w:rsidR="007928DE">
        <w:t>Intriguingly, HPO gene sets alone were not significantly enriched for GO term genes</w:t>
      </w:r>
      <w:r w:rsidR="00464A2C">
        <w:t>,</w:t>
      </w:r>
      <w:r w:rsidR="009A6E69">
        <w:t xml:space="preserve"> indicating that while the HPO gene sets and GO terms exhibited strikingly similar patterns of gene expression, the gene sets they </w:t>
      </w:r>
      <w:r w:rsidR="0043058F">
        <w:t xml:space="preserve">described </w:t>
      </w:r>
      <w:r w:rsidR="00D80A90">
        <w:t>do</w:t>
      </w:r>
      <w:r w:rsidR="0043058F">
        <w:t xml:space="preserve"> not </w:t>
      </w:r>
      <w:r w:rsidR="00D80A90">
        <w:t>significantly overlap</w:t>
      </w:r>
      <w:r w:rsidR="007928DE">
        <w:t>. It was not</w:t>
      </w:r>
      <w:r w:rsidR="0043058F">
        <w:t xml:space="preserve"> until </w:t>
      </w:r>
      <w:r w:rsidR="007928DE">
        <w:t xml:space="preserve">the HPO gene sets were </w:t>
      </w:r>
      <w:r w:rsidR="00C13811">
        <w:t xml:space="preserve">supplemented </w:t>
      </w:r>
      <w:r w:rsidR="007928DE">
        <w:t>with co-expression neighbors</w:t>
      </w:r>
      <w:r w:rsidR="006E4EBF">
        <w:t xml:space="preserve"> (HPO+) that gene</w:t>
      </w:r>
      <w:r w:rsidR="007928DE">
        <w:t xml:space="preserve"> sets exhibited </w:t>
      </w:r>
      <w:r w:rsidR="008C5D74">
        <w:t>GO term</w:t>
      </w:r>
      <w:r w:rsidR="007928DE">
        <w:t xml:space="preserve"> enrichment</w:t>
      </w:r>
      <w:r w:rsidR="00F209D8">
        <w:t xml:space="preserve">, though the </w:t>
      </w:r>
      <w:r w:rsidR="005D495E">
        <w:t>resulting terms</w:t>
      </w:r>
      <w:r w:rsidR="00F209D8">
        <w:t xml:space="preserve"> were </w:t>
      </w:r>
      <w:r w:rsidR="005D495E">
        <w:t>not very specific</w:t>
      </w:r>
      <w:r w:rsidR="007928DE">
        <w:t xml:space="preserve">. We speculate that this is due to discovery bias in </w:t>
      </w:r>
      <w:r w:rsidR="00BA0362">
        <w:t>the</w:t>
      </w:r>
      <w:r w:rsidR="007928DE">
        <w:t xml:space="preserve"> GO annotations that were used for our evaluation</w:t>
      </w:r>
      <w:r w:rsidR="00BA0362">
        <w:t>,</w:t>
      </w:r>
      <w:r w:rsidR="00ED6089">
        <w:t xml:space="preserve">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w:t>
      </w:r>
      <w:r w:rsidR="00464A2C">
        <w:t>-</w:t>
      </w:r>
      <w:r w:rsidR="007928DE">
        <w:t>specific</w:t>
      </w:r>
      <w:r>
        <w:t xml:space="preserve"> pr</w:t>
      </w:r>
      <w:r w:rsidR="00607D02">
        <w:t>ocesses</w:t>
      </w:r>
      <w:r w:rsidR="00EE0317">
        <w:t xml:space="preserve"> and phenotypes</w:t>
      </w:r>
      <w:r w:rsidR="00607D02">
        <w:t xml:space="preserve"> </w:t>
      </w:r>
      <w:r w:rsidR="00464A2C">
        <w:t xml:space="preserve">that </w:t>
      </w:r>
      <w:r w:rsidR="00A62F1E">
        <w:t xml:space="preserve">are </w:t>
      </w:r>
      <w:r w:rsidR="00607D02">
        <w:t>not yet annotated</w:t>
      </w:r>
      <w:r w:rsidR="00047048">
        <w:t xml:space="preserve"> in ontologies</w:t>
      </w:r>
      <w:r w:rsidR="00A62F1E">
        <w:t xml:space="preserve"> such as GO</w:t>
      </w:r>
      <w:r w:rsidR="007928DE">
        <w:t>, yet have strong co-expression evidence</w:t>
      </w:r>
      <w:r w:rsidR="00BD5B66">
        <w:t xml:space="preserve"> and can be given</w:t>
      </w:r>
      <w:r w:rsidR="00047048">
        <w:t xml:space="preserve"> </w:t>
      </w:r>
      <w:r w:rsidR="00BD5B66">
        <w:t>functional annotations through GWAS</w:t>
      </w:r>
      <w:r>
        <w:t xml:space="preserve">. </w:t>
      </w:r>
    </w:p>
    <w:p w14:paraId="35C78FD2" w14:textId="12774A09" w:rsidR="006E4EBF" w:rsidRDefault="004C123B" w:rsidP="00852BDB">
      <w:r>
        <w:t>O</w:t>
      </w:r>
      <w:r w:rsidR="005122BA">
        <w:t>ur analysis</w:t>
      </w:r>
      <w:r>
        <w:t xml:space="preserve"> </w:t>
      </w:r>
      <w:r w:rsidR="00ED314C">
        <w:t xml:space="preserve">shows </w:t>
      </w:r>
      <w:r>
        <w:t xml:space="preserve">that loci </w:t>
      </w:r>
      <w:r w:rsidR="002D5ED6">
        <w:t>implicated by</w:t>
      </w:r>
      <w:r>
        <w:t xml:space="preserve"> ionomic GWAS loci </w:t>
      </w:r>
      <w:r w:rsidR="00FE0220">
        <w:t>exhibit</w:t>
      </w:r>
      <w:r w:rsidR="007D7DBD">
        <w:t xml:space="preserve"> patterns of co-expression</w:t>
      </w:r>
      <w:r>
        <w:t xml:space="preserve"> a</w:t>
      </w:r>
      <w:r w:rsidR="00955FB7">
        <w:t>s</w:t>
      </w:r>
      <w:r>
        <w:t xml:space="preserve"> </w:t>
      </w:r>
      <w:r w:rsidR="007D7DBD">
        <w:t xml:space="preserve">strong </w:t>
      </w:r>
      <w:commentRangeStart w:id="52"/>
      <w:r w:rsidR="007D7DBD">
        <w:t>as</w:t>
      </w:r>
      <w:commentRangeEnd w:id="52"/>
      <w:r w:rsidR="00464A2C">
        <w:rPr>
          <w:rStyle w:val="CommentReference"/>
        </w:rPr>
        <w:commentReference w:id="52"/>
      </w:r>
      <w:r w:rsidR="006E4EBF">
        <w:t xml:space="preserve"> many </w:t>
      </w:r>
      <w:r w:rsidR="007D7DBD">
        <w:t xml:space="preserve">of the </w:t>
      </w:r>
      <w:r w:rsidR="006E4EBF">
        <w:t>maize genes co-annotated</w:t>
      </w:r>
      <w:r>
        <w:t xml:space="preserve"> </w:t>
      </w:r>
      <w:r w:rsidR="007D7DBD">
        <w:t xml:space="preserve">to </w:t>
      </w:r>
      <w:r>
        <w:t>GO terms</w:t>
      </w:r>
      <w:r w:rsidR="002D5ED6">
        <w:t xml:space="preserve">. Additionally, </w:t>
      </w:r>
      <w:r w:rsidR="00524E7D">
        <w:t xml:space="preserve">gene sets </w:t>
      </w:r>
      <w:r w:rsidR="00524E7D">
        <w:lastRenderedPageBreak/>
        <w:t>identified by Camoco</w:t>
      </w:r>
      <w:r w:rsidR="005B49B9">
        <w:t xml:space="preserve"> have strong literature support for being involved in elemental accumulation</w:t>
      </w:r>
      <w:r w:rsidR="00524E7D">
        <w:t xml:space="preserve"> despite not </w:t>
      </w:r>
      <w:r w:rsidR="00E16E1C">
        <w:t>exhibiting GO enrichment</w:t>
      </w:r>
      <w:r>
        <w:t>. Indeed</w:t>
      </w:r>
      <w:r w:rsidR="00135DED">
        <w:t>,</w:t>
      </w:r>
      <w:r>
        <w:t xml:space="preserve"> one of the key motivations of our approach was that crop genomes like maize have </w:t>
      </w:r>
      <w:r w:rsidR="00135DED">
        <w:t xml:space="preserve">limited species-specific gene ontologies, </w:t>
      </w:r>
      <w:r>
        <w:t>and this result emphasizes the extent of this limi</w:t>
      </w:r>
      <w:r w:rsidR="006E4EBF">
        <w:t>tation.</w:t>
      </w:r>
      <w:r w:rsidR="00E16F53">
        <w:t xml:space="preserve"> Where current functional annotations, such as GO, rely highly on </w:t>
      </w:r>
      <w:r w:rsidR="004A10FE">
        <w:t xml:space="preserve">orthology, future curation </w:t>
      </w:r>
      <w:r w:rsidR="009716A3">
        <w:t xml:space="preserve">schemes </w:t>
      </w:r>
      <w:r w:rsidR="004A10FE">
        <w:t>could rely on species</w:t>
      </w:r>
      <w:r w:rsidR="00C13811">
        <w:t>-</w:t>
      </w:r>
      <w:r w:rsidR="004A10FE">
        <w:t xml:space="preserve">specific </w:t>
      </w:r>
      <w:r w:rsidR="00C13811">
        <w:t>data</w:t>
      </w:r>
      <w:r w:rsidR="004A10FE">
        <w:t xml:space="preserve"> </w:t>
      </w:r>
      <w:r w:rsidR="00C13811">
        <w:t xml:space="preserve">obtained from </w:t>
      </w:r>
      <w:r w:rsidR="004A10FE">
        <w:t>GWAS and co-expression.</w:t>
      </w:r>
    </w:p>
    <w:p w14:paraId="43E5377E" w14:textId="4E1674B9" w:rsidR="004C123B" w:rsidRDefault="004C123B" w:rsidP="00852BDB">
      <w:r>
        <w:t xml:space="preserve">Beyond highlighting the challenges of a genome lacking </w:t>
      </w:r>
      <w:r w:rsidR="00BE5CBE">
        <w:t xml:space="preserve">precise </w:t>
      </w:r>
      <w:r>
        <w:t>functional annotation, these results also suggest an interesting direction for fut</w:t>
      </w:r>
      <w:r w:rsidR="0021359B">
        <w:t xml:space="preserve">ure work. Despite </w:t>
      </w:r>
      <w:r w:rsidR="00A57DB2">
        <w:t xml:space="preserve">maize genes’ </w:t>
      </w:r>
      <w:r w:rsidR="0021359B">
        <w:t>limited ontological</w:t>
      </w:r>
      <w:r>
        <w:t xml:space="preserve"> annotation</w:t>
      </w:r>
      <w:r w:rsidR="00A57DB2">
        <w:t>s</w:t>
      </w:r>
      <w:r>
        <w:t xml:space="preserve">, </w:t>
      </w:r>
      <w:r w:rsidR="00A57DB2">
        <w:t>many</w:t>
      </w:r>
      <w:r>
        <w:t xml:space="preserve"> </w:t>
      </w:r>
      <w:r w:rsidR="00464A2C">
        <w:t>GWAS</w:t>
      </w:r>
      <w:r w:rsidR="00A57DB2">
        <w:t xml:space="preserve"> have been </w:t>
      </w:r>
      <w:r>
        <w:t>enabled by powerful mapping populations (e.g.</w:t>
      </w:r>
      <w:r w:rsidR="009B716E">
        <w:t>,</w:t>
      </w:r>
      <w:r>
        <w:t xml:space="preserve"> NAM</w:t>
      </w:r>
      <w:r w:rsidR="00850126" w:rsidRPr="00850126">
        <w:fldChar w:fldCharType="begin" w:fldLock="1"/>
      </w:r>
      <w:r w:rsidR="00983C68">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lt;sup&gt;1&lt;/sup&gt;", "plainTextFormattedCitation" : "1", "previouslyFormattedCitation" : "(McMullen et al. 2009)" }, "properties" : { "noteIndex" : 0 }, "schema" : "https://github.com/citation-style-language/schema/raw/master/csl-citation.json" }</w:instrText>
      </w:r>
      <w:r w:rsidR="00850126" w:rsidRPr="00850126">
        <w:fldChar w:fldCharType="separate"/>
      </w:r>
      <w:r w:rsidR="00983C68" w:rsidRPr="00983C68">
        <w:rPr>
          <w:noProof/>
          <w:vertAlign w:val="superscript"/>
        </w:rPr>
        <w:t>1</w:t>
      </w:r>
      <w:r w:rsidR="00850126" w:rsidRPr="00850126">
        <w:fldChar w:fldCharType="end"/>
      </w:r>
      <w:r>
        <w:t xml:space="preserve">). Our results suggest that these sets of loci, </w:t>
      </w:r>
      <w:r w:rsidR="00A57DB2">
        <w:t xml:space="preserve">combined with </w:t>
      </w:r>
      <w:r>
        <w:t>a proper mapping to the genes they represent, could serve as a powerful resource for gene function</w:t>
      </w:r>
      <w:r w:rsidR="00A57DB2">
        <w:t xml:space="preserve"> characterization</w:t>
      </w:r>
      <w:r>
        <w:t xml:space="preserve">. </w:t>
      </w:r>
      <w:r w:rsidR="00282E46">
        <w:t>S</w:t>
      </w:r>
      <w:r>
        <w:t xml:space="preserve">ystematic efforts to curate the results from such </w:t>
      </w:r>
      <w:r w:rsidR="00464A2C">
        <w:t>GWAS</w:t>
      </w:r>
      <w:r w:rsidR="0040576C">
        <w:t xml:space="preserve"> using</w:t>
      </w:r>
      <w:r>
        <w:t xml:space="preserve"> Camoco</w:t>
      </w:r>
      <w:r w:rsidR="00282E46">
        <w:t xml:space="preserve"> and similar tools</w:t>
      </w:r>
      <w:r w:rsidR="0040576C">
        <w:t>, then providing</w:t>
      </w:r>
      <w:r>
        <w:t xml:space="preserve"> public access in convenient forms</w:t>
      </w:r>
      <w:r w:rsidR="0040576C">
        <w:t>,</w:t>
      </w:r>
      <w:r>
        <w:t xml:space="preserve"> would be worthwhile. Maize is exceptional in this regard</w:t>
      </w:r>
      <w:r w:rsidR="00887517">
        <w:t xml:space="preserve"> due to its excellent genomic tools</w:t>
      </w:r>
      <w:r w:rsidR="00CB3933">
        <w:t xml:space="preserve"> and powerful mapping populations</w:t>
      </w:r>
      <w:r w:rsidR="00264DD7">
        <w:t>.</w:t>
      </w:r>
      <w:r>
        <w:t xml:space="preserve"> </w:t>
      </w:r>
      <w:r w:rsidR="00464A2C">
        <w:t>T</w:t>
      </w:r>
      <w:r>
        <w:t xml:space="preserve">here are several other crop species with rich population genetic resources </w:t>
      </w:r>
      <w:r w:rsidR="00264DD7">
        <w:t xml:space="preserve">but </w:t>
      </w:r>
      <w:r>
        <w:t xml:space="preserve">limited genome functional annotation that could </w:t>
      </w:r>
      <w:r w:rsidR="00264DD7">
        <w:t xml:space="preserve">also </w:t>
      </w:r>
      <w:r>
        <w:t>benefit from this approac</w:t>
      </w:r>
      <w:r w:rsidR="00264DD7">
        <w:t>h</w:t>
      </w:r>
      <w:r>
        <w:t>.</w:t>
      </w:r>
    </w:p>
    <w:p w14:paraId="4B8EAC32" w14:textId="77777777" w:rsidR="009438C3" w:rsidRDefault="004C123B" w:rsidP="00852BDB">
      <w:pPr>
        <w:pStyle w:val="Heading3"/>
      </w:pPr>
      <w:r>
        <w:t>Co-expression context matters</w:t>
      </w:r>
    </w:p>
    <w:p w14:paraId="3B70E8AF" w14:textId="33BD442B" w:rsidR="003C16CC" w:rsidRDefault="004C123B" w:rsidP="00852BDB">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w:t>
      </w:r>
      <w:r w:rsidR="005C499D">
        <w:t xml:space="preserve"> used to</w:t>
      </w:r>
      <w:r>
        <w:t xml:space="preserve"> d</w:t>
      </w:r>
      <w:r w:rsidR="005C499D">
        <w:t>erive</w:t>
      </w:r>
      <w:r>
        <w:t xml:space="preserve">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BD7995">
        <w:instrText xml:space="preserve"> \* MERGEFORMAT </w:instrText>
      </w:r>
      <w:r w:rsidR="005512E3">
        <w:fldChar w:fldCharType="separate"/>
      </w:r>
      <w:r w:rsidR="000B0BA4">
        <w:t>Tabl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BD7995">
        <w:instrText xml:space="preserve"> \* MERGEFORMAT </w:instrText>
      </w:r>
      <w:r w:rsidR="00AE58B8">
        <w:fldChar w:fldCharType="separate"/>
      </w:r>
      <w:r w:rsidR="000B0BA4">
        <w:t>Table 2</w:t>
      </w:r>
      <w:r w:rsidR="00AE58B8">
        <w:fldChar w:fldCharType="end"/>
      </w:r>
      <w:r w:rsidR="00AE58B8">
        <w:t>)</w:t>
      </w:r>
      <w:r>
        <w:t xml:space="preserve">. </w:t>
      </w:r>
      <w:r w:rsidR="00887A2C">
        <w:t>Instead, o</w:t>
      </w:r>
      <w:r>
        <w:t xml:space="preserve">ur results indicate that the </w:t>
      </w:r>
      <w:r w:rsidR="002904EB">
        <w:t xml:space="preserve">underlying </w:t>
      </w:r>
      <w:r>
        <w:t xml:space="preserve">processes </w:t>
      </w:r>
      <w:r w:rsidR="002904EB">
        <w:t xml:space="preserve">driving </w:t>
      </w:r>
      <w:r>
        <w:t xml:space="preserve">genotypic 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BD7995">
        <w:instrText xml:space="preserve"> \* MERGEFORMAT </w:instrText>
      </w:r>
      <w:r w:rsidR="009376EB">
        <w:fldChar w:fldCharType="separate"/>
      </w:r>
      <w:r w:rsidR="000B0BA4">
        <w:t>Table 1</w:t>
      </w:r>
      <w:r w:rsidR="009376EB">
        <w:fldChar w:fldCharType="end"/>
      </w:r>
      <w:r w:rsidR="005512E3">
        <w:t>)</w:t>
      </w:r>
      <w:r>
        <w:t>, the actual GO terms that drove that</w:t>
      </w:r>
      <w:r w:rsidR="002904EB">
        <w:t xml:space="preserve"> </w:t>
      </w:r>
      <w:r>
        <w:t>enrichment are quite different (</w:t>
      </w:r>
      <w:r w:rsidR="009376EB">
        <w:fldChar w:fldCharType="begin"/>
      </w:r>
      <w:r w:rsidR="009376EB">
        <w:instrText xml:space="preserve"> REF _Ref479246505 \h </w:instrText>
      </w:r>
      <w:r w:rsidR="00BD7995">
        <w:instrText xml:space="preserve"> \* MERGEFORMAT </w:instrText>
      </w:r>
      <w:r w:rsidR="009376EB">
        <w:fldChar w:fldCharType="separate"/>
      </w:r>
      <w:r w:rsidR="000B0BA4">
        <w:t>Supp. Table 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fldChar w:fldCharType="begin" w:fldLock="1"/>
      </w:r>
      <w:r w:rsidR="00983C68">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lt;sup&gt;34&lt;/sup&gt;", "plainTextFormattedCitation" : "34", "previouslyFormattedCitation" : "(Robert J. Schaefer, Briskine, Springer, and Myers 2014)" }, "properties" : { "noteIndex" : 0 }, "schema" : "https://github.com/citation-style-language/schema/raw/master/csl-citation.json" }</w:instrText>
      </w:r>
      <w:r w:rsidR="009029D0">
        <w:fldChar w:fldCharType="separate"/>
      </w:r>
      <w:r w:rsidR="00983C68" w:rsidRPr="00983C68">
        <w:rPr>
          <w:noProof/>
          <w:vertAlign w:val="superscript"/>
        </w:rPr>
        <w:t>34</w:t>
      </w:r>
      <w:r w:rsidR="009029D0">
        <w:fldChar w:fldCharType="end"/>
      </w:r>
      <w:r w:rsidR="003F0DEB">
        <w:t xml:space="preserve">. </w:t>
      </w:r>
    </w:p>
    <w:p w14:paraId="759B5857" w14:textId="66AC3183" w:rsidR="003F0DEB" w:rsidRDefault="004C123B" w:rsidP="00852BDB">
      <w:r>
        <w:lastRenderedPageBreak/>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BD7995">
        <w:rPr>
          <w:highlight w:val="cyan"/>
        </w:rPr>
        <w:instrText xml:space="preserve"> \* MERGEFORMAT </w:instrText>
      </w:r>
      <w:r w:rsidR="00EB2AD3">
        <w:rPr>
          <w:highlight w:val="cyan"/>
        </w:rPr>
      </w:r>
      <w:r w:rsidR="00EB2AD3">
        <w:rPr>
          <w:highlight w:val="cyan"/>
        </w:rPr>
        <w:fldChar w:fldCharType="separate"/>
      </w:r>
      <w:r w:rsidR="000B0BA4">
        <w:t>Table 4</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w:t>
      </w:r>
      <w:r w:rsidR="006D34E1">
        <w:t xml:space="preserve">affirms </w:t>
      </w:r>
      <w:r>
        <w:t>our original motivation for collecting tissue-specific gene expression profiles</w:t>
      </w:r>
      <w:r w:rsidR="00E15BAD">
        <w:t>:</w:t>
      </w:r>
      <w:r>
        <w:t xml:space="preserve"> we expected that processes occurring in the roots would be central</w:t>
      </w:r>
      <w:r w:rsidR="00A52EF0">
        <w:t xml:space="preserve"> to element</w:t>
      </w:r>
      <w:r w:rsidR="00401704">
        <w:t>al</w:t>
      </w:r>
      <w:r w:rsidR="00A52EF0">
        <w:t xml:space="preserve"> accumulation phenot</w:t>
      </w:r>
      <w:r>
        <w:t>y</w:t>
      </w:r>
      <w:r w:rsidR="00A52EF0">
        <w:t>p</w:t>
      </w:r>
      <w:r>
        <w:t>e</w:t>
      </w:r>
      <w:r w:rsidR="003011DE">
        <w:t>s,</w:t>
      </w:r>
      <w:r>
        <w:t xml:space="preserve"> which were measured in kernels. </w:t>
      </w:r>
      <w:r w:rsidR="003011DE">
        <w:t>However, t</w:t>
      </w:r>
      <w:r>
        <w:t>he difference between the performance of these two networks was modest and much less significant than the difference between</w:t>
      </w:r>
      <w:r w:rsidR="007614D0">
        <w:t xml:space="preserve"> the developmental/tissue atlas-</w:t>
      </w:r>
      <w:r>
        <w:t>derived network and the di</w:t>
      </w:r>
      <w:r w:rsidR="00F1739E">
        <w:t>verse genotype-derived network.</w:t>
      </w:r>
      <w:r w:rsidR="00673AFD">
        <w:t xml:space="preserve"> Furthermore, we expect </w:t>
      </w:r>
      <w:r w:rsidR="004F010A">
        <w:t>neither</w:t>
      </w:r>
      <w:r w:rsidR="00673AFD">
        <w:t xml:space="preserve"> the ZmRoot</w:t>
      </w:r>
      <w:r w:rsidR="00AE493A">
        <w:t xml:space="preserve"> nor the ZmPAN</w:t>
      </w:r>
      <w:r w:rsidR="00673AFD">
        <w:t xml:space="preserve"> network</w:t>
      </w:r>
      <w:r w:rsidR="00AE493A">
        <w:t xml:space="preserve"> </w:t>
      </w:r>
      <w:r w:rsidR="004F010A">
        <w:t xml:space="preserve">to </w:t>
      </w:r>
      <w:r w:rsidR="00AE493A">
        <w:t>fully describe elemental accumulation processes.</w:t>
      </w:r>
      <w:r w:rsidR="00D5476F">
        <w:t xml:space="preserve"> While ions are </w:t>
      </w:r>
      <w:r w:rsidR="00D2430E">
        <w:t xml:space="preserve">initially </w:t>
      </w:r>
      <w:r w:rsidR="00D5476F">
        <w:t xml:space="preserve">acquired from the soil via the root system, we do not directly observe </w:t>
      </w:r>
      <w:r w:rsidR="008E42C4">
        <w:t>their</w:t>
      </w:r>
      <w:r w:rsidR="00D5476F">
        <w:t xml:space="preserve"> accumulation in the seed.</w:t>
      </w:r>
      <w:r w:rsidR="00AE493A">
        <w:t xml:space="preserve"> The datasets presented here could </w:t>
      </w:r>
      <w:r w:rsidR="00A14A37">
        <w:t xml:space="preserve">be </w:t>
      </w:r>
      <w:r w:rsidR="00AE493A">
        <w:t>further complemented by additional tissue</w:t>
      </w:r>
      <w:r w:rsidR="00A14A37">
        <w:t>-</w:t>
      </w:r>
      <w:r w:rsidR="00AE493A">
        <w:t xml:space="preserve">specific </w:t>
      </w:r>
      <w:r w:rsidR="00EE5011">
        <w:t>data</w:t>
      </w:r>
      <w:r w:rsidR="008E42C4">
        <w:t>,</w:t>
      </w:r>
      <w:r w:rsidR="00AE493A">
        <w:t xml:space="preserve"> such as genotypically diverse seed or lea</w:t>
      </w:r>
      <w:r w:rsidR="00DF3498">
        <w:t>f</w:t>
      </w:r>
      <w:r w:rsidR="0032374C">
        <w:t xml:space="preserve"> </w:t>
      </w:r>
      <w:r w:rsidR="00DF3498">
        <w:t>networks.</w:t>
      </w:r>
    </w:p>
    <w:p w14:paraId="6398E87B" w14:textId="7C3A722A" w:rsidR="0007635B" w:rsidRDefault="009A0805" w:rsidP="00852BDB">
      <w:r>
        <w:t>T</w:t>
      </w:r>
      <w:r w:rsidR="004C123B">
        <w:t xml:space="preserve">he performance of the </w:t>
      </w:r>
      <w:r w:rsidR="00771E1A">
        <w:t xml:space="preserve">ZmRoot </w:t>
      </w:r>
      <w:r w:rsidR="004C123B">
        <w:t>versus the ZmPAN</w:t>
      </w:r>
      <w:r w:rsidR="00771E1A">
        <w:t xml:space="preserve"> network </w:t>
      </w:r>
      <w:r w:rsidR="004C123B">
        <w:t>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w:t>
      </w:r>
      <w:r w:rsidR="00A14A37">
        <w:t>,</w:t>
      </w:r>
      <w:r w:rsidR="004C123B">
        <w:t xml:space="preserve">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BD7995">
        <w:instrText xml:space="preserve"> \* MERGEFORMAT </w:instrText>
      </w:r>
      <w:r w:rsidR="00D623D2">
        <w:fldChar w:fldCharType="separate"/>
      </w:r>
      <w:r w:rsidR="000B0BA4">
        <w:t>Table 4</w:t>
      </w:r>
      <w:r w:rsidR="00D623D2">
        <w:fldChar w:fldCharType="end"/>
      </w:r>
      <w:r w:rsidR="0007635B">
        <w:t>)</w:t>
      </w:r>
      <w:r w:rsidR="00CB796A">
        <w:t xml:space="preserve">. </w:t>
      </w:r>
      <w:r w:rsidR="00A14A37">
        <w:t xml:space="preserve">However, </w:t>
      </w:r>
      <w:r w:rsidR="008E42C4">
        <w:t>locality and density were positively correlated</w:t>
      </w:r>
      <w:r w:rsidR="00195A6C">
        <w:t xml:space="preserve"> in both networks (</w:t>
      </w:r>
      <w:r w:rsidR="00195A6C">
        <w:fldChar w:fldCharType="begin"/>
      </w:r>
      <w:r w:rsidR="00195A6C">
        <w:instrText xml:space="preserve"> REF _Ref481678956 \h </w:instrText>
      </w:r>
      <w:r w:rsidR="00BD7995">
        <w:instrText xml:space="preserve"> \* MERGEFORMAT </w:instrText>
      </w:r>
      <w:r w:rsidR="00195A6C">
        <w:fldChar w:fldCharType="separate"/>
      </w:r>
      <w:r w:rsidR="000B0BA4">
        <w:t>Supp. Fig</w:t>
      </w:r>
      <w:r w:rsidR="009B716E">
        <w:t>.</w:t>
      </w:r>
      <w:r w:rsidR="000B0BA4">
        <w:t xml:space="preserve"> 6</w:t>
      </w:r>
      <w:r w:rsidR="00195A6C">
        <w:fldChar w:fldCharType="end"/>
      </w:r>
      <w:r w:rsidR="00195A6C">
        <w:t>)</w:t>
      </w:r>
      <w:r w:rsidR="008E42C4">
        <w:t>,</w:t>
      </w:r>
      <w:r w:rsidR="00374F73">
        <w:t xml:space="preserve"> implying</w:t>
      </w:r>
      <w:r w:rsidR="00771E1A">
        <w:t xml:space="preserve"> </w:t>
      </w:r>
      <w:r w:rsidR="00374F73">
        <w:t>that these two metrics are</w:t>
      </w:r>
      <w:r w:rsidR="00374F73" w:rsidRPr="00E630E0">
        <w:t xml:space="preserve"> </w:t>
      </w:r>
      <w:r w:rsidR="008F71DC" w:rsidRPr="00E630E0">
        <w:t xml:space="preserve">in </w:t>
      </w:r>
      <w:r w:rsidR="004E7C60" w:rsidRPr="00E630E0">
        <w:t>fact</w:t>
      </w:r>
      <w:r w:rsidR="00374F73" w:rsidRPr="00E630E0">
        <w:t xml:space="preserve"> </w:t>
      </w:r>
      <w:r w:rsidR="008E42C4">
        <w:t>related</w:t>
      </w:r>
      <w:r w:rsidR="0007635B" w:rsidRPr="00E630E0">
        <w:t>.</w:t>
      </w:r>
      <w:r w:rsidR="00271E79">
        <w:t xml:space="preserve"> This</w:t>
      </w:r>
      <w:r w:rsidR="00FC2CD0">
        <w:t xml:space="preserve"> </w:t>
      </w:r>
      <w:r w:rsidR="003D127A">
        <w:t>relationship</w:t>
      </w:r>
      <w:r w:rsidR="00271E79">
        <w:t xml:space="preserve"> was also seen</w:t>
      </w:r>
      <w:r w:rsidR="00771E1A">
        <w:t xml:space="preserve"> </w:t>
      </w:r>
      <w:r w:rsidR="00271E79">
        <w:t>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0B0BA4">
        <w:t>Tabl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A14A37">
        <w:t>;</w:t>
      </w:r>
      <w:r w:rsidR="005154D9">
        <w:t xml:space="preserve"> however</w:t>
      </w:r>
      <w:r w:rsidR="00A14A37">
        <w:t>,</w:t>
      </w:r>
      <w:r w:rsidR="00E524CE" w:rsidRPr="00E630E0">
        <w:t xml:space="preserve"> only ~25% </w:t>
      </w:r>
      <w:r w:rsidR="00A14A37">
        <w:t>was</w:t>
      </w:r>
      <w:r w:rsidR="00A14A37" w:rsidRPr="00E630E0">
        <w:t xml:space="preserve"> </w:t>
      </w:r>
      <w:r w:rsidR="00E524CE" w:rsidRPr="00E630E0">
        <w:t>captured by both metrics</w:t>
      </w:r>
      <w:r w:rsidR="00A14A37">
        <w:t>,</w:t>
      </w:r>
      <w:r w:rsidR="005154D9">
        <w:t xml:space="preserve"> indicating </w:t>
      </w:r>
      <w:r w:rsidR="00A14A37">
        <w:t xml:space="preserve">that </w:t>
      </w:r>
      <w:r w:rsidR="005154D9">
        <w:t>there are</w:t>
      </w:r>
      <w:r w:rsidR="00771E1A">
        <w:t xml:space="preserve"> certain</w:t>
      </w:r>
      <w:r w:rsidR="005154D9">
        <w:t xml:space="preserve"> biological processes </w:t>
      </w:r>
      <w:r w:rsidR="00027EFB">
        <w:t>where one</w:t>
      </w:r>
      <w:r w:rsidR="005154D9">
        <w:t xml:space="preserve"> metric</w:t>
      </w:r>
      <w:r w:rsidR="00027EFB">
        <w:t xml:space="preserve"> is more appropriate than the other</w:t>
      </w:r>
      <w:r w:rsidR="00E524CE" w:rsidRPr="00E630E0">
        <w:t>.</w:t>
      </w:r>
      <w:r w:rsidR="00867297">
        <w:t xml:space="preserve"> In addition to</w:t>
      </w:r>
      <w:r w:rsidR="00A14A37">
        <w:t xml:space="preserve"> the</w:t>
      </w:r>
      <w:r w:rsidR="00867297">
        <w:t xml:space="preserve"> tissue source differing</w:t>
      </w:r>
      <w:r w:rsidR="002D7A92">
        <w:t xml:space="preserve"> </w:t>
      </w:r>
      <w:r w:rsidR="00867297">
        <w:t>between the ZmRoot and ZmPAN network</w:t>
      </w:r>
      <w:r w:rsidR="00A14A37">
        <w:t>s</w:t>
      </w:r>
      <w:r w:rsidR="00867297">
        <w:t xml:space="preserve">, the number of experimental accessions drastically differed </w:t>
      </w:r>
      <w:r w:rsidR="00A14A37">
        <w:t>as well</w:t>
      </w:r>
      <w:r w:rsidR="00867297">
        <w:t xml:space="preserve"> (503 accessions in ZmPAN and 48 in ZmRoot)</w:t>
      </w:r>
      <w:r w:rsidR="00027EFB">
        <w:t>, and this</w:t>
      </w:r>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 co-expression (</w:t>
      </w:r>
      <w:r w:rsidR="0007635B">
        <w:fldChar w:fldCharType="begin"/>
      </w:r>
      <w:r w:rsidR="0007635B">
        <w:instrText xml:space="preserve"> REF _Ref486516422 \h </w:instrText>
      </w:r>
      <w:r w:rsidR="00BD7995">
        <w:instrText xml:space="preserve"> \* MERGEFORMAT </w:instrText>
      </w:r>
      <w:r w:rsidR="0007635B">
        <w:fldChar w:fldCharType="separate"/>
      </w:r>
      <w:r w:rsidR="000B0BA4">
        <w:t>Supp. Table 7</w:t>
      </w:r>
      <w:r w:rsidR="0007635B">
        <w:fldChar w:fldCharType="end"/>
      </w:r>
      <w:r w:rsidR="0007635B">
        <w:t>) and thus could explain the bias between network metric</w:t>
      </w:r>
      <w:r w:rsidR="00A14A37">
        <w:t>s</w:t>
      </w:r>
      <w:r w:rsidR="0007635B">
        <w:t xml:space="preserve"> and the number of input accessions</w:t>
      </w:r>
      <w:r w:rsidR="00B353CF">
        <w:t>.</w:t>
      </w:r>
      <w:r w:rsidR="009A4C87">
        <w:t xml:space="preserve"> This result also suggests that the 46 accessions in ZmRoot did not saturate this approach for</w:t>
      </w:r>
      <w:r w:rsidR="001E6D0C">
        <w:t xml:space="preserve"> co-expression</w:t>
      </w:r>
      <w:r w:rsidR="009A4C87">
        <w:t xml:space="preserve"> signal and</w:t>
      </w:r>
      <w:r w:rsidR="00F36F7D">
        <w:t xml:space="preserve"> </w:t>
      </w:r>
      <w:r w:rsidR="00A14A37">
        <w:t xml:space="preserve">that </w:t>
      </w:r>
      <w:r w:rsidR="009A4C87">
        <w:t xml:space="preserve">expanding the ZmRoot dataset to include 503 accessions </w:t>
      </w:r>
      <w:r w:rsidR="008F310D">
        <w:t>would</w:t>
      </w:r>
      <w:r w:rsidR="009A4C87">
        <w:t xml:space="preserve"> result in greater power to detect overlap and the identification of more true positives</w:t>
      </w:r>
      <w:r w:rsidR="008C165F">
        <w:t xml:space="preserve"> using locality</w:t>
      </w:r>
      <w:r w:rsidR="009A4C87">
        <w:t>.</w:t>
      </w:r>
    </w:p>
    <w:p w14:paraId="7C1B9FA8" w14:textId="773E8414" w:rsidR="004C123B" w:rsidRPr="004C123B" w:rsidRDefault="004C123B" w:rsidP="00852BDB">
      <w:r>
        <w:lastRenderedPageBreak/>
        <w:t>In general, our results strongly suggest that co-expression networks derived from expression profiling of genetically diverse individuals</w:t>
      </w:r>
      <w:r w:rsidR="008F5200">
        <w:t>,</w:t>
      </w:r>
      <w:r w:rsidR="00C60ED7">
        <w:t xml:space="preserve"> </w:t>
      </w:r>
      <w:r>
        <w:t>as opposed to deep expression atlases derived from a single reference genotype, will be more powerful for interpreting candidate genetic loci</w:t>
      </w:r>
      <w:r w:rsidR="008403FE">
        <w:t xml:space="preserve"> identified in a </w:t>
      </w:r>
      <w:r w:rsidR="00A82DBD">
        <w:t>GWA</w:t>
      </w:r>
      <w:r w:rsidR="0064661C">
        <w:t>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has important implications for data generation efforts in </w:t>
      </w:r>
      <w:r w:rsidR="003F3FA6">
        <w:t>future studies</w:t>
      </w:r>
      <w:r>
        <w:t xml:space="preserve">. </w:t>
      </w:r>
    </w:p>
    <w:p w14:paraId="4AC8DC3A" w14:textId="77777777" w:rsidR="00C42754" w:rsidRDefault="00C42754" w:rsidP="00852BDB">
      <w:pPr>
        <w:pStyle w:val="Heading1"/>
      </w:pPr>
      <w:r>
        <w:t>Conclusion</w:t>
      </w:r>
    </w:p>
    <w:p w14:paraId="16B58200" w14:textId="11F30F1C" w:rsidR="0019799E" w:rsidRPr="0019799E" w:rsidRDefault="00E3277B" w:rsidP="00852BDB">
      <w:r>
        <w:t>We developed a tool, Camoco, which</w:t>
      </w:r>
      <w:r w:rsidR="00C42754">
        <w:t xml:space="preserve"> integrate</w:t>
      </w:r>
      <w:r>
        <w:t>s</w:t>
      </w:r>
      <w:r w:rsidR="00C42754">
        <w:t xml:space="preserve"> co-expression network</w:t>
      </w:r>
      <w:r>
        <w:t>s with GWAS data in order to better identify functionally relevant causal variants. We used Camoco to</w:t>
      </w:r>
      <w:r w:rsidR="009A4031">
        <w:t xml:space="preserve"> examine</w:t>
      </w:r>
      <w:r w:rsidR="00C42754">
        <w:t xml:space="preserve"> loci associated with elemental accumulation in maize grain. </w:t>
      </w:r>
      <w:r w:rsidR="009A4031">
        <w:t>To do this, w</w:t>
      </w:r>
      <w:r w:rsidR="00C42754">
        <w:t>e built three different co-expression networks and simulate</w:t>
      </w:r>
      <w:r w:rsidR="00BF75F4">
        <w:t>d</w:t>
      </w:r>
      <w:r w:rsidR="00C42754">
        <w:t xml:space="preserve"> their ability to detect co-expression using GO terms. We then use</w:t>
      </w:r>
      <w:r w:rsidR="00A14A37">
        <w:t>d</w:t>
      </w:r>
      <w:r w:rsidR="00C42754">
        <w:t xml:space="preserve"> these networks to identify patterns of co-expres</w:t>
      </w:r>
      <w:r w:rsidR="003B23FD">
        <w:t xml:space="preserve">sion in a </w:t>
      </w:r>
      <w:r w:rsidR="00BF75F4">
        <w:t>set of</w:t>
      </w:r>
      <w:r w:rsidR="0002261A">
        <w:t xml:space="preserve"> </w:t>
      </w:r>
      <w:r w:rsidR="00E96C88">
        <w:t>GWAS traits measuring seed accumulation</w:t>
      </w:r>
      <w:r w:rsidR="00BF75F4">
        <w:t xml:space="preserve"> for</w:t>
      </w:r>
      <w:r w:rsidR="003B23FD">
        <w:t xml:space="preserve"> 17</w:t>
      </w:r>
      <w:r w:rsidR="00E96C88">
        <w:t xml:space="preserve"> different elements,</w:t>
      </w:r>
      <w:r w:rsidR="00C40BA2">
        <w:t xml:space="preserve"> </w:t>
      </w:r>
      <w:r w:rsidR="00E96C88">
        <w:t>resulting</w:t>
      </w:r>
      <w:r w:rsidR="008A19B9">
        <w:t xml:space="preserve"> in the </w:t>
      </w:r>
      <w:r w:rsidR="00AC5B4D">
        <w:t>discover</w:t>
      </w:r>
      <w:r w:rsidR="00BF75F4">
        <w:t>y</w:t>
      </w:r>
      <w:r w:rsidR="00AC5B4D">
        <w:t xml:space="preserve"> of 610</w:t>
      </w:r>
      <w:r w:rsidR="00C42754">
        <w:t xml:space="preserve"> </w:t>
      </w:r>
      <w:r w:rsidR="00BF75F4">
        <w:t>high-confidence candidate causal</w:t>
      </w:r>
      <w:r w:rsidR="00C42754">
        <w:t xml:space="preserve"> genes</w:t>
      </w:r>
      <w:r w:rsidR="0076624C">
        <w:t>.</w:t>
      </w:r>
      <w:r w:rsidR="00A21812">
        <w:t xml:space="preserve"> These </w:t>
      </w:r>
      <w:r w:rsidR="00BF75F4">
        <w:t>candidat</w:t>
      </w:r>
      <w:r w:rsidR="0006124C">
        <w:t>e</w:t>
      </w:r>
      <w:r w:rsidR="00A21812">
        <w:t xml:space="preserve"> gene sets </w:t>
      </w:r>
      <w:r w:rsidR="00BF75F4">
        <w:t>were</w:t>
      </w:r>
      <w:r w:rsidR="00A21812">
        <w:t xml:space="preserve"> enriched for </w:t>
      </w:r>
      <w:r w:rsidR="00BF75F4">
        <w:t>bioprocesses</w:t>
      </w:r>
      <w:r w:rsidR="00A21812">
        <w:t xml:space="preserve"> related to the ionome. </w:t>
      </w:r>
      <w:r w:rsidR="00BF75F4">
        <w:t>Although the large majority of the high-confidence cand</w:t>
      </w:r>
      <w:r w:rsidR="0006124C">
        <w:t>id</w:t>
      </w:r>
      <w:r w:rsidR="00BF75F4">
        <w:t>ate genes are uncharacterized and worth further study</w:t>
      </w:r>
      <w:r w:rsidR="00A21812">
        <w:t xml:space="preserve">, we </w:t>
      </w:r>
      <w:r w:rsidR="00BF75F4">
        <w:t>did find</w:t>
      </w:r>
      <w:r w:rsidR="005D741B">
        <w:t xml:space="preserve"> </w:t>
      </w:r>
      <w:r w:rsidR="00C13811">
        <w:t>linkage between ionomic traits and alleles at</w:t>
      </w:r>
      <w:r w:rsidR="005D741B">
        <w:t xml:space="preserve"> genes that </w:t>
      </w:r>
      <w:r w:rsidR="00F87269">
        <w:t xml:space="preserve">have previously been </w:t>
      </w:r>
      <w:r w:rsidR="00C13811">
        <w:t xml:space="preserve">demonstrated </w:t>
      </w:r>
      <w:r w:rsidR="00F87269">
        <w:t>to affect the plant ionome. We validated ou</w:t>
      </w:r>
      <w:r w:rsidR="00DB1E93">
        <w:t xml:space="preserve">r approach </w:t>
      </w:r>
      <w:r w:rsidR="00C13811">
        <w:t>using genes and pathways not previously demonstrated to affect the ionome in maize and demonstrated that GA signaling through the DELLA</w:t>
      </w:r>
      <w:r w:rsidR="009B716E">
        <w:t xml:space="preserve"> </w:t>
      </w:r>
      <w:r w:rsidR="00C13811">
        <w:t xml:space="preserve">domain transcription factors </w:t>
      </w:r>
      <w:r w:rsidR="00FD5569">
        <w:t>broadly</w:t>
      </w:r>
      <w:r w:rsidR="00DB1E93">
        <w:t xml:space="preserve"> impacted the plants</w:t>
      </w:r>
      <w:r w:rsidR="00FD5569">
        <w:t>’</w:t>
      </w:r>
      <w:r w:rsidR="00DB1E93">
        <w:t xml:space="preserve"> </w:t>
      </w:r>
      <w:r w:rsidR="00FD5569">
        <w:t>elemental profiles</w:t>
      </w:r>
      <w:r w:rsidR="00DB1E93">
        <w:t>.</w:t>
      </w:r>
      <w:r w:rsidR="0076624C">
        <w:t xml:space="preserve"> Our approach successfully </w:t>
      </w:r>
      <w:r w:rsidR="00FD5569">
        <w:t>prioritizes causal genes underlying GWAS-identified loci</w:t>
      </w:r>
      <w:r w:rsidR="0076624C">
        <w:t xml:space="preserve"> based solely </w:t>
      </w:r>
      <w:r w:rsidR="00070CC8">
        <w:t xml:space="preserve">on </w:t>
      </w:r>
      <w:r w:rsidR="0076624C">
        <w:t xml:space="preserve">gene expression data and establishes </w:t>
      </w:r>
      <w:r w:rsidR="00FD5569">
        <w:t>a basis for</w:t>
      </w:r>
      <w:r w:rsidR="0076624C">
        <w:t xml:space="preserve"> </w:t>
      </w:r>
      <w:r w:rsidR="00FD5569">
        <w:t xml:space="preserve">functional </w:t>
      </w:r>
      <w:r w:rsidR="0076624C">
        <w:t xml:space="preserve">interpretation </w:t>
      </w:r>
      <w:r w:rsidR="00FD5569">
        <w:t>of otherwise uncharacterized genes associated with</w:t>
      </w:r>
      <w:r w:rsidR="00627F75">
        <w:t xml:space="preserve"> complex trait</w:t>
      </w:r>
      <w:r w:rsidR="00117876">
        <w:t>s.</w:t>
      </w:r>
      <w:r w:rsidR="00EC23CB">
        <w:tab/>
      </w:r>
    </w:p>
    <w:p w14:paraId="4C49072D" w14:textId="77777777" w:rsidR="00400A66" w:rsidRPr="00400A66" w:rsidRDefault="006B33EA" w:rsidP="00852BDB">
      <w:pPr>
        <w:pStyle w:val="Heading1"/>
      </w:pPr>
      <w:bookmarkStart w:id="53" w:name="_Ref463088833"/>
      <w:r>
        <w:t>Materials and Methods</w:t>
      </w:r>
      <w:bookmarkEnd w:id="53"/>
    </w:p>
    <w:p w14:paraId="28A526A3" w14:textId="77777777" w:rsidR="008D2BA7" w:rsidRDefault="008D2BA7" w:rsidP="0002261A">
      <w:pPr>
        <w:pStyle w:val="Heading2"/>
      </w:pPr>
      <w:r>
        <w:t>Software implementation of Camoco</w:t>
      </w:r>
    </w:p>
    <w:p w14:paraId="62C7F429" w14:textId="69465319" w:rsidR="008D2BA7" w:rsidRDefault="008D2BA7" w:rsidP="004C4530">
      <w:pPr>
        <w:jc w:val="left"/>
      </w:pPr>
      <w:r>
        <w:t>Camoco (</w:t>
      </w:r>
      <w:r w:rsidR="00797003">
        <w:t>C</w:t>
      </w:r>
      <w:r>
        <w:t xml:space="preserve">o-analysis of </w:t>
      </w:r>
      <w:r w:rsidR="004C4530">
        <w:t>m</w:t>
      </w:r>
      <w:r>
        <w:t xml:space="preserve">olecular </w:t>
      </w:r>
      <w:r w:rsidR="004C4530">
        <w:t>c</w:t>
      </w:r>
      <w:r>
        <w:t>omponents) is a python library</w:t>
      </w:r>
      <w:r w:rsidR="00BE5388">
        <w:t xml:space="preserve"> that</w:t>
      </w:r>
      <w:r>
        <w:t xml:space="preserve"> includ</w:t>
      </w:r>
      <w:r w:rsidR="00BE5388">
        <w:t>es</w:t>
      </w:r>
      <w:r>
        <w:t xml:space="preserve"> a suite of command line tools </w:t>
      </w:r>
      <w:r w:rsidR="00BE5388">
        <w:t xml:space="preserve">to </w:t>
      </w:r>
      <w:r>
        <w:t>inter-</w:t>
      </w:r>
      <w:r w:rsidR="00BE5388">
        <w:t xml:space="preserve">relate </w:t>
      </w:r>
      <w:r>
        <w:t xml:space="preserve">and co-analyze different layers of genomic data. </w:t>
      </w:r>
      <w:r w:rsidR="00BE5388">
        <w:t>Specifically</w:t>
      </w:r>
      <w:r>
        <w:t xml:space="preserve">, it integrates genes present near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w:t>
      </w:r>
      <w:r w:rsidR="009B716E">
        <w:t>,</w:t>
      </w:r>
      <w:r>
        <w:t xml:space="preserve"> RNA</w:t>
      </w:r>
      <w:r w:rsidR="004C6071">
        <w:t>-</w:t>
      </w:r>
      <w:r>
        <w:t>Seq)</w:t>
      </w:r>
      <w:r w:rsidR="00BE5388">
        <w:t>,</w:t>
      </w:r>
      <w:r>
        <w:t xml:space="preserve"> but</w:t>
      </w:r>
      <w:r w:rsidR="004C4530">
        <w:t xml:space="preserve"> it</w:t>
      </w:r>
      <w:r>
        <w:t xml:space="preserve"> can also be utilized on other expression data such as metabolite</w:t>
      </w:r>
      <w:r w:rsidR="00BE5388">
        <w:t xml:space="preserve">, </w:t>
      </w:r>
      <w:r>
        <w:t>protein abundance</w:t>
      </w:r>
      <w:r w:rsidR="00BE5388">
        <w:t>,</w:t>
      </w:r>
      <w:r>
        <w:t xml:space="preserve"> </w:t>
      </w:r>
      <w:r w:rsidR="00BE5388">
        <w:t xml:space="preserve">or </w:t>
      </w:r>
      <w:r>
        <w:t>microarray</w:t>
      </w:r>
      <w:r w:rsidR="00BE5388">
        <w:t xml:space="preserve"> data</w:t>
      </w:r>
      <w:r>
        <w:t xml:space="preserve">. </w:t>
      </w:r>
    </w:p>
    <w:p w14:paraId="2BEEA489" w14:textId="226FF459" w:rsidR="008D2BA7" w:rsidRDefault="008D2BA7" w:rsidP="004C4530">
      <w:pPr>
        <w:jc w:val="left"/>
      </w:pPr>
      <w:r>
        <w:lastRenderedPageBreak/>
        <w:t xml:space="preserve">This software implements three main routines: </w:t>
      </w:r>
      <w:r w:rsidR="009B716E">
        <w:t>(</w:t>
      </w:r>
      <w:r>
        <w:t>1) con</w:t>
      </w:r>
      <w:r w:rsidR="00B87472">
        <w:t>s</w:t>
      </w:r>
      <w:r>
        <w:t>truction and validation of co-expression networks from a counts or abundance matrix</w:t>
      </w:r>
      <w:r w:rsidR="004B7D5A">
        <w:t>,</w:t>
      </w:r>
      <w:r>
        <w:t xml:space="preserve"> </w:t>
      </w:r>
      <w:r w:rsidR="009B716E">
        <w:t>(</w:t>
      </w:r>
      <w:r>
        <w:t xml:space="preserve">2) </w:t>
      </w:r>
      <w:r w:rsidR="009B716E">
        <w:t>m</w:t>
      </w:r>
      <w:r>
        <w:t>appin</w:t>
      </w:r>
      <w:r w:rsidR="004B7D5A">
        <w:t>g SNPs (</w:t>
      </w:r>
      <w:r w:rsidR="00BE5388">
        <w:t>or other loci</w:t>
      </w:r>
      <w:r w:rsidR="004B7D5A">
        <w:t xml:space="preserve">) to genes, and </w:t>
      </w:r>
      <w:r w:rsidR="009B716E">
        <w:t>(</w:t>
      </w:r>
      <w:r w:rsidR="004B7D5A">
        <w:t>3)</w:t>
      </w:r>
      <w:r w:rsidR="00BE5388">
        <w:t xml:space="preserve"> </w:t>
      </w:r>
      <w:r w:rsidR="00991DCD">
        <w:t xml:space="preserve">an algorithm that assesses the </w:t>
      </w:r>
      <w:r w:rsidR="004B7D5A" w:rsidRPr="00991DCD">
        <w:rPr>
          <w:i/>
        </w:rPr>
        <w:t>overlap</w:t>
      </w:r>
      <w:r w:rsidR="004B7D5A">
        <w:t xml:space="preserve"> of co-expression among candidate genes near significant GWAS peaks.</w:t>
      </w:r>
    </w:p>
    <w:p w14:paraId="6114CE36" w14:textId="7701E6F5" w:rsidR="00164372" w:rsidRDefault="004B7D5A" w:rsidP="004C4530">
      <w:pPr>
        <w:jc w:val="left"/>
      </w:pPr>
      <w:r>
        <w:t>Camoco is open source and freely available under the</w:t>
      </w:r>
      <w:r w:rsidR="00EB0503">
        <w:t xml:space="preserve"> terms of the</w:t>
      </w:r>
      <w:r>
        <w:t xml:space="preserve"> MIT license. </w:t>
      </w:r>
      <w:r w:rsidR="00E87237">
        <w:t>Full s</w:t>
      </w:r>
      <w:r>
        <w:t>ource code</w:t>
      </w:r>
      <w:r w:rsidR="00746B7C">
        <w:t>, software examples</w:t>
      </w:r>
      <w:r w:rsidR="006856C0">
        <w:t>,</w:t>
      </w:r>
      <w:r>
        <w:t xml:space="preserve"> as well as instructions on how to install and run Camoco are available at</w:t>
      </w:r>
      <w:r w:rsidR="00797003">
        <w:t xml:space="preserve"> </w:t>
      </w:r>
      <w:hyperlink r:id="rId12" w:history="1">
        <w:r w:rsidR="00B341BD" w:rsidRPr="00AD382F">
          <w:rPr>
            <w:rStyle w:val="Hyperlink"/>
            <w:color w:val="034990" w:themeColor="hyperlink" w:themeShade="BF"/>
          </w:rPr>
          <w:t>http://github.com/schae234/Camoco</w:t>
        </w:r>
      </w:hyperlink>
      <w:r>
        <w:t>.</w:t>
      </w:r>
      <w:r w:rsidR="00797003">
        <w:t xml:space="preserve"> </w:t>
      </w:r>
      <w:r w:rsidR="00164372">
        <w:t xml:space="preserve">Camoco version 0.5.0 was used </w:t>
      </w:r>
      <w:r w:rsidR="00DE21A2">
        <w:t>for this article</w:t>
      </w:r>
      <w:r w:rsidR="00164372">
        <w:t>.</w:t>
      </w:r>
    </w:p>
    <w:p w14:paraId="7637DEFB" w14:textId="77777777" w:rsidR="00B341BD" w:rsidRPr="00B87472" w:rsidRDefault="0031705A" w:rsidP="0002261A">
      <w:pPr>
        <w:pStyle w:val="Heading2"/>
      </w:pPr>
      <w:r>
        <w:t>Construction quality control</w:t>
      </w:r>
      <w:r w:rsidR="00B341BD">
        <w:t xml:space="preserve"> of co-expression networks</w:t>
      </w:r>
    </w:p>
    <w:p w14:paraId="58723C91" w14:textId="77777777" w:rsidR="007255FD" w:rsidRPr="00456B26" w:rsidRDefault="00330ED2" w:rsidP="00D5232A">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5B8E7B11" w:rsidR="007255FD" w:rsidRDefault="007255FD" w:rsidP="00D5232A">
      <w:r w:rsidRPr="0077751E">
        <w:t xml:space="preserve">Camoco was used to process the </w:t>
      </w:r>
      <w:r w:rsidR="00CD1015" w:rsidRPr="002A34B2">
        <w:t xml:space="preserve">fragments per kilobase per million reads </w:t>
      </w:r>
      <w:r w:rsidR="00CD1015">
        <w:t>(</w:t>
      </w:r>
      <w:r w:rsidRPr="0077751E">
        <w:t>FPKM</w:t>
      </w:r>
      <w:r w:rsidR="00CD1015">
        <w:t>)</w:t>
      </w:r>
      <w:r w:rsidRPr="0077751E">
        <w:t xml:space="preserve"> table reported by Hirsh et al. and to build a co-expression network. The raw gene expression data were passed through the</w:t>
      </w:r>
      <w:r w:rsidR="00696767">
        <w:t xml:space="preserve"> quality control pipeline </w:t>
      </w:r>
      <w:r w:rsidR="00ED6B5D">
        <w:t>in Camoco</w:t>
      </w:r>
      <w:r w:rsidR="00AD4ED9">
        <w:t xml:space="preserve"> using parameters specified in</w:t>
      </w:r>
      <w:r w:rsidR="00ED6B5D">
        <w:t xml:space="preserve"> </w:t>
      </w:r>
      <w:r w:rsidR="000A7CE0">
        <w:fldChar w:fldCharType="begin"/>
      </w:r>
      <w:r w:rsidR="000A7CE0">
        <w:instrText xml:space="preserve"> REF _Ref463332505 \h </w:instrText>
      </w:r>
      <w:r w:rsidR="003D7ED4">
        <w:instrText xml:space="preserve"> \* MERGEFORMAT </w:instrText>
      </w:r>
      <w:r w:rsidR="000A7CE0">
        <w:fldChar w:fldCharType="separate"/>
      </w:r>
      <w:r w:rsidR="000B0BA4">
        <w:t>Supp. File 1</w:t>
      </w:r>
      <w:r w:rsidR="000A7CE0">
        <w:fldChar w:fldCharType="end"/>
      </w:r>
      <w:r w:rsidR="00D5044D">
        <w:t xml:space="preserve">. After QC, </w:t>
      </w:r>
      <w:r w:rsidR="00344813">
        <w:t>24,756</w:t>
      </w:r>
      <w:r w:rsidRPr="0077751E">
        <w:t xml:space="preserve"> genes were used to build the network. For each pairwise combination of genes, a Pearson </w:t>
      </w:r>
      <w:r w:rsidR="0046474E">
        <w:t>c</w:t>
      </w:r>
      <w:r w:rsidRPr="0077751E">
        <w:t xml:space="preserve">orrelation </w:t>
      </w:r>
      <w:r w:rsidR="0046474E">
        <w:t>c</w:t>
      </w:r>
      <w:r w:rsidRPr="0077751E">
        <w:t>oefficient (PCC</w:t>
      </w:r>
      <w:r w:rsidR="005755E5">
        <w:t>) was calculated across</w:t>
      </w:r>
      <w:r w:rsidR="00D5044D">
        <w:t xml:space="preserve"> FPKM profiles to produce ~</w:t>
      </w:r>
      <w:r w:rsidR="007E6222">
        <w:t>306</w:t>
      </w:r>
      <w:r w:rsidRPr="0077751E">
        <w:t xml:space="preserve"> million network edge</w:t>
      </w:r>
      <w:r w:rsidR="00597259">
        <w:t xml:space="preserve"> scores</w:t>
      </w:r>
      <w:r w:rsidRPr="0077751E">
        <w:t xml:space="preserve"> (</w:t>
      </w:r>
      <w:r w:rsidRPr="002D5D6E">
        <w:fldChar w:fldCharType="begin"/>
      </w:r>
      <w:r w:rsidRPr="0077751E">
        <w:instrText xml:space="preserve"> REF _Ref447013206 \h </w:instrText>
      </w:r>
      <w:r w:rsidRPr="002E6613">
        <w:instrText xml:space="preserve"> \* MERGEFORMAT </w:instrText>
      </w:r>
      <w:r w:rsidRPr="002D5D6E">
        <w:fldChar w:fldCharType="separate"/>
      </w:r>
      <w:r w:rsidR="000B0BA4">
        <w:t>Supp. Fig. 1</w:t>
      </w:r>
      <w:r w:rsidRPr="002D5D6E">
        <w:fldChar w:fldCharType="end"/>
      </w:r>
      <w:r w:rsidR="009833DF">
        <w:t>A</w:t>
      </w:r>
      <w:r w:rsidRPr="0077751E">
        <w:t>)</w:t>
      </w:r>
      <w:r w:rsidR="009B716E">
        <w:t>,</w:t>
      </w:r>
      <w:r w:rsidRPr="0077751E">
        <w:t xml:space="preserve"> </w:t>
      </w:r>
      <w:r w:rsidR="00597259">
        <w:t>which were</w:t>
      </w:r>
      <w:r w:rsidRPr="0077751E">
        <w:t xml:space="preserve"> then mean centered and standard normalized (</w:t>
      </w:r>
      <w:r w:rsidR="009B716E" w:rsidRPr="0077751E">
        <w:t>z</w:t>
      </w:r>
      <w:r w:rsidRPr="0077751E">
        <w:t>-score hereafter) to allow cross network comparison (</w:t>
      </w:r>
      <w:r>
        <w:fldChar w:fldCharType="begin"/>
      </w:r>
      <w:r>
        <w:instrText xml:space="preserve"> REF _Ref447013206 \h  \* MERGEFORMAT </w:instrText>
      </w:r>
      <w:r>
        <w:fldChar w:fldCharType="separate"/>
      </w:r>
      <w:r w:rsidR="000B0BA4">
        <w:t>Supp. Fig. 1</w:t>
      </w:r>
      <w:r>
        <w:fldChar w:fldCharType="end"/>
      </w:r>
      <w:r w:rsidR="009833DF">
        <w:t>B</w:t>
      </w:r>
      <w:r w:rsidRPr="0077751E">
        <w:t xml:space="preserve">). A global significance threshold of </w:t>
      </w:r>
      <w:r w:rsidR="009B716E" w:rsidRPr="009B716E">
        <w:t>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038A57C8" w:rsidR="00101EAA" w:rsidRDefault="00101EAA" w:rsidP="00D5232A">
      <w:r>
        <w:t>To as</w:t>
      </w:r>
      <w:r w:rsidR="00B272D8">
        <w:t>sess overall network health, several</w:t>
      </w:r>
      <w:r>
        <w:t xml:space="preserve"> approaches were taken. First, </w:t>
      </w:r>
      <w:r w:rsidR="00597259">
        <w:t>the</w:t>
      </w:r>
      <w:r>
        <w:t xml:space="preserve"> </w:t>
      </w:r>
      <w:r w:rsidR="009B716E">
        <w:t>z</w:t>
      </w:r>
      <w:r>
        <w:t>-score</w:t>
      </w:r>
      <w:r w:rsidR="0046474E">
        <w:t>s</w:t>
      </w:r>
      <w:r>
        <w:t xml:space="preserve"> of edges between genes co-annotated in the maize </w:t>
      </w:r>
      <w:r w:rsidR="0046474E">
        <w:t>g</w:t>
      </w:r>
      <w:r>
        <w:t xml:space="preserve">ene </w:t>
      </w:r>
      <w:r w:rsidR="0046474E">
        <w:t>o</w:t>
      </w:r>
      <w:r>
        <w:t xml:space="preserve">ntology (GO) terms </w:t>
      </w:r>
      <w:r w:rsidR="00597259">
        <w:t>were</w:t>
      </w:r>
      <w:r>
        <w:t xml:space="preserve"> compared to edges in 1</w:t>
      </w:r>
      <w:r w:rsidR="00754AC7">
        <w:t>,</w:t>
      </w:r>
      <w:r>
        <w:t>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0B0BA4">
        <w:t>Supp. Fig. 1</w:t>
      </w:r>
      <w:r>
        <w:fldChar w:fldCharType="end"/>
      </w:r>
      <w:r w:rsidR="009833DF">
        <w:t>C</w:t>
      </w:r>
      <w:r>
        <w:t xml:space="preserve"> shows the distribution of </w:t>
      </w:r>
      <w:r w:rsidRPr="00D5232A">
        <w:rPr>
          <w:i/>
        </w:rPr>
        <w:t>p</w:t>
      </w:r>
      <w:r>
        <w:t xml:space="preserve">-values compared to empirical </w:t>
      </w:r>
      <w:r w:rsidR="009B716E">
        <w:t>z</w:t>
      </w:r>
      <w:r>
        <w:t>-score of edges within a GO term. With a nomina</w:t>
      </w:r>
      <w:r w:rsidRPr="00D5232A">
        <w:rPr>
          <w:i/>
        </w:rPr>
        <w:t>l p</w:t>
      </w:r>
      <w:r>
        <w:t>-value cutoff of 0.05, the PAN co-exp</w:t>
      </w:r>
      <w:r w:rsidR="00160F8E">
        <w:t xml:space="preserve">ression network had </w:t>
      </w:r>
      <w:r w:rsidR="00152C85">
        <w:t>11.9</w:t>
      </w:r>
      <w:r w:rsidR="0046474E">
        <w:t>-</w:t>
      </w:r>
      <w:r w:rsidR="00152C85">
        <w:t>fold</w:t>
      </w:r>
      <w:r>
        <w:t xml:space="preserve"> more GO terms than expected with </w:t>
      </w:r>
      <w:r w:rsidRPr="00D5232A">
        <w:rPr>
          <w:i/>
        </w:rPr>
        <w:t>p</w:t>
      </w:r>
      <w:r>
        <w:t xml:space="preserve"> ≤ 0.05, suggesting that edges within this co-expression network capture mean</w:t>
      </w:r>
      <w:r w:rsidR="00A8160C">
        <w:t>ingful biological variation. Degree distribution is also as expected within the network</w:t>
      </w:r>
      <w:r>
        <w:t xml:space="preserve">. </w:t>
      </w:r>
      <w:r>
        <w:fldChar w:fldCharType="begin"/>
      </w:r>
      <w:r>
        <w:instrText xml:space="preserve"> REF _Ref447013206 \h  \* MERGEFORMAT </w:instrText>
      </w:r>
      <w:r>
        <w:fldChar w:fldCharType="separate"/>
      </w:r>
      <w:r w:rsidR="000B0BA4">
        <w:t>Supp. Fig.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PAN genome co-expression network</w:t>
      </w:r>
      <w:r>
        <w:fldChar w:fldCharType="begin" w:fldLock="1"/>
      </w:r>
      <w:r w:rsidR="00983C68">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lt;sup&gt;41&lt;/sup&gt;", "plainTextFormattedCitation" : "41", "previouslyFormattedCitation" : "(Ghazalpour et al. 2006)" }, "properties" : { "noteIndex" : 0 }, "schema" : "https://github.com/citation-style-language/schema/raw/master/csl-citation.json" }</w:instrText>
      </w:r>
      <w:r>
        <w:fldChar w:fldCharType="separate"/>
      </w:r>
      <w:r w:rsidR="00983C68" w:rsidRPr="00983C68">
        <w:rPr>
          <w:noProof/>
          <w:vertAlign w:val="superscript"/>
        </w:rPr>
        <w:t>41</w:t>
      </w:r>
      <w:r>
        <w:fldChar w:fldCharType="end"/>
      </w:r>
      <w:r>
        <w:t>.</w:t>
      </w:r>
    </w:p>
    <w:p w14:paraId="57866215" w14:textId="688AB3CF" w:rsidR="007255FD" w:rsidRDefault="00330ED2" w:rsidP="00D5232A">
      <w:pPr>
        <w:pStyle w:val="Heading3"/>
      </w:pPr>
      <w:r>
        <w:t>Zm</w:t>
      </w:r>
      <w:r w:rsidR="004645C0">
        <w:t xml:space="preserve">SAM: A </w:t>
      </w:r>
      <w:r w:rsidR="0046474E">
        <w:t>m</w:t>
      </w:r>
      <w:r w:rsidR="004645C0">
        <w:t>aize RNA-S</w:t>
      </w:r>
      <w:r w:rsidRPr="004E79F7">
        <w:t xml:space="preserve">eq </w:t>
      </w:r>
      <w:r w:rsidR="0046474E" w:rsidRPr="004E79F7">
        <w:t>tissue a</w:t>
      </w:r>
      <w:r w:rsidRPr="004E79F7">
        <w:t>tlas co-expression networ</w:t>
      </w:r>
      <w:r>
        <w:t>k</w:t>
      </w:r>
    </w:p>
    <w:p w14:paraId="596D98F1" w14:textId="04A7082B" w:rsidR="00DF6622" w:rsidRPr="00456B26" w:rsidRDefault="00BF0C79" w:rsidP="00D5232A">
      <w:r>
        <w:t xml:space="preserve">Publicly available gene expression data </w:t>
      </w:r>
      <w:r w:rsidR="0046474E">
        <w:t>were</w:t>
      </w:r>
      <w:r>
        <w:t xml:space="preserve"> generated from Stelpflug et al</w:t>
      </w:r>
      <w:r>
        <w:fldChar w:fldCharType="begin" w:fldLock="1"/>
      </w:r>
      <w:r w:rsidR="00983C68">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lt;sup&gt;38&lt;/sup&gt;", "plainTextFormattedCitation" : "38", "previouslyFormattedCitation" : "(Stelpflug et al. 2015)" }, "properties" : { "noteIndex" : 0 }, "schema" : "https://github.com/citation-style-language/schema/raw/master/csl-citation.json" }</w:instrText>
      </w:r>
      <w:r>
        <w:fldChar w:fldCharType="separate"/>
      </w:r>
      <w:r w:rsidR="00983C68" w:rsidRPr="00983C68">
        <w:rPr>
          <w:noProof/>
          <w:vertAlign w:val="superscript"/>
        </w:rPr>
        <w:t>38</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 xml:space="preserve">ntrol metrics specified in </w:t>
      </w:r>
      <w:r w:rsidR="00B272D8">
        <w:fldChar w:fldCharType="begin"/>
      </w:r>
      <w:r w:rsidR="00B272D8">
        <w:instrText xml:space="preserve"> REF _Ref463332505 \h </w:instrText>
      </w:r>
      <w:r w:rsidR="003D7ED4">
        <w:instrText xml:space="preserve"> \* MERGEFORMAT </w:instrText>
      </w:r>
      <w:r w:rsidR="00B272D8">
        <w:fldChar w:fldCharType="separate"/>
      </w:r>
      <w:r w:rsidR="000B0BA4">
        <w:t>Supp. File 1</w:t>
      </w:r>
      <w:r w:rsidR="00B272D8">
        <w:fldChar w:fldCharType="end"/>
      </w:r>
      <w:r w:rsidR="00DF6622" w:rsidRPr="004E79F7">
        <w:t xml:space="preserve">. Similar to </w:t>
      </w:r>
      <w:r w:rsidR="00DF6622">
        <w:t xml:space="preserve">the </w:t>
      </w:r>
      <w:r w:rsidR="00DF6622" w:rsidRPr="00D5232A">
        <w:t>ZmPAN</w:t>
      </w:r>
      <w:r w:rsidR="00DF6622" w:rsidRPr="0046474E">
        <w:t xml:space="preserve"> </w:t>
      </w:r>
      <w:r w:rsidR="00DF6622" w:rsidRPr="004E79F7">
        <w:t>network</w:t>
      </w:r>
      <w:r w:rsidR="00DF6622">
        <w:t xml:space="preserve"> </w:t>
      </w:r>
      <w:r w:rsidR="00DF6622">
        <w:lastRenderedPageBreak/>
        <w:t>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w:t>
      </w:r>
      <w:r w:rsidR="0046474E" w:rsidRPr="004E79F7">
        <w:t>z</w:t>
      </w:r>
      <w:r w:rsidR="00DF6622">
        <w:t xml:space="preserve"> ≥ </w:t>
      </w:r>
      <w:r w:rsidR="00DF6622" w:rsidRPr="004E79F7">
        <w:t>3 was set on co-expression interactions in order to differentiate significantly co-expressed gene pairs.</w:t>
      </w:r>
    </w:p>
    <w:p w14:paraId="5C91432B" w14:textId="58A498A9" w:rsidR="00101EAA" w:rsidRPr="00456B26" w:rsidRDefault="00DF6622" w:rsidP="00D5232A">
      <w:r>
        <w:fldChar w:fldCharType="begin"/>
      </w:r>
      <w:r>
        <w:instrText xml:space="preserve"> REF _Ref447013895 \h  \* MERGEFORMAT </w:instrText>
      </w:r>
      <w:r>
        <w:fldChar w:fldCharType="separate"/>
      </w:r>
      <w:r w:rsidR="000B0BA4">
        <w:t>Supp. Fig. 2</w:t>
      </w:r>
      <w:r>
        <w:fldChar w:fldCharType="end"/>
      </w:r>
      <w:r w:rsidR="00D5044D">
        <w:t xml:space="preserve">A shows </w:t>
      </w:r>
      <w:r w:rsidR="000F6DE2">
        <w:t>the distribution of</w:t>
      </w:r>
      <w:r w:rsidRPr="004E79F7">
        <w:t xml:space="preserve"> edge scores </w:t>
      </w:r>
      <w:r w:rsidR="00D5044D">
        <w:t>before</w:t>
      </w:r>
      <w:r w:rsidRPr="004E79F7">
        <w:t xml:space="preserve"> </w:t>
      </w:r>
      <w:r w:rsidR="000F6DE2">
        <w:t>they</w:t>
      </w:r>
      <w:r w:rsidRPr="004E79F7">
        <w:t xml:space="preserve"> were mean centered and standard normalized (</w:t>
      </w:r>
      <w:r>
        <w:fldChar w:fldCharType="begin"/>
      </w:r>
      <w:r>
        <w:instrText xml:space="preserve"> REF _Ref447013895 \h  \* MERGEFORMAT </w:instrText>
      </w:r>
      <w:r>
        <w:fldChar w:fldCharType="separate"/>
      </w:r>
      <w:r w:rsidR="000B0BA4">
        <w:t>Supp. Fig. 2</w:t>
      </w:r>
      <w:r>
        <w:fldChar w:fldCharType="end"/>
      </w:r>
      <w:r w:rsidR="00D5044D">
        <w:t>B</w:t>
      </w:r>
      <w:r w:rsidR="002670AF">
        <w:t>). The ZmSAM</w:t>
      </w:r>
      <w:r w:rsidR="00831A27">
        <w:t xml:space="preserve"> network shows a 10.8</w:t>
      </w:r>
      <w:r w:rsidRPr="004E79F7">
        <w:t>-fold enrichment for strong edge scores (</w:t>
      </w:r>
      <w:r w:rsidRPr="00323487">
        <w:rPr>
          <w:i/>
        </w:rPr>
        <w:t>p</w:t>
      </w:r>
      <w:r>
        <w:t xml:space="preserve"> ≤ </w:t>
      </w:r>
      <w:r w:rsidRPr="004E79F7">
        <w:t xml:space="preserve">0.05) between genes annotated </w:t>
      </w:r>
      <w:r w:rsidR="000F6DE2">
        <w:t>to the same</w:t>
      </w:r>
      <w:r w:rsidRPr="004E79F7">
        <w:t xml:space="preserve"> </w:t>
      </w:r>
      <w:r w:rsidR="009B716E">
        <w:t>GO</w:t>
      </w:r>
      <w:r w:rsidRPr="004E79F7">
        <w:t xml:space="preserve">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0B0BA4">
        <w:t>Supp. Fig.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0B0BA4">
        <w:t>Supp. Fig. 2</w:t>
      </w:r>
      <w:r w:rsidR="00831A27">
        <w:fldChar w:fldCharType="end"/>
      </w:r>
      <w:r w:rsidR="00831A27">
        <w:t>D)</w:t>
      </w:r>
      <w:r w:rsidRPr="004E79F7">
        <w:t>.</w:t>
      </w:r>
    </w:p>
    <w:p w14:paraId="4BCABEDC" w14:textId="3D06ED16" w:rsidR="00330ED2" w:rsidRDefault="00330ED2" w:rsidP="00D5232A">
      <w:pPr>
        <w:pStyle w:val="Heading3"/>
      </w:pPr>
      <w:r>
        <w:t xml:space="preserve">ZmRoot: A </w:t>
      </w:r>
      <w:r w:rsidR="009B716E">
        <w:t>genotypically diverse maize root co-expression network</w:t>
      </w:r>
    </w:p>
    <w:p w14:paraId="3C08C986" w14:textId="4965044F" w:rsidR="003363AF" w:rsidRDefault="003363AF" w:rsidP="00D5232A">
      <w:r w:rsidRPr="00C05203">
        <w:t xml:space="preserve">Root RNA was extracted and sequenced from </w:t>
      </w:r>
      <w:r w:rsidR="00831A27">
        <w:t>48 diverse maize lines</w:t>
      </w:r>
      <w:r w:rsidRPr="00C05203">
        <w:t xml:space="preserve"> using TruSeq </w:t>
      </w:r>
      <w:r w:rsidR="00480561">
        <w:t>S</w:t>
      </w:r>
      <w:r w:rsidRPr="00C05203">
        <w:t xml:space="preserve">tranded RNA </w:t>
      </w:r>
      <w:r w:rsidR="00480561">
        <w:t>L</w:t>
      </w:r>
      <w:r w:rsidRPr="00C05203">
        <w:t xml:space="preserve">ibrary </w:t>
      </w:r>
      <w:r w:rsidR="00480561">
        <w:t>P</w:t>
      </w:r>
      <w:r w:rsidRPr="00C05203">
        <w:t>rep and Illumina HiSeq 100</w:t>
      </w:r>
      <w:r w:rsidR="00797003">
        <w:t>-bp paired-</w:t>
      </w:r>
      <w:r w:rsidRPr="00C05203">
        <w:t xml:space="preserve">end RNA </w:t>
      </w:r>
      <w:r w:rsidR="00A605F7">
        <w:t>s</w:t>
      </w:r>
      <w:r w:rsidRPr="00C05203">
        <w:t>equencing (RNA</w:t>
      </w:r>
      <w:r w:rsidR="00797003">
        <w:t>-</w:t>
      </w:r>
      <w:r w:rsidRPr="00C05203">
        <w:t>Seq) reads. Raw</w:t>
      </w:r>
      <w:r w:rsidR="00831A27">
        <w:t xml:space="preserve"> reads were deposited into the short read archive (SRA) under </w:t>
      </w:r>
      <w:r w:rsidR="00A605F7">
        <w:t>p</w:t>
      </w:r>
      <w:r w:rsidR="00831A27">
        <w:t xml:space="preserve">roject number </w:t>
      </w:r>
      <w:r w:rsidR="00831A27" w:rsidRPr="00831A27">
        <w:t>PRJNA304663</w:t>
      </w:r>
      <w:r w:rsidR="00831A27">
        <w:t xml:space="preserve">. </w:t>
      </w:r>
      <w:r w:rsidR="00900D8F">
        <w:t>Raw</w:t>
      </w:r>
      <w:r w:rsidRPr="00C05203">
        <w:t xml:space="preserve"> reads were passed through quality control using t</w:t>
      </w:r>
      <w:r>
        <w:t>he program AdapterRemoval</w:t>
      </w:r>
      <w:r>
        <w:fldChar w:fldCharType="begin" w:fldLock="1"/>
      </w:r>
      <w:r w:rsidR="00983C68">
        <w: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lt;sup&gt;62&lt;/sup&gt;", "plainTextFormattedCitation" : "62", "previouslyFormattedCitation" : "(Lindgreen 2012)" }, "properties" : { "noteIndex" : 0 }, "schema" : "https://github.com/citation-style-language/schema/raw/master/csl-citation.json" }</w:instrText>
      </w:r>
      <w:r>
        <w:fldChar w:fldCharType="separate"/>
      </w:r>
      <w:r w:rsidR="00983C68" w:rsidRPr="00983C68">
        <w:rPr>
          <w:noProof/>
          <w:vertAlign w:val="superscript"/>
        </w:rPr>
        <w:t>62</w:t>
      </w:r>
      <w:r>
        <w:fldChar w:fldCharType="end"/>
      </w:r>
      <w:r w:rsidR="00145345">
        <w:t>,</w:t>
      </w:r>
      <w:r>
        <w:t xml:space="preserve"> </w:t>
      </w:r>
      <w:r w:rsidRPr="00C05203">
        <w:t>which collapses overlapping reads into high</w:t>
      </w:r>
      <w:r w:rsidR="00A605F7">
        <w:t>-</w:t>
      </w:r>
      <w:r w:rsidRPr="00C05203">
        <w:t xml:space="preserve">quality single reads while also trimming residual PCR adapters. Reads were </w:t>
      </w:r>
      <w:r w:rsidR="000F6DE2">
        <w:t xml:space="preserve">then </w:t>
      </w:r>
      <w:r w:rsidRPr="00C05203">
        <w:t xml:space="preserve">mapped to the </w:t>
      </w:r>
      <w:r w:rsidR="00A605F7">
        <w:t>m</w:t>
      </w:r>
      <w:r w:rsidRPr="00C05203">
        <w:t xml:space="preserve">aize 5b reference genome using </w:t>
      </w:r>
      <w:r w:rsidRPr="00323487">
        <w:rPr>
          <w:highlight w:val="yellow"/>
        </w:rPr>
        <w:t>BWA</w:t>
      </w:r>
      <w:r>
        <w:fldChar w:fldCharType="begin" w:fldLock="1"/>
      </w:r>
      <w:r w:rsidR="00983C68">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lt;sup&gt;63,64&lt;/sup&gt;", "plainTextFormattedCitation" : "63,64", "previouslyFormattedCitation" : "(H. Li and Durbin 2009; Schubert et al. 2014)" }, "properties" : { "noteIndex" : 0 }, "schema" : "https://github.com/citation-style-language/schema/raw/master/csl-citation.json" }</w:instrText>
      </w:r>
      <w:r>
        <w:fldChar w:fldCharType="separate"/>
      </w:r>
      <w:r w:rsidR="00983C68" w:rsidRPr="00983C68">
        <w:rPr>
          <w:noProof/>
          <w:vertAlign w:val="superscript"/>
        </w:rPr>
        <w:t>63,64</w:t>
      </w:r>
      <w:r>
        <w:fldChar w:fldCharType="end"/>
      </w:r>
      <w:r w:rsidR="000F6DE2">
        <w:t>,</w:t>
      </w:r>
      <w:r w:rsidRPr="00C05203">
        <w:t xml:space="preserve"> PCR duplicates were detected and removed, and then realignment was performed across detected insertions and deletions</w:t>
      </w:r>
      <w:r w:rsidR="00A605F7">
        <w:t>,</w:t>
      </w:r>
      <w:r w:rsidRPr="00C05203">
        <w:t xml:space="preserve"> resulting in</w:t>
      </w:r>
      <w:r>
        <w:t xml:space="preserve"> between 14 and 30 million high-</w:t>
      </w:r>
      <w:r w:rsidRPr="00C05203">
        <w:t>quality,</w:t>
      </w:r>
      <w:r w:rsidR="0093253C">
        <w:t xml:space="preserve"> unique nuclear reads per accession</w:t>
      </w:r>
      <w:r w:rsidRPr="00C05203">
        <w:t xml:space="preserve">. </w:t>
      </w:r>
      <w:r>
        <w:t>T</w:t>
      </w:r>
      <w:r w:rsidR="0093253C">
        <w:t>wo accessions</w:t>
      </w:r>
      <w:r w:rsidRPr="00C05203">
        <w:t xml:space="preserve"> were dropped due to low coverage</w:t>
      </w:r>
      <w:r w:rsidR="00A605F7">
        <w:t>,</w:t>
      </w:r>
      <w:r w:rsidRPr="00C05203">
        <w:t xml:space="preserve"> bringing the total num</w:t>
      </w:r>
      <w:r w:rsidR="0093253C">
        <w:t>ber</w:t>
      </w:r>
      <w:r w:rsidRPr="00C05203">
        <w:t xml:space="preserve"> to 46.</w:t>
      </w:r>
    </w:p>
    <w:p w14:paraId="3827FE16" w14:textId="2B6B956D" w:rsidR="007255FD" w:rsidRPr="00456B26" w:rsidRDefault="003363AF" w:rsidP="00D5232A">
      <w:r w:rsidRPr="002A34B2">
        <w:t xml:space="preserve">Quantification of gene expression levels into FPKM was done using a </w:t>
      </w:r>
      <w:r>
        <w:t xml:space="preserve">modified version of </w:t>
      </w:r>
      <w:r w:rsidRPr="00323487">
        <w:rPr>
          <w:highlight w:val="yellow"/>
        </w:rPr>
        <w:t>HTSeq</w:t>
      </w:r>
      <w:r>
        <w:t xml:space="preserve"> that quantifies both paired- and unpaired-end reads</w:t>
      </w:r>
      <w:r>
        <w:fldChar w:fldCharType="begin" w:fldLock="1"/>
      </w:r>
      <w:r w:rsidR="00983C68">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page" : "166-169", "title" : "HTSeq - A Python framework to work with high-throughput sequencing data.", "type" : "article-journal", "volume" : "31" }, "uris" : [ "http://www.mendeley.com/documents/?uuid=5632dcf5-dd1c-4750-a6a7-139e27e214ba" ] } ], "mendeley" : { "formattedCitation" : "&lt;sup&gt;65&lt;/sup&gt;", "plainTextFormattedCitation" : "65", "previouslyFormattedCitation" : "(Anders, Pyl, and Huber 2014)" }, "properties" : { "noteIndex" : 0 }, "schema" : "https://github.com/citation-style-language/schema/raw/master/csl-citation.json" }</w:instrText>
      </w:r>
      <w:r>
        <w:fldChar w:fldCharType="separate"/>
      </w:r>
      <w:r w:rsidR="00983C68" w:rsidRPr="00983C68">
        <w:rPr>
          <w:noProof/>
          <w:vertAlign w:val="superscript"/>
        </w:rPr>
        <w:t>65</w:t>
      </w:r>
      <w:r>
        <w:fldChar w:fldCharType="end"/>
      </w:r>
      <w:r w:rsidR="009C2CAC">
        <w:t>,</w:t>
      </w:r>
      <w:r w:rsidR="005F7200">
        <w:t xml:space="preserve"> available at http://github.com/schae234/MixedHTSeq</w:t>
      </w:r>
      <w:r w:rsidRPr="002A34B2">
        <w:t>. Raw FPKM tables were imported into Camoco and passed through the quality control pipeline. Af</w:t>
      </w:r>
      <w:r>
        <w:t>ter</w:t>
      </w:r>
      <w:r w:rsidR="00CA45E1">
        <w:t xml:space="preserve"> QC steps (</w:t>
      </w:r>
      <w:r w:rsidR="00CA45E1">
        <w:fldChar w:fldCharType="begin"/>
      </w:r>
      <w:r w:rsidR="00CA45E1">
        <w:instrText xml:space="preserve"> REF _Ref463332505 \h </w:instrText>
      </w:r>
      <w:r w:rsidR="003D7ED4">
        <w:instrText xml:space="preserve"> \* MERGEFORMAT </w:instrText>
      </w:r>
      <w:r w:rsidR="00CA45E1">
        <w:fldChar w:fldCharType="separate"/>
      </w:r>
      <w:r w:rsidR="000B0BA4">
        <w:t>Supp. File 1</w:t>
      </w:r>
      <w:r w:rsidR="00CA45E1">
        <w:fldChar w:fldCharType="end"/>
      </w:r>
      <w:r w:rsidR="00CA45E1">
        <w:t>)</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A shows raw PCC scores</w:t>
      </w:r>
      <w:r w:rsidR="009C2CAC">
        <w:t>,</w:t>
      </w:r>
      <w:r w:rsidR="00C275C7">
        <w:t xml:space="preserve"> while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 xml:space="preserve">B shows </w:t>
      </w:r>
      <w:r w:rsidR="009C2CAC">
        <w:t>z</w:t>
      </w:r>
      <w:r w:rsidR="00C275C7">
        <w:t>-scores after standard normal transformation. Similar to ZmPAN and ZmSAM</w:t>
      </w:r>
      <w:r w:rsidR="002A149B">
        <w:t>,</w:t>
      </w:r>
      <w:r w:rsidR="00C275C7">
        <w:t xml:space="preserve"> co-expression among GO terms was compared to </w:t>
      </w:r>
      <w:r w:rsidR="00FD211D">
        <w:t>random gene sets of the same size</w:t>
      </w:r>
      <w:r w:rsidR="009E29F4">
        <w:t xml:space="preserve"> as GO terms (1</w:t>
      </w:r>
      <w:r w:rsidR="00754AC7">
        <w:t>,</w:t>
      </w:r>
      <w:r w:rsidR="009E29F4">
        <w:t>000 instances)</w:t>
      </w:r>
      <w:r w:rsidR="00C275C7">
        <w:t xml:space="preserve"> showing a 13.5-fold enrichment for significantly co-expressed GO </w:t>
      </w:r>
      <w:r w:rsidR="00F92705">
        <w:t>t</w:t>
      </w:r>
      <w:r w:rsidR="00C275C7">
        <w:t>erms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C). The degree distribution of the ZmRoot network closely follows a truncated power law similar to the other</w:t>
      </w:r>
      <w:r w:rsidR="00F80C45">
        <w:t xml:space="preserve"> </w:t>
      </w:r>
      <w:r w:rsidR="00C275C7">
        <w:t>networks buil</w:t>
      </w:r>
      <w:r w:rsidR="009C2CAC">
        <w:t>t</w:t>
      </w:r>
      <w:r w:rsidR="00C275C7">
        <w:t xml:space="preserve"> here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D).</w:t>
      </w:r>
    </w:p>
    <w:p w14:paraId="714B54C0" w14:textId="5A5AFCC4" w:rsidR="00097BC0" w:rsidRPr="005B5BAE" w:rsidRDefault="00D04EE5" w:rsidP="0002261A">
      <w:pPr>
        <w:pStyle w:val="Heading2"/>
      </w:pPr>
      <w:r>
        <w:lastRenderedPageBreak/>
        <w:t>SNP-to-</w:t>
      </w:r>
      <w:r w:rsidR="00145345">
        <w:t>g</w:t>
      </w:r>
      <w:r w:rsidR="00C571E9">
        <w:t>ene m</w:t>
      </w:r>
      <w:r w:rsidR="00097BC0">
        <w:t>apping</w:t>
      </w:r>
      <w:r w:rsidR="00C571E9">
        <w:t xml:space="preserve"> and effective loci</w:t>
      </w:r>
    </w:p>
    <w:p w14:paraId="71FF43E1" w14:textId="404FE701" w:rsidR="00C51B9A" w:rsidRDefault="00097BC0" w:rsidP="00323487">
      <w:r>
        <w:t xml:space="preserve">Two parameters are used during </w:t>
      </w:r>
      <w:r w:rsidR="00D04EE5">
        <w:t>SNP-to-gene</w:t>
      </w:r>
      <w:r>
        <w:t xml:space="preserve"> mapping: candidate window size and </w:t>
      </w:r>
      <w:r w:rsidR="0097229F">
        <w:t xml:space="preserve">maximum </w:t>
      </w:r>
      <w:r>
        <w:t>number of flanking genes.</w:t>
      </w:r>
      <w:r w:rsidR="0094256D">
        <w:t xml:space="preserve"> First, w</w:t>
      </w:r>
      <w:r w:rsidR="00D9106B">
        <w:t>indows were calculated both upstream and downstream of input SNPs. SNPs having</w:t>
      </w:r>
      <w:r w:rsidR="003157DD">
        <w:t xml:space="preserve"> </w:t>
      </w:r>
      <w:r w:rsidR="00D9106B">
        <w:t>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w:t>
      </w:r>
      <w:r w:rsidR="009C2CAC">
        <w:t>,</w:t>
      </w:r>
      <w:r w:rsidR="00FA6DDF">
        <w:t xml:space="preserve"> locus 2 in </w:t>
      </w:r>
      <w:r w:rsidR="00FA6DDF">
        <w:fldChar w:fldCharType="begin"/>
      </w:r>
      <w:r w:rsidR="00FA6DDF">
        <w:instrText xml:space="preserve"> REF _Ref444765587 \h  \* MERGEFORMAT </w:instrText>
      </w:r>
      <w:r w:rsidR="00FA6DDF">
        <w:fldChar w:fldCharType="separate"/>
      </w:r>
      <w:r w:rsidR="000B0BA4">
        <w:t>Fig.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322409">
        <w:t xml:space="preserve"> maize 5b functional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 identified by an effective locus, the number of intervening genes was calculated from the middle of the candidate gene to the middle of the effective locus. Candidate genes were ranked by the absolute value of their distance to the center of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02261A">
      <w:pPr>
        <w:pStyle w:val="Heading2"/>
      </w:pPr>
      <w:r w:rsidRPr="004727BA">
        <w:t xml:space="preserve">Calculating </w:t>
      </w:r>
      <w:r w:rsidR="008533FD">
        <w:t>subnetwork density and locality</w:t>
      </w:r>
    </w:p>
    <w:p w14:paraId="5DA9001F" w14:textId="2E0CDB5C" w:rsidR="00047C4E" w:rsidRDefault="00D13B6D" w:rsidP="00323487">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w:t>
      </w:r>
      <w:r w:rsidR="00054501">
        <w:t xml:space="preserve">based off a </w:t>
      </w:r>
      <w:r w:rsidR="009C2CAC">
        <w:t>z</w:t>
      </w:r>
      <w:r w:rsidR="00054501">
        <w:t xml:space="preserve">-score statistic and </w:t>
      </w:r>
      <w:r w:rsidR="004727BA" w:rsidRPr="004727BA">
        <w:t>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w:t>
      </w:r>
      <w:r w:rsidR="002A41DF">
        <w:t>input genes</w:t>
      </w:r>
      <w:r w:rsidR="00064906">
        <w:t>,</w:t>
      </w:r>
      <w:r w:rsidR="004727BA" w:rsidRPr="004727BA">
        <w:t xml:space="preserve"> normalized for the </w:t>
      </w:r>
      <w:r w:rsidR="00064906">
        <w:t>total</w:t>
      </w:r>
      <w:r w:rsidR="004727BA" w:rsidRPr="004727BA">
        <w:t xml:space="preserve"> number of input </w:t>
      </w:r>
      <w:r w:rsidR="00064906">
        <w:t xml:space="preserve">gene </w:t>
      </w:r>
      <w:r w:rsidR="004727BA" w:rsidRPr="004727BA">
        <w:t>pairs:</w:t>
      </w:r>
    </w:p>
    <w:p w14:paraId="3776A098" w14:textId="6F9FCB55" w:rsidR="00503064" w:rsidRDefault="00304598" w:rsidP="009C2CAC">
      <w:pPr>
        <w:pStyle w:val="Heading3"/>
        <w:jc w:val="left"/>
        <w:rPr>
          <w:rFonts w:eastAsiaTheme="minorEastAsia"/>
        </w:rPr>
      </w:pPr>
      <w:bookmarkStart w:id="54" w:name="_Ref447101528"/>
      <w:r w:rsidRPr="0045686C">
        <w:rPr>
          <w:rFonts w:eastAsiaTheme="minorEastAsia"/>
        </w:rPr>
        <w:t>Eq.</w:t>
      </w:r>
      <w:r w:rsidR="00145345">
        <w:rPr>
          <w:rFonts w:eastAsiaTheme="minorEastAsia"/>
        </w:rPr>
        <w:t xml:space="preserve"> </w:t>
      </w:r>
      <w:r w:rsidRPr="0045686C">
        <w:rPr>
          <w:rFonts w:eastAsiaTheme="minorEastAsia"/>
        </w:rPr>
        <w:t>1</w:t>
      </w:r>
      <w:bookmarkEnd w:id="54"/>
    </w:p>
    <w:p w14:paraId="5CFBC04F" w14:textId="77777777" w:rsidR="00EF5E7C" w:rsidRDefault="002A41DF" w:rsidP="009C2CAC">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σ</m:t>
              </m:r>
              <m:r>
                <m:rPr>
                  <m:sty m:val="p"/>
                </m:rPr>
                <w:rPr>
                  <w:rFonts w:ascii="Cambria Math" w:hAnsi="Cambria Math"/>
                </w:rPr>
                <m:t>(</m:t>
              </m:r>
              <m:r>
                <w:rPr>
                  <w:rFonts w:ascii="Cambria Math" w:hAnsi="Cambria Math"/>
                </w:rPr>
                <m:t>X</m:t>
              </m:r>
              <m:r>
                <m:rPr>
                  <m:sty m:val="p"/>
                </m:rPr>
                <w:rPr>
                  <w:rFonts w:ascii="Cambria Math" w:hAnsi="Cambria Math"/>
                </w:rPr>
                <m:t>)/</m:t>
              </m:r>
              <m:rad>
                <m:radPr>
                  <m:degHide m:val="1"/>
                  <m:ctrlPr>
                    <w:rPr>
                      <w:rFonts w:ascii="Cambria Math" w:hAnsi="Cambria Math"/>
                    </w:rPr>
                  </m:ctrlPr>
                </m:radPr>
                <m:deg/>
                <m:e>
                  <m:r>
                    <w:rPr>
                      <w:rFonts w:ascii="Cambria Math" w:hAnsi="Cambria Math"/>
                    </w:rPr>
                    <m:t>N</m:t>
                  </m:r>
                </m:e>
              </m:rad>
            </m:den>
          </m:f>
        </m:oMath>
      </m:oMathPara>
    </w:p>
    <w:p w14:paraId="410D6F6A" w14:textId="59902B79" w:rsidR="008720EA" w:rsidRPr="00EF5E7C" w:rsidRDefault="009C2CAC" w:rsidP="00323487">
      <w:pPr>
        <w:pStyle w:val="Subtitle"/>
      </w:pPr>
      <w:r>
        <w:t>w</w:t>
      </w:r>
      <w:r w:rsidR="00065C7F">
        <w:t>here X</w:t>
      </w:r>
      <w:r w:rsidR="00DE503E">
        <w:t>-bar</w:t>
      </w:r>
      <w:r w:rsidR="00065C7F" w:rsidRPr="00065C7F">
        <w:t xml:space="preserve"> is the </w:t>
      </w:r>
      <w:r w:rsidR="00B61C0C">
        <w:t>calculated,</w:t>
      </w:r>
      <w:r w:rsidR="00065C7F" w:rsidRPr="00065C7F">
        <w:t xml:space="preserve"> mean </w:t>
      </w:r>
      <w:r w:rsidR="00065C7F">
        <w:t>subnetwork interaction score</w:t>
      </w:r>
      <w:r w:rsidR="005822E6">
        <w:t xml:space="preserve"> and</w:t>
      </w:r>
      <w:r w:rsidR="005822E6" w:rsidRPr="00065C7F">
        <w:t xml:space="preserve"> </w:t>
      </w:r>
      <w:r w:rsidR="005822E6" w:rsidRPr="00A2437F">
        <w:rPr>
          <w:i/>
        </w:rPr>
        <w:t>N</w:t>
      </w:r>
      <w:r w:rsidR="00065C7F" w:rsidRPr="00065C7F">
        <w:t xml:space="preserve"> is the </w:t>
      </w:r>
      <w:r w:rsidR="005822E6" w:rsidRPr="00065C7F">
        <w:t>number of interactions in the subnetwork</w:t>
      </w:r>
      <w:r w:rsidR="005822E6">
        <w:t xml:space="preserve">. As the interaction data </w:t>
      </w:r>
      <w:r>
        <w:t xml:space="preserve">were </w:t>
      </w:r>
      <w:r w:rsidR="005822E6">
        <w:t>standard normalized,</w:t>
      </w:r>
      <w:r w:rsidR="00065C7F">
        <w:t xml:space="preserve"> </w:t>
      </w:r>
      <w:r w:rsidR="005822E6">
        <w:t xml:space="preserve">the </w:t>
      </w:r>
      <w:r w:rsidR="00065C7F" w:rsidRPr="00065C7F">
        <w:t>expected networ</w:t>
      </w:r>
      <w:r w:rsidR="00065C7F">
        <w:t xml:space="preserve">k interaction score, </w:t>
      </w:r>
      <w:r w:rsidR="00065C7F" w:rsidRPr="00A2437F">
        <w:rPr>
          <w:i/>
        </w:rPr>
        <w:t>E</w:t>
      </w:r>
      <w:r w:rsidR="00065C7F">
        <w:t>(</w:t>
      </w:r>
      <w:r w:rsidR="00065C7F" w:rsidRPr="00A2437F">
        <w:rPr>
          <w:i/>
        </w:rPr>
        <w:t>X</w:t>
      </w:r>
      <w:r w:rsidR="00065C7F">
        <w:t>)</w:t>
      </w:r>
      <w:r w:rsidR="005822E6">
        <w:t>,</w:t>
      </w:r>
      <w:r w:rsidR="00065C7F" w:rsidRPr="00065C7F">
        <w:t xml:space="preserve"> is</w:t>
      </w:r>
      <w:r w:rsidR="005822E6">
        <w:t xml:space="preserve"> 0</w:t>
      </w:r>
      <w:r>
        <w:t>,</w:t>
      </w:r>
      <w:r w:rsidR="00674ACD">
        <w:t xml:space="preserve"> and</w:t>
      </w:r>
      <w:r w:rsidR="00065C7F" w:rsidRPr="00065C7F">
        <w:t xml:space="preserve"> the standard deviation of network interactions, </w:t>
      </w:r>
      <w:r w:rsidR="00674ACD">
        <w:t>σ(</w:t>
      </w:r>
      <w:r w:rsidR="00674ACD" w:rsidRPr="00A2437F">
        <w:rPr>
          <w:i/>
        </w:rPr>
        <w:t>X</w:t>
      </w:r>
      <w:r w:rsidR="00674ACD">
        <w:t>)</w:t>
      </w:r>
      <w:r w:rsidR="00065C7F" w:rsidRPr="00065C7F">
        <w:t>,</w:t>
      </w:r>
      <w:r w:rsidR="00674ACD">
        <w:t xml:space="preserve"> is 1</w:t>
      </w:r>
      <w:r w:rsidR="00065C7F" w:rsidRPr="00065C7F">
        <w:t>.</w:t>
      </w:r>
    </w:p>
    <w:p w14:paraId="3B7811BF" w14:textId="594C7077" w:rsidR="00573E18" w:rsidRDefault="0060147A" w:rsidP="00323487">
      <w:r>
        <w:t xml:space="preserve">Network </w:t>
      </w:r>
      <w:r w:rsidRPr="00B87472">
        <w:rPr>
          <w:i/>
        </w:rPr>
        <w:t>locality</w:t>
      </w:r>
      <w:r>
        <w:t xml:space="preserve"> assesses the proportion of significant co-expression interactions</w:t>
      </w:r>
      <w:r w:rsidR="00D3510B">
        <w:t xml:space="preserve"> (</w:t>
      </w:r>
      <w:r w:rsidR="00CC7F9B">
        <w:t>z</w:t>
      </w:r>
      <w:r w:rsidR="00D3510B">
        <w:t xml:space="preserve"> ≥ 3)</w:t>
      </w:r>
      <w:r>
        <w:t xml:space="preserve"> that are locally connected to other subnetwork genes compared to the number of global network interactions. </w:t>
      </w:r>
      <w:r w:rsidR="004047D8">
        <w:t xml:space="preserve">To quantify network locality, both local and global degree </w:t>
      </w:r>
      <w:r w:rsidR="00CC7F9B">
        <w:t xml:space="preserve">are </w:t>
      </w:r>
      <w:r w:rsidR="004047D8">
        <w:t xml:space="preserve">calculated for each gene within a subnetwork.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w:t>
      </w:r>
      <w:r w:rsidR="004047D8">
        <w:lastRenderedPageBreak/>
        <w:t>using global degree (</w:t>
      </w:r>
      <w:r w:rsidR="009B24D8">
        <w:t xml:space="preserve">designated: </w:t>
      </w:r>
      <w:r w:rsidR="004047D8">
        <w:t>local</w:t>
      </w:r>
      <w:r w:rsidR="00640DAC">
        <w:t xml:space="preserve"> ~ </w:t>
      </w:r>
      <w:r w:rsidR="004047D8">
        <w:t>global)</w:t>
      </w:r>
      <w:r w:rsidR="00CC7F9B">
        <w:t>,</w:t>
      </w:r>
      <w:r w:rsidR="004047D8">
        <w:t xml:space="preserve"> and regression resid</w:t>
      </w:r>
      <w:r>
        <w:t>uals for each gene are analyzed</w:t>
      </w:r>
      <w:r w:rsidR="004047D8">
        <w:t>:</w:t>
      </w:r>
    </w:p>
    <w:p w14:paraId="084D96DF" w14:textId="60487DCE" w:rsidR="00503064" w:rsidRDefault="00680409" w:rsidP="009C2CAC">
      <w:pPr>
        <w:pStyle w:val="Heading3"/>
        <w:jc w:val="left"/>
      </w:pPr>
      <w:bookmarkStart w:id="55" w:name="_Ref447101545"/>
      <w:bookmarkStart w:id="56" w:name="_Ref464049667"/>
      <w:r>
        <w:t>Eq.</w:t>
      </w:r>
      <w:bookmarkEnd w:id="55"/>
      <w:r w:rsidR="00145345">
        <w:t xml:space="preserve"> </w:t>
      </w:r>
      <w:r w:rsidR="0020783F">
        <w:t>2</w:t>
      </w:r>
      <w:bookmarkEnd w:id="56"/>
    </w:p>
    <w:p w14:paraId="23A18B42" w14:textId="73BAA332" w:rsidR="003F2435" w:rsidRPr="003F2435" w:rsidRDefault="00680409" w:rsidP="009C2CAC">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076816D5" w14:textId="34CF256D" w:rsidR="0020783F" w:rsidRDefault="0020783F" w:rsidP="00323487">
      <w:r>
        <w:t>Gene</w:t>
      </w:r>
      <w:r w:rsidR="00CC7F9B">
        <w:t>-</w:t>
      </w:r>
      <w:r>
        <w:t>specific density is calculated by considering subnetwork interactions on a per-gene basis:</w:t>
      </w:r>
    </w:p>
    <w:p w14:paraId="3F40912B" w14:textId="580F2053" w:rsidR="0020783F" w:rsidRDefault="0020783F" w:rsidP="009C2CAC">
      <w:pPr>
        <w:pStyle w:val="Heading3"/>
        <w:jc w:val="left"/>
        <w:rPr>
          <w:rFonts w:eastAsiaTheme="minorEastAsia"/>
        </w:rPr>
      </w:pPr>
      <w:bookmarkStart w:id="57" w:name="_Ref447101563"/>
      <w:bookmarkStart w:id="58" w:name="_Ref464738379"/>
      <w:r w:rsidRPr="0045686C">
        <w:rPr>
          <w:rFonts w:eastAsiaTheme="minorEastAsia"/>
        </w:rPr>
        <w:t>Eq.</w:t>
      </w:r>
      <w:bookmarkEnd w:id="57"/>
      <w:r w:rsidR="00145345">
        <w:rPr>
          <w:rFonts w:eastAsiaTheme="minorEastAsia"/>
        </w:rPr>
        <w:t xml:space="preserve"> </w:t>
      </w:r>
      <w:r>
        <w:rPr>
          <w:rFonts w:eastAsiaTheme="minorEastAsia"/>
        </w:rPr>
        <w:t>3</w:t>
      </w:r>
      <w:bookmarkEnd w:id="58"/>
    </w:p>
    <w:p w14:paraId="2B0DE368" w14:textId="5573E73C" w:rsidR="0020783F" w:rsidRPr="002E6613" w:rsidRDefault="0020783F" w:rsidP="009C2CAC">
      <w:pPr>
        <w:jc w:val="left"/>
        <w:rPr>
          <w:b/>
        </w:rPr>
      </w:pPr>
      <m:oMathPara>
        <m:oMath>
          <m:r>
            <w:rPr>
              <w:rFonts w:ascii="Cambria Math" w:hAnsi="Cambria Math"/>
            </w:rPr>
            <m:t>Gene</m:t>
          </m:r>
          <m:r>
            <m:rPr>
              <m:nor/>
            </m:rPr>
            <w:rPr>
              <w:rStyle w:val="CommentReference"/>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_</m:t>
              </m:r>
              <m:r>
                <w:rPr>
                  <w:rFonts w:ascii="Cambria Math" w:hAnsi="Cambria Math"/>
                </w:rPr>
                <m:t>of</m:t>
              </m:r>
              <m:r>
                <m:rPr>
                  <m:sty m:val="p"/>
                </m:rPr>
                <w:rPr>
                  <w:rFonts w:ascii="Cambria Math" w:hAnsi="Cambria Math"/>
                </w:rPr>
                <m:t>_</m:t>
              </m:r>
              <m:r>
                <w:rPr>
                  <w:rFonts w:ascii="Cambria Math" w:hAnsi="Cambria Math"/>
                </w:rPr>
                <m:t>genes</m:t>
              </m:r>
              <m:r>
                <m:rPr>
                  <m:sty m:val="p"/>
                </m:rPr>
                <w:rPr>
                  <w:rFonts w:ascii="Cambria Math" w:hAnsi="Cambria Math"/>
                </w:rPr>
                <m:t>-1</m:t>
              </m:r>
            </m:den>
          </m:f>
        </m:oMath>
      </m:oMathPara>
    </w:p>
    <w:p w14:paraId="4ED9DCE1" w14:textId="77777777" w:rsidR="0020783F" w:rsidRDefault="0020783F" w:rsidP="009C2CAC">
      <w:pPr>
        <w:jc w:val="left"/>
      </w:pPr>
    </w:p>
    <w:p w14:paraId="16FB8440" w14:textId="51797D28" w:rsidR="00503064" w:rsidRDefault="004047D8" w:rsidP="009C2CAC">
      <w:pPr>
        <w:jc w:val="left"/>
      </w:pPr>
      <w:r>
        <w:t>Gene locality residuals can be interpreted independently to identify gene</w:t>
      </w:r>
      <w:r w:rsidR="007B1CB5">
        <w:t>-</w:t>
      </w:r>
      <w:r>
        <w:t>specific locality:</w:t>
      </w:r>
    </w:p>
    <w:p w14:paraId="4A0D3CED" w14:textId="2ED3CAE5" w:rsidR="00503064" w:rsidRDefault="00F93BF5" w:rsidP="009C2CAC">
      <w:pPr>
        <w:pStyle w:val="Heading3"/>
        <w:jc w:val="left"/>
      </w:pPr>
      <w:bookmarkStart w:id="59" w:name="_Ref447101571"/>
      <w:r>
        <w:t>Eq.</w:t>
      </w:r>
      <w:r w:rsidR="000853EA">
        <w:t xml:space="preserve"> </w:t>
      </w:r>
      <w:r w:rsidR="00503064">
        <w:t>4</w:t>
      </w:r>
      <w:bookmarkEnd w:id="59"/>
    </w:p>
    <w:p w14:paraId="78E73A58" w14:textId="4FF13FB8" w:rsidR="003F2435" w:rsidRDefault="00037F55" w:rsidP="009C2CAC">
      <w:pPr>
        <w:jc w:val="left"/>
      </w:pPr>
      <m:oMathPara>
        <m:oMath>
          <m:r>
            <w:rPr>
              <w:rFonts w:ascii="Cambria Math" w:hAnsi="Cambria Math"/>
            </w:rPr>
            <m:t>Gene</m:t>
          </m:r>
          <m:r>
            <m:rPr>
              <m:nor/>
            </m:rPr>
            <w:rPr>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r>
            <m:rPr>
              <m:sty m:val="p"/>
            </m:rPr>
            <w:rPr>
              <w:rFonts w:ascii="Cambria Math" w:hAnsi="Cambria Math"/>
            </w:rPr>
            <w:br/>
          </m:r>
        </m:oMath>
      </m:oMathPara>
    </w:p>
    <w:p w14:paraId="59B63189" w14:textId="135237B3" w:rsidR="00804A79" w:rsidRDefault="00877DF9" w:rsidP="00323487">
      <w:r>
        <w:t>I</w:t>
      </w:r>
      <w:r w:rsidR="003F2435">
        <w:t>nteractions among genes that originate</w:t>
      </w:r>
      <w:r w:rsidR="007121E9">
        <w:t xml:space="preserve"> </w:t>
      </w:r>
      <w:r w:rsidR="003F2435">
        <w:t xml:space="preserve">from the same </w:t>
      </w:r>
      <w:r w:rsidR="005B467F">
        <w:t xml:space="preserve">effective </w:t>
      </w:r>
      <w:r w:rsidR="00E15E4C">
        <w:t>GWAS locus</w:t>
      </w:r>
      <w:r w:rsidR="00804A79">
        <w:t xml:space="preserve"> (i.e.</w:t>
      </w:r>
      <w:r w:rsidR="007B1CB5">
        <w:t>,</w:t>
      </w:r>
      <w:r w:rsidR="00804A79">
        <w:t xml:space="preserve"> </w:t>
      </w:r>
      <w:r w:rsidR="00804A79" w:rsidRPr="000853EA">
        <w:rPr>
          <w:i/>
        </w:rPr>
        <w:t>cis</w:t>
      </w:r>
      <w:r w:rsidR="007B1CB5">
        <w:t xml:space="preserve"> </w:t>
      </w:r>
      <w:r w:rsidR="00804A79">
        <w:t>interactions)</w:t>
      </w:r>
      <w:r w:rsidR="003F2435">
        <w:t xml:space="preserve"> </w:t>
      </w:r>
      <w:r w:rsidR="00804A79">
        <w:t>were</w:t>
      </w:r>
      <w:r w:rsidR="003F2435">
        <w:t xml:space="preserve"> removed from density and locality calculations</w:t>
      </w:r>
      <w:r w:rsidR="00033C66">
        <w:t xml:space="preserve"> due to </w:t>
      </w:r>
      <w:r w:rsidR="00A912D6">
        <w:t>bias</w:t>
      </w:r>
      <w:r w:rsidR="00033C66">
        <w:t>es</w:t>
      </w:r>
      <w:r w:rsidR="00A912D6">
        <w:t xml:space="preserve"> in </w:t>
      </w:r>
      <w:r w:rsidR="00A912D6" w:rsidRPr="000853EA">
        <w:rPr>
          <w:i/>
        </w:rPr>
        <w:t>cis</w:t>
      </w:r>
      <w:r w:rsidR="00A912D6">
        <w:t xml:space="preserve"> co-expression</w:t>
      </w:r>
      <w:r w:rsidR="003F2435">
        <w:t>.</w:t>
      </w:r>
      <w:r w:rsidR="008533FD">
        <w:t xml:space="preserve"> During SNP-to-gene mapping, candidate genes retained information containing a reference back to the parental GWAS SNP. A software flag within Camoco allows </w:t>
      </w:r>
      <w:r w:rsidR="00CB5473">
        <w:t>for</w:t>
      </w:r>
      <w:r w:rsidR="008C0013">
        <w:t xml:space="preserve"> </w:t>
      </w:r>
      <w:r w:rsidR="008533FD">
        <w:t>interactions derived from the same parental SNP to be discarded from co-expression score calculations.</w:t>
      </w:r>
    </w:p>
    <w:p w14:paraId="3D974071" w14:textId="534D5416" w:rsidR="00804A79" w:rsidRDefault="00804A79" w:rsidP="009C2CAC">
      <w:pPr>
        <w:jc w:val="left"/>
      </w:pPr>
      <w:r>
        <w:t>Statistica</w:t>
      </w:r>
      <w:r w:rsidR="00706BCD">
        <w:t xml:space="preserve">l significance of subnetwork density and locality </w:t>
      </w:r>
      <w:r>
        <w:t xml:space="preserve">was assessed by comparing </w:t>
      </w:r>
      <w:r w:rsidR="00007E84">
        <w:t xml:space="preserve">subnetwork </w:t>
      </w:r>
      <w:r>
        <w:t>scores to 1</w:t>
      </w:r>
      <w:r w:rsidR="00754AC7">
        <w:t>,</w:t>
      </w:r>
      <w:r>
        <w:t>000 random sets of candidate genes, conserving the num</w:t>
      </w:r>
      <w:r w:rsidR="00C571E9">
        <w:t>ber of input genes.</w:t>
      </w:r>
    </w:p>
    <w:p w14:paraId="6E900990" w14:textId="397E79DA" w:rsidR="00FE1B03" w:rsidRDefault="00FE1B03" w:rsidP="0002261A">
      <w:pPr>
        <w:pStyle w:val="Heading2"/>
      </w:pPr>
      <w:r>
        <w:t xml:space="preserve">Simulating </w:t>
      </w:r>
      <w:r w:rsidR="007A3AFF">
        <w:t>GWAS</w:t>
      </w:r>
      <w:r>
        <w:t xml:space="preserve"> using </w:t>
      </w:r>
      <w:r w:rsidR="00145345">
        <w:t>gene ontolo</w:t>
      </w:r>
      <w:r>
        <w:t>gy (GO) terms</w:t>
      </w:r>
    </w:p>
    <w:p w14:paraId="26CBC357" w14:textId="301406B8" w:rsidR="00C92B64" w:rsidRDefault="00D03396" w:rsidP="00323487">
      <w:r>
        <w:t>GO</w:t>
      </w:r>
      <w:r w:rsidR="00B0215A">
        <w:fldChar w:fldCharType="begin" w:fldLock="1"/>
      </w:r>
      <w:r w:rsidR="00983C68">
        <w:instrText>ADDIN CSL_CITATION { "citationItems" : [ { "id" : "ITEM-1", "itemData" : { "DOI" : "10.1093/nar/gkh036", "ISSN" : "1362-4962", "PMID" : "14681407", "abstract" : "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 "author" : [ { "dropping-particle" : "", "family" : "Harris", "given" : "M 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Foulger", "given" : "R", "non-dropping-particle" : "", "parse-names" : false, "suffix" : "" }, { "dropping-particle" : "", "family" : "Eilbeck", "given" : "K", "non-dropping-particle" : "", "parse-names" : false, "suffix" : "" }, { "dropping-particle" : "", "family" : "Lewis", "given" : "S", "non-dropping-particle" : "", "parse-names" : false, "suffix" : "" }, { "dropping-particle" : "", "family" : "Marshall", "given" : "B", "non-dropping-particle" : "", "parse-names" : false, "suffix" : "" }, { "dropping-particle" : "", "family" : "Mungall", "given" : "C", "non-dropping-particle" : "", "parse-names" : false, "suffix" : "" }, { "dropping-particle" : "", "family" : "Richter", "given" : "J", "non-dropping-particle" : "", "parse-names" : false, "suffix" : "" }, { "dropping-particle" : "", "family" : "Rubin", "given" : "G M", "non-dropping-particle" : "", "parse-names" : false, "suffix" : "" }, { "dropping-particle" : "", "family" : "Blake", "given" : "J a", "non-dropping-particle" : "", "parse-names" : false, "suffix" : "" }, { "dropping-particle" : "", "family" : "Bult", "given" : "C", "non-dropping-particle" : "", "parse-names" : false, "suffix" : "" }, { "dropping-particle" : "", "family" : "Dolan", "given" : "M", "non-dropping-particle" : "", "parse-names" : false, "suffix" : "" }, { "dropping-particle" : "", "family" : "Drabkin", "given" : "H", "non-dropping-particle" : "", "parse-names" : false, "suffix" : "" }, { "dropping-particle" : "", "family" : "Eppig", "given" : "J T", "non-dropping-particle" : "", "parse-names" : false, "suffix" : "" }, { "dropping-particle" : "", "family" : "Hill", "given" : "D P", "non-dropping-particle" : "", "parse-names" : false, "suffix" : "" }, { "dropping-particle" : "", "family" : "Ni", "given" : "L", "non-dropping-particle" : "", "parse-names" : false, "suffix" : "" }, { "dropping-particle" : "", "family" : "Ringwald", "given" : "M", "non-dropping-particle" : "", "parse-names" : false, "suffix" : "" }, { "dropping-particle" : "", "family" : "Balakrishnan", "given" : "R", "non-dropping-particle" : "", "parse-names" : false, "suffix" : "" }, { "dropping-particle" : "", "family" : "Cherry", "given" : "J M", "non-dropping-particle" : "", "parse-names" : false, "suffix" : "" }, { "dropping-particle" : "", "family" : "Christie", "given" : "K R", "non-dropping-particle" : "", "parse-names" : false, "suffix" : "" }, { "dropping-particle" : "", "family" : "Costanzo", "given" : "M C", "non-dropping-particle" : "", "parse-names" : false, "suffix" : "" }, { "dropping-particle" : "", "family" : "Dwight", "given" : "S S", "non-dropping-particle" : "", "parse-names" : false, "suffix" : "" }, { "dropping-particle" : "", "family" : "Engel", "given" : "S", "non-dropping-particle" : "", "parse-names" : false, "suffix" : "" }, { "dropping-particle" : "", "family" : "Fisk", "given" : "D G", "non-dropping-particle" : "", "parse-names" : false, "suffix" : "" }, { "dropping-particle" : "", "family" : "Hirschman", "given" : "J E", "non-dropping-particle" : "", "parse-names" : false, "suffix" : "" }, { "dropping-particle" : "", "family" : "Hong", "given" : "E L", "non-dropping-particle" : "", "parse-names" : false, "suffix" : "" }, { "dropping-particle" : "", "family" : "Nash", "given" : "R S", "non-dropping-particle" : "", "parse-names" : false, "suffix" : "" }, { "dropping-particle" : "", "family" : "Sethuraman", "given" : "a", "non-dropping-particle" : "", "parse-names" : false, "suffix" : "" }, { "dropping-particle" : "", "family" : "Theesfeld", "given" : "C L", "non-dropping-particle" : "", "parse-names" : false, "suffix" : "" }, { "dropping-particle" : "", "family" : "Botstein", "given" : "D", "non-dropping-particle" : "", "parse-names" : false, "suffix" : "" }, { "dropping-particle" : "", "family" : "Dolinski", "given" : "K", "non-dropping-particle" : "", "parse-names" : false, "suffix" : "" }, { "dropping-particle" : "", "family" : "Feierbach", "given" : "B", "non-dropping-particle" : "", "parse-names" : false, "suffix" : "" }, { "dropping-particle" : "", "family" : "Berardini", "given" : "T", "non-dropping-particle" : "", "parse-names" : false, "suffix" : "" }, { "dropping-particle" : "", "family" : "Mundodi", "given" : "S", "non-dropping-particle" : "", "parse-names" : false, "suffix" : "" }, { "dropping-particle" : "", "family" : "Rhee", "given" : "S Y", "non-dropping-particle" : "", "parse-names" : false, "suffix" : "" }, { "dropping-particle" : "", "family" : "Apweiler", "given" : "R", "non-dropping-particle" : "", "parse-names" : false, "suffix" : "" }, { "dropping-particle" : "", "family" : "Barrell", "given" : "D", "non-dropping-particle" : "", "parse-names" : false, "suffix" : "" }, { "dropping-particle" : "", "family" : "Camon", "given" : "E", "non-dropping-particle" : "", "parse-names" : false, "suffix" : "" }, { "dropping-particle" : "", "family" : "Dimmer", "given" : "E", "non-dropping-particle" : "", "parse-names" : false, "suffix" : "" }, { "dropping-particle" : "", "family" : "Lee", "given" : "V", "non-dropping-particle" : "", "parse-names" : false, "suffix" : "" }, { "dropping-particle" : "", "family" : "Chisholm", "given" : "R", "non-dropping-particle" : "", "parse-names" : false, "suffix" : "" }, { "dropping-particle" : "", "family" : "Gaudet", "given" : "P", "non-dropping-particle" : "", "parse-names" : false, "suffix" : "" }, { "dropping-particle" : "", "family" : "Kibbe", "given" : "W", "non-dropping-particle" : "", "parse-names" : false, "suffix" : "" }, { "dropping-particle" : "", "family" : "Kishore", "given" : "R", "non-dropping-particle" : "", "parse-names" : false, "suffix" : "" }, { "dropping-particle" : "", "family" : "Schwarz", "given" : "E M", "non-dropping-particle" : "", "parse-names" : false, "suffix" : "" }, { "dropping-particle" : "", "family" : "Sternberg", "given" : "P", "non-dropping-particle" : "", "parse-names" : false, "suffix" : "" }, { "dropping-particle" : "", "family" : "Gwinn", "given" : "M", "non-dropping-particle" : "", "parse-names" : false, "suffix" : "" }, { "dropping-particle" : "", "family" : "Hannick", "given" : "L", "non-dropping-particle" : "", "parse-names" : false, "suffix" : "" }, { "dropping-particle" : "", "family" : "Wortman", "given" : "J", "non-dropping-particle" : "", "parse-names" : false, "suffix" : "" }, { "dropping-particle" : "", "family" : "Berriman", "given" : "M", "non-dropping-particle" : "", "parse-names" : false, "suffix" : "" }, { "dropping-particle" : "", "family" : "Wood", "given" : "V", "non-dropping-particle" : "", "parse-names" : false, "suffix" : "" }, { "dropping-particle" : "", "family" : "la Cruz", "given" : "N", "non-dropping-particle" : "de", "parse-names" : false, "suffix" : "" }, { "dropping-particle" : "", "family" : "Tonellato", "given" : "P", "non-dropping-particle" : "", "parse-names" : false, "suffix" : "" }, { "dropping-particle" : "", "family" : "Jaiswal", "given" : "P", "non-dropping-particle" : "", "parse-names" : false, "suffix" : "" }, { "dropping-particle" : "", "family" : "Seigfried", "given" : "T", "non-dropping-particle" : "", "parse-names" : false, "suffix" : "" }, { "dropping-particle" : "", "family" : "White", "given" : "R", "non-dropping-particle" : "", "parse-names" : false, "suffix" : "" } ], "container-title" : "Nucleic acids research", "id" : "ITEM-1", "issue" : "Database issue", "issued" : { "date-parts" : [ [ "2004", "1", "1" ] ] }, "page" : "D258-61", "title" : "The Gene Ontology (GO) database and informatics resource.", "type" : "article-journal", "volume" : "32" }, "uris" : [ "http://www.mendeley.com/documents/?uuid=6134761b-691b-46f7-8c54-6fb5dba494fe" ] } ], "mendeley" : { "formattedCitation" : "&lt;sup&gt;66&lt;/sup&gt;", "plainTextFormattedCitation" : "66", "previouslyFormattedCitation" : "(Harris et al. 2004)" }, "properties" : { "noteIndex" : 0 }, "schema" : "https://github.com/citation-style-language/schema/raw/master/csl-citation.json" }</w:instrText>
      </w:r>
      <w:r w:rsidR="00B0215A">
        <w:fldChar w:fldCharType="separate"/>
      </w:r>
      <w:r w:rsidR="00983C68" w:rsidRPr="00983C68">
        <w:rPr>
          <w:noProof/>
          <w:vertAlign w:val="superscript"/>
        </w:rPr>
        <w:t>66</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 were treated as true causal genes identified by a hypothetical GWA</w:t>
      </w:r>
      <w:r w:rsidR="00CB5473">
        <w:t>S</w:t>
      </w:r>
      <w:r w:rsidR="00B549C2">
        <w:t xml:space="preserve">. </w:t>
      </w:r>
      <w:r w:rsidR="00C92B64">
        <w:t>Terms between 50 and 100 genes were included to simulate the genetic architecture of a</w:t>
      </w:r>
      <w:r w:rsidR="002A547F">
        <w:t xml:space="preserve"> </w:t>
      </w:r>
      <w:r w:rsidR="00FA0BF1">
        <w:t>m</w:t>
      </w:r>
      <w:r w:rsidR="00EA1CAF">
        <w:t>ultigeni</w:t>
      </w:r>
      <w:r w:rsidR="00FA0BF1">
        <w:t>c</w:t>
      </w:r>
      <w:r w:rsidR="00C92B64">
        <w:t xml:space="preserve"> trait. In each co-expression network, </w:t>
      </w:r>
      <w:r w:rsidR="00B549C2">
        <w:t xml:space="preserve">terms having genes with significant co-expression </w:t>
      </w:r>
      <w:r w:rsidR="00B549C2" w:rsidRPr="00323487">
        <w:rPr>
          <w:i/>
        </w:rPr>
        <w:t>(p</w:t>
      </w:r>
      <w:r w:rsidR="00B549C2">
        <w:t>-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323487">
      <w:pPr>
        <w:pStyle w:val="Heading3"/>
      </w:pPr>
      <w:r>
        <w:lastRenderedPageBreak/>
        <w:t>Missing Candidate Rate</w:t>
      </w:r>
    </w:p>
    <w:p w14:paraId="278D39C0" w14:textId="77777777" w:rsidR="00D64D8E" w:rsidRPr="00294A97" w:rsidRDefault="00D64D8E" w:rsidP="00323487">
      <w:pPr>
        <w:pStyle w:val="Heading3"/>
      </w:pPr>
      <w:bookmarkStart w:id="60" w:name="_Ref484125232"/>
      <w:r>
        <w:t>Eq.</w:t>
      </w:r>
      <w:r w:rsidR="005936F2">
        <w:t xml:space="preserve"> 6</w:t>
      </w:r>
      <w:bookmarkEnd w:id="60"/>
    </w:p>
    <w:p w14:paraId="6FED4933" w14:textId="0C8D4ED4" w:rsidR="00D64D8E" w:rsidRPr="00D64D8E" w:rsidRDefault="00D64D8E" w:rsidP="00323487">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D1E0A2E" w14:textId="77777777" w:rsidR="005936F2" w:rsidRDefault="005936F2" w:rsidP="00323487">
      <w:pPr>
        <w:pStyle w:val="Heading3"/>
      </w:pPr>
      <w:r>
        <w:t>False Candidate Rate</w:t>
      </w:r>
    </w:p>
    <w:p w14:paraId="04799335" w14:textId="77777777" w:rsidR="005936F2" w:rsidRDefault="005936F2" w:rsidP="00323487">
      <w:pPr>
        <w:pStyle w:val="Heading3"/>
      </w:pPr>
      <w:bookmarkStart w:id="61" w:name="_Ref458775441"/>
      <w:bookmarkStart w:id="62" w:name="_Ref484125256"/>
      <w:r>
        <w:t>Eq. 7</w:t>
      </w:r>
      <w:bookmarkEnd w:id="61"/>
      <w:bookmarkEnd w:id="62"/>
    </w:p>
    <w:p w14:paraId="4710FB8C" w14:textId="0A92A520" w:rsidR="005936F2" w:rsidRDefault="005936F2" w:rsidP="00323487">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18EF28A" w14:textId="77777777" w:rsidR="005936F2" w:rsidRDefault="005936F2" w:rsidP="00323487">
      <w:pPr>
        <w:pStyle w:val="Heading3"/>
      </w:pPr>
    </w:p>
    <w:p w14:paraId="13FB7951" w14:textId="30A8B8E8" w:rsidR="00486D6A" w:rsidRDefault="00C02FF3" w:rsidP="00323487">
      <w:pPr>
        <w:pStyle w:val="Heading3"/>
      </w:pPr>
      <w:r>
        <w:t xml:space="preserve">Simulating </w:t>
      </w:r>
      <w:r w:rsidR="00145345">
        <w:t>m</w:t>
      </w:r>
      <w:r>
        <w:t>issing candidate gene rate (MCR)</w:t>
      </w:r>
    </w:p>
    <w:p w14:paraId="3169E288" w14:textId="47CE90B2" w:rsidR="00DD40C1" w:rsidRDefault="005D2F9C" w:rsidP="00323487">
      <w:r>
        <w:t>The effects of MCR were evaluated by subjecting GO terms with significant co-expression (</w:t>
      </w:r>
      <w:r w:rsidR="00286B9D" w:rsidRPr="003C73EA">
        <w:rPr>
          <w:i/>
        </w:rPr>
        <w:t>p</w:t>
      </w:r>
      <w:r w:rsidR="00145345">
        <w:t xml:space="preserve"> </w:t>
      </w:r>
      <w:r w:rsidR="00E47124">
        <w:t>≤</w:t>
      </w:r>
      <w:r w:rsidR="00145345">
        <w:t xml:space="preserve"> </w:t>
      </w:r>
      <w:r w:rsidR="00286B9D">
        <w:t xml:space="preserve">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1</w:t>
      </w:r>
      <w:r w:rsidR="00754AC7">
        <w:t>,</w:t>
      </w:r>
      <w:r w:rsidR="00286B9D">
        <w:t>000 randomizations) at each level of MCR.</w:t>
      </w:r>
      <w:r>
        <w:t xml:space="preserve"> </w:t>
      </w:r>
    </w:p>
    <w:p w14:paraId="46244789" w14:textId="77777777" w:rsidR="0067206C" w:rsidRDefault="0067206C" w:rsidP="00323487">
      <w:pPr>
        <w:pStyle w:val="Heading3"/>
      </w:pPr>
      <w:r>
        <w:t xml:space="preserve">Adding false candidate genes by expanding </w:t>
      </w:r>
      <w:r w:rsidR="00D04EE5">
        <w:t>SNP-to-gene</w:t>
      </w:r>
      <w:r>
        <w:t xml:space="preserve"> mapping parameters</w:t>
      </w:r>
    </w:p>
    <w:p w14:paraId="78D91B39" w14:textId="63FA340C" w:rsidR="00FE1B03" w:rsidRDefault="0067206C" w:rsidP="00323487">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ere </w:t>
      </w:r>
      <w:r w:rsidR="00FF1CA7">
        <w:t>re</w:t>
      </w:r>
      <w:r w:rsidR="00D6363A">
        <w:t xml:space="preserve">assessed </w:t>
      </w:r>
      <w:r w:rsidR="00FF1CA7">
        <w:t>after incorporating false candidate genes</w:t>
      </w:r>
      <w:r w:rsidR="003F58C0">
        <w:t xml:space="preserve">. Each gene in a GO term was treated </w:t>
      </w:r>
      <w:r w:rsidR="003F58C0" w:rsidRPr="002C05D9">
        <w:t>as a SNP and</w:t>
      </w:r>
      <w:r w:rsidR="003F58C0">
        <w:t xml:space="preserve"> remapped to a set of candidate genes</w:t>
      </w:r>
      <w:r w:rsidR="00FF1CA7">
        <w:t xml:space="preserve"> using</w:t>
      </w:r>
      <w:r w:rsidR="00D6363A">
        <w:t xml:space="preserve"> the different </w:t>
      </w:r>
      <w:r w:rsidR="00D04EE5">
        <w:t>SNP-to-gene</w:t>
      </w:r>
      <w:r w:rsidR="00D6363A">
        <w:t xml:space="preserve"> mapping parameters (</w:t>
      </w:r>
      <w:r w:rsidR="00FF1CA7">
        <w:t xml:space="preserve">all combinations of </w:t>
      </w:r>
      <w:r w:rsidR="00D06033">
        <w:t>50</w:t>
      </w:r>
      <w:r w:rsidR="00145345">
        <w:t xml:space="preserve"> </w:t>
      </w:r>
      <w:r w:rsidR="00D06033">
        <w:t>kb 100</w:t>
      </w:r>
      <w:r w:rsidR="00145345">
        <w:t xml:space="preserve"> </w:t>
      </w:r>
      <w:r w:rsidR="00D06033">
        <w:t>kb, 500</w:t>
      </w:r>
      <w:r w:rsidR="00145345">
        <w:t xml:space="preserve"> </w:t>
      </w:r>
      <w:r w:rsidR="00D06033">
        <w:t xml:space="preserve">kb and </w:t>
      </w:r>
      <w:r w:rsidR="00F9373B">
        <w:t>one</w:t>
      </w:r>
      <w:r w:rsidR="00D06033">
        <w:t>,</w:t>
      </w:r>
      <w:r w:rsidR="00A323DF">
        <w:t xml:space="preserve"> </w:t>
      </w:r>
      <w:r w:rsidR="00F9373B">
        <w:t>two</w:t>
      </w:r>
      <w:r w:rsidR="00D06033">
        <w:t xml:space="preserve">, or </w:t>
      </w:r>
      <w:r w:rsidR="00F9373B">
        <w:t>five</w:t>
      </w:r>
      <w:r w:rsidR="00D06033">
        <w:t xml:space="preserve">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considered independently for each parameter combination.</w:t>
      </w:r>
    </w:p>
    <w:p w14:paraId="3BF64C59" w14:textId="38DD1FFE" w:rsidR="00393ABF" w:rsidRDefault="006053F5" w:rsidP="0002261A">
      <w:pPr>
        <w:pStyle w:val="Heading2"/>
      </w:pPr>
      <w:r>
        <w:t xml:space="preserve">Maize </w:t>
      </w:r>
      <w:r w:rsidR="00145345">
        <w:t>i</w:t>
      </w:r>
      <w:r w:rsidR="00393ABF">
        <w:t>onome GWAS</w:t>
      </w:r>
    </w:p>
    <w:p w14:paraId="72DBC8DF" w14:textId="0AAA1CB8" w:rsidR="00EC6A5D" w:rsidRDefault="00393ABF" w:rsidP="003C73EA">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w:t>
      </w:r>
      <w:r w:rsidR="009430C5">
        <w:fldChar w:fldCharType="begin" w:fldLock="1"/>
      </w:r>
      <w:r w:rsidR="00983C68">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lt;sup&gt;43&lt;/sup&gt;", "plainTextFormattedCitation" : "43", "previouslyFormattedCitation" : "(Ziegler et al. 2017)" }, "properties" : { "noteIndex" : 0 }, "schema" : "https://github.com/citation-style-language/schema/raw/master/csl-citation.json" }</w:instrText>
      </w:r>
      <w:r w:rsidR="009430C5">
        <w:fldChar w:fldCharType="separate"/>
      </w:r>
      <w:r w:rsidR="00983C68" w:rsidRPr="00983C68">
        <w:rPr>
          <w:noProof/>
          <w:vertAlign w:val="superscript"/>
        </w:rPr>
        <w:t>43</w:t>
      </w:r>
      <w:r w:rsidR="009430C5">
        <w:fldChar w:fldCharType="end"/>
      </w:r>
      <w:r>
        <w:t xml:space="preserve"> Outliers were removed from single</w:t>
      </w:r>
      <w:r w:rsidR="00F9373B">
        <w:t>-</w:t>
      </w:r>
      <w:r>
        <w:t>seed measurements using median absolute deviation</w:t>
      </w:r>
      <w:r w:rsidR="00800A0A">
        <w:fldChar w:fldCharType="begin" w:fldLock="1"/>
      </w:r>
      <w:r w:rsidR="00983C68">
        <w:instrText>ADDIN CSL_CITATION { "citationItems" : [ { "id" : "ITEM-1", "itemData" : { "abstract" : "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 "author" : [ { "dropping-particle" : "", "family" : "Davies", "given" : "Laurie", "non-dropping-particle" : "", "parse-names" : false, "suffix" : "" }, { "dropping-particle" : "", "family" : "Gather", "given" : "Ursula", "non-dropping-particle" : "", "parse-names" : false, "suffix" : "" } ], "container-title" : "Journal of the American Statistical Association", "id" : "ITEM-1", "issued" : { "date-parts" : [ [ "2012", "2", "27" ] ] }, "language" : "en", "publisher" : "Taylor &amp; Francis Group", "title" : "The Identification of Multiple Outliers", "type" : "article-journal" }, "uris" : [ "http://www.mendeley.com/documents/?uuid=d96cb914-d188-4a32-97c9-26a723a83c1b" ] } ], "mendeley" : { "formattedCitation" : "&lt;sup&gt;67&lt;/sup&gt;", "plainTextFormattedCitation" : "67", "previouslyFormattedCitation" : "(Davies and Gather 2012)" }, "properties" : { "noteIndex" : 0 }, "schema" : "https://github.com/citation-style-language/schema/raw/master/csl-citation.json" }</w:instrText>
      </w:r>
      <w:r w:rsidR="00800A0A">
        <w:fldChar w:fldCharType="separate"/>
      </w:r>
      <w:r w:rsidR="00983C68" w:rsidRPr="00983C68">
        <w:rPr>
          <w:noProof/>
          <w:vertAlign w:val="superscript"/>
        </w:rPr>
        <w:t>67</w:t>
      </w:r>
      <w:r w:rsidR="00800A0A">
        <w:fldChar w:fldCharType="end"/>
      </w:r>
      <w:r>
        <w:t xml:space="preserve">. Basic linear unbiased predictors (BLUPs) for each elemental concentration were calculated across different environments and </w:t>
      </w:r>
      <w:r w:rsidR="008837BC">
        <w:t>used to</w:t>
      </w:r>
      <w:r>
        <w:t xml:space="preserve"> estimate variance components</w:t>
      </w:r>
      <w:r w:rsidR="00800A0A">
        <w:fldChar w:fldCharType="begin" w:fldLock="1"/>
      </w:r>
      <w:r w:rsidR="00983C68">
        <w:instrText>ADDIN CSL_CITATION { "citationItems" : [ { "id" : "ITEM-1", "itemData" : { "DOI" : "10.1038/hdy.2011.103", "ISSN" : "1365-2540", "PMID" : "22027895", "abstract" : "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 "author" : [ { "dropping-particle" : "", "family" : "Hung", "given" : "H-Y", "non-dropping-particle" : "", "parse-names" : false, "suffix" : "" }, { "dropping-particle" : "", "family" : "Browne", "given" : "C", "non-dropping-particle" : "", "parse-names" : false, "suffix" : "" }, { "dropping-particle" : "", "family" : "Guill", "given" : "K", "non-dropping-particle" : "", "parse-names" : false, "suffix" : "" }, { "dropping-particle" : "", "family" : "Coles", "given" : "N", "non-dropping-particle" : "", "parse-names" : false, "suffix" : "" }, { "dropping-particle" : "", "family" : "Eller", "given" : "M", "non-dropping-particle" : "", "parse-names" : false, "suffix" : "" }, { "dropping-particle" : "", "family" : "Garcia", "given" : "A", "non-dropping-particle" : "", "parse-names" : false, "suffix" : "" }, { "dropping-particle" : "", "family" : "Lepak", "given" : "N", "non-dropping-particle" : "", "parse-names" : false, "suffix" : "" }, { "dropping-particle" : "", "family" : "Melia-Hancock", "given" : "S", "non-dropping-particle" : "", "parse-names" : false, "suffix" : "" }, { "dropping-particle" : "", "family" : "Oropeza-Rosas", "given" : "M", "non-dropping-particle" : "", "parse-names" : false, "suffix" : "" }, { "dropping-particle" : "", "family" : "Salvo", "given" : "S", "non-dropping-particle" : "", "parse-names" : false, "suffix" : "" }, { "dropping-particle" : "", "family" : "Upadyayula", "given" : "N", "non-dropping-particle" : "", "parse-names" : false, "suffix" : "" }, { "dropping-particle" : "", "family" : "Buckler", "given" : "E S", "non-dropping-particle" : "", "parse-names" : false, "suffix" : "" }, { "dropping-particle" : "", "family" : "Flint-Garcia", "given" : "S", "non-dropping-particle" : "", "parse-names" : false, "suffix" : "" }, { "dropping-particle" : "", "family" : "McMullen", "given" : "M D", "non-dropping-particle" : "", "parse-names" : false, "suffix" : "" }, { "dropping-particle" : "", "family" : "Rocheford", "given" : "T R", "non-dropping-particle" : "", "parse-names" : false, "suffix" : "" }, { "dropping-particle" : "", "family" : "Holland", "given" : "J B", "non-dropping-particle" : "", "parse-names" : false, "suffix" : "" } ], "container-title" : "Heredity", "id" : "ITEM-1", "issue" : "5", "issued" : { "date-parts" : [ [ "2012", "5" ] ] }, "page" : "490-9", "title" : "The relationship between parental genetic or phenotypic divergence and progeny variation in the maize nested association mapping population.", "type" : "article-journal", "volume" : "108" }, "uris" : [ "http://www.mendeley.com/documents/?uuid=d795b755-f36a-47bb-9f56-1a43de549057" ] } ], "mendeley" : { "formattedCitation" : "&lt;sup&gt;68&lt;/sup&gt;", "plainTextFormattedCitation" : "68", "previouslyFormattedCitation" : "(Hung et al. 2012)" }, "properties" : { "noteIndex" : 0 }, "schema" : "https://github.com/citation-style-language/schema/raw/master/csl-citation.json" }</w:instrText>
      </w:r>
      <w:r w:rsidR="00800A0A">
        <w:fldChar w:fldCharType="separate"/>
      </w:r>
      <w:r w:rsidR="00983C68" w:rsidRPr="00983C68">
        <w:rPr>
          <w:noProof/>
          <w:vertAlign w:val="superscript"/>
        </w:rPr>
        <w:t>68</w:t>
      </w:r>
      <w:r w:rsidR="00800A0A">
        <w:fldChar w:fldCharType="end"/>
      </w:r>
      <w:r>
        <w:t>. Joint</w:t>
      </w:r>
      <w:r w:rsidR="0036558F">
        <w:t>-</w:t>
      </w:r>
      <w:r>
        <w:t xml:space="preserve">linkage analysis was run using </w:t>
      </w:r>
      <w:r>
        <w:lastRenderedPageBreak/>
        <w:t>TASSEL version 3.0</w:t>
      </w:r>
      <w:r w:rsidR="00800A0A">
        <w:fldChar w:fldCharType="begin" w:fldLock="1"/>
      </w:r>
      <w:r w:rsidR="00983C68">
        <w:instrText>ADDIN CSL_CITATION { "citationItems" : [ { "id" : "ITEM-1", "itemData" : { "DOI" : "10.1093/bioinformatics/btm308", "ISSN" : "1367-4811",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Oxford, England)", "id" : "ITEM-1", "issue" : "19", "issued" : { "date-parts" : [ [ "2007", "10", "1" ] ] }, "page" : "2633-5", "title" : "TASSEL: software for association mapping of complex traits in diverse samples.", "type" : "article-journal", "volume" : "23" }, "uris" : [ "http://www.mendeley.com/documents/?uuid=077c6e3d-87ec-4923-b7c8-78604e44892b" ] } ], "mendeley" : { "formattedCitation" : "&lt;sup&gt;69&lt;/sup&gt;", "plainTextFormattedCitation" : "69", "previouslyFormattedCitation" : "(Bradbury et al. 2007)" }, "properties" : { "noteIndex" : 0 }, "schema" : "https://github.com/citation-style-language/schema/raw/master/csl-citation.json" }</w:instrText>
      </w:r>
      <w:r w:rsidR="00800A0A">
        <w:fldChar w:fldCharType="separate"/>
      </w:r>
      <w:r w:rsidR="00983C68" w:rsidRPr="00983C68">
        <w:rPr>
          <w:noProof/>
          <w:vertAlign w:val="superscript"/>
        </w:rPr>
        <w:t>69</w:t>
      </w:r>
      <w:r w:rsidR="00800A0A">
        <w:fldChar w:fldCharType="end"/>
      </w:r>
      <w:r>
        <w:t xml:space="preserve"> with over 7</w:t>
      </w:r>
      <w:r w:rsidR="003C73EA">
        <w:t>,</w:t>
      </w:r>
      <w:r>
        <w:t>000 SNPs obtained by genotype</w:t>
      </w:r>
      <w:r w:rsidR="000B10E1">
        <w:t xml:space="preserve"> </w:t>
      </w:r>
      <w:r>
        <w:t>by</w:t>
      </w:r>
      <w:r w:rsidR="000B10E1">
        <w:t xml:space="preserve"> </w:t>
      </w:r>
      <w:r>
        <w:t>sequencing (GBS)</w:t>
      </w:r>
      <w:r w:rsidR="00800A0A">
        <w:fldChar w:fldCharType="begin" w:fldLock="1"/>
      </w:r>
      <w:r w:rsidR="00983C68">
        <w:instrText>ADDIN CSL_CITATION { "citationItems" : [ { "id" : "ITEM-1", "itemData" : { "DOI" : "10.1371/journal.pone.0019379", "ISSN" : "1932-6203", "PMID" : "21573248", "abstract" : "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 "author" : [ { "dropping-particle" : "", "family" : "Elshire", "given" : "Robert J", "non-dropping-particle" : "", "parse-names" : false, "suffix" : "" }, { "dropping-particle" : "", "family" : "Glaubitz", "given" : "Jeffrey C", "non-dropping-particle" : "", "parse-names" : false, "suffix" : "" }, { "dropping-particle" : "", "family" : "Sun", "given" : "Qi", "non-dropping-particle" : "", "parse-names" : false, "suffix" : "" }, { "dropping-particle" : "", "family" : "Poland", "given" : "Jesse A", "non-dropping-particle" : "", "parse-names" : false, "suffix" : "" }, { "dropping-particle" : "", "family" : "Kawamoto", "given" : "Ken", "non-dropping-particle" : "", "parse-names" : false, "suffix" : "" }, { "dropping-particle" : "", "family" : "Buckler", "given" : "Edward S", "non-dropping-particle" : "", "parse-names" : false, "suffix" : "" }, { "dropping-particle" : "", "family" : "Mitchell", "given" : "Sharon E", "non-dropping-particle" : "", "parse-names" : false, "suffix" : "" } ], "container-title" : "PloS one", "id" : "ITEM-1", "issue" : "5", "issued" : { "date-parts" : [ [ "2011", "1" ] ] }, "page" : "e19379", "title" : "A robust, simple genotyping-by-sequencing (GBS) approach for high diversity species.", "type" : "article-journal", "volume" : "6" }, "uris" : [ "http://www.mendeley.com/documents/?uuid=bd3b844a-a7ee-4553-af47-6533de6edb1a" ] } ], "mendeley" : { "formattedCitation" : "&lt;sup&gt;70&lt;/sup&gt;", "plainTextFormattedCitation" : "70", "previouslyFormattedCitation" : "(Elshire et al. 2011)" }, "properties" : { "noteIndex" : 0 }, "schema" : "https://github.com/citation-style-language/schema/raw/master/csl-citation.json" }</w:instrText>
      </w:r>
      <w:r w:rsidR="00800A0A">
        <w:fldChar w:fldCharType="separate"/>
      </w:r>
      <w:r w:rsidR="00983C68" w:rsidRPr="00983C68">
        <w:rPr>
          <w:noProof/>
          <w:vertAlign w:val="superscript"/>
        </w:rPr>
        <w:t>70</w:t>
      </w:r>
      <w:r w:rsidR="00800A0A">
        <w:fldChar w:fldCharType="end"/>
      </w:r>
      <w:r>
        <w:t xml:space="preserve">. An empirical </w:t>
      </w:r>
      <w:r w:rsidRPr="003C73EA">
        <w:rPr>
          <w:i/>
        </w:rPr>
        <w:t>p</w:t>
      </w:r>
      <w:r>
        <w:t>-value cutoff was determined by performing 1</w:t>
      </w:r>
      <w:r w:rsidR="00754AC7">
        <w:t>,</w:t>
      </w:r>
      <w:r>
        <w:t>000 permutations in which</w:t>
      </w:r>
      <w:r w:rsidR="00191184">
        <w:t xml:space="preserve"> </w:t>
      </w:r>
      <w:r>
        <w:t xml:space="preserve">the BLUP phenotype data </w:t>
      </w:r>
      <w:r w:rsidR="0036558F">
        <w:t xml:space="preserve">were </w:t>
      </w:r>
      <w:r>
        <w:t>shuffled within each NAM family before joint-linkage analysis was performed. Th</w:t>
      </w:r>
      <w:r w:rsidRPr="0036558F">
        <w:t>e</w:t>
      </w:r>
      <w:r w:rsidRPr="003C73EA">
        <w:rPr>
          <w:i/>
        </w:rPr>
        <w:t xml:space="preserve"> p</w:t>
      </w:r>
      <w:r>
        <w:t>-value corresponding to a 5% false discovery rate was used for inclusion of a QTL in the joint</w:t>
      </w:r>
      <w:r w:rsidR="0036558F">
        <w:t>-</w:t>
      </w:r>
      <w:r>
        <w:t xml:space="preserve">linkage model. </w:t>
      </w:r>
    </w:p>
    <w:p w14:paraId="74B60B58" w14:textId="30EBB536" w:rsidR="00393ABF" w:rsidRDefault="00393ABF" w:rsidP="003C73EA">
      <w:r>
        <w:t>Genome</w:t>
      </w:r>
      <w:r w:rsidR="0036558F">
        <w:t>-</w:t>
      </w:r>
      <w:r>
        <w:t>wide association was performed using stepwise forward regression implemented in TASSEL version 4.0</w:t>
      </w:r>
      <w:r w:rsidR="00481F8C">
        <w:t xml:space="preserve"> similar to other studies</w:t>
      </w:r>
      <w:r w:rsidR="00B45FE3">
        <w:fldChar w:fldCharType="begin" w:fldLock="1"/>
      </w:r>
      <w:r w:rsidR="00983C68">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2",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id" : "ITEM-3",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3",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lt;sup&gt;2,5,7&lt;/sup&gt;", "plainTextFormattedCitation" : "2,5,7", "previouslyFormattedCitation" : "(Wallace et al. 2014; Cook et al. 2012; Tian et al. 2011)" }, "properties" : { "noteIndex" : 0 }, "schema" : "https://github.com/citation-style-language/schema/raw/master/csl-citation.json" }</w:instrText>
      </w:r>
      <w:r w:rsidR="00B45FE3">
        <w:fldChar w:fldCharType="separate"/>
      </w:r>
      <w:r w:rsidR="00983C68" w:rsidRPr="00983C68">
        <w:rPr>
          <w:noProof/>
          <w:vertAlign w:val="superscript"/>
        </w:rPr>
        <w:t>2,5,7</w:t>
      </w:r>
      <w:r w:rsidR="00B45FE3">
        <w:fldChar w:fldCharType="end"/>
      </w:r>
      <w:r>
        <w:t>. Briefly, genome</w:t>
      </w:r>
      <w:r w:rsidR="0036558F">
        <w:t>-</w:t>
      </w:r>
      <w:r>
        <w:t>wide association was performed on a chromosomal-by-chromosome basis. To account for variance explained by QTL</w:t>
      </w:r>
      <w:r w:rsidR="0036558F">
        <w:t>s</w:t>
      </w:r>
      <w:r>
        <w:t xml:space="preserve"> on other chromosomes, the phenotypes used were the residuals from each chromosome calculated from the joint-linkage model fit with all significant joint-linkage QTL</w:t>
      </w:r>
      <w:r w:rsidR="0036558F">
        <w:t>s</w:t>
      </w:r>
      <w:r>
        <w:t xml:space="preserve"> except those on the given chromosome. Association analysis for each trait was performed 100 times by randomly sampling, without replacement, 80% of the lines from each population.</w:t>
      </w:r>
    </w:p>
    <w:p w14:paraId="06DE2463" w14:textId="5E4C797D" w:rsidR="006F36A4" w:rsidRDefault="00393ABF" w:rsidP="003C73EA">
      <w:r>
        <w:t>The final input SNP dataset contained 28.9 million SNPs obtained from the maize HapMap1</w:t>
      </w:r>
      <w:r w:rsidR="00C557DC">
        <w:fldChar w:fldCharType="begin" w:fldLock="1"/>
      </w:r>
      <w:r w:rsidR="00983C68">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lt;sup&gt;8&lt;/sup&gt;", "plainTextFormattedCitation" : "8", "previouslyFormattedCitation" : "(Gore et al. 2009)" }, "properties" : { "noteIndex" : 0 }, "schema" : "https://github.com/citation-style-language/schema/raw/master/csl-citation.json" }</w:instrText>
      </w:r>
      <w:r w:rsidR="00C557DC">
        <w:fldChar w:fldCharType="separate"/>
      </w:r>
      <w:r w:rsidR="00983C68" w:rsidRPr="00983C68">
        <w:rPr>
          <w:noProof/>
          <w:vertAlign w:val="superscript"/>
        </w:rPr>
        <w:t>8</w:t>
      </w:r>
      <w:r w:rsidR="00C557DC">
        <w:fldChar w:fldCharType="end"/>
      </w:r>
      <w:r>
        <w:t>, the maize HapMap2</w:t>
      </w:r>
      <w:r w:rsidR="00C557DC">
        <w:fldChar w:fldCharType="begin" w:fldLock="1"/>
      </w:r>
      <w:r w:rsidR="00983C68">
        <w:instrText>ADDIN CSL_CITATION { "citationItems" : [ { "id" : "ITEM-1",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1",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lt;sup&gt;71&lt;/sup&gt;", "plainTextFormattedCitation" : "71", "previouslyFormattedCitation" : "(Chia et al. 2012)" }, "properties" : { "noteIndex" : 0 }, "schema" : "https://github.com/citation-style-language/schema/raw/master/csl-citation.json" }</w:instrText>
      </w:r>
      <w:r w:rsidR="00C557DC">
        <w:fldChar w:fldCharType="separate"/>
      </w:r>
      <w:r w:rsidR="00983C68" w:rsidRPr="00983C68">
        <w:rPr>
          <w:noProof/>
          <w:vertAlign w:val="superscript"/>
        </w:rPr>
        <w:t>71</w:t>
      </w:r>
      <w:r w:rsidR="00C557DC">
        <w:fldChar w:fldCharType="end"/>
      </w:r>
      <w:r>
        <w:t xml:space="preserve">, as well as an additional </w:t>
      </w:r>
      <w:r w:rsidR="00052D84">
        <w:t>~</w:t>
      </w:r>
      <w:r>
        <w:t>800,000 putative copy-number variants from analysis of read depth counts in HapMap2</w:t>
      </w:r>
      <w:r w:rsidR="003F1192">
        <w:fldChar w:fldCharType="begin" w:fldLock="1"/>
      </w:r>
      <w:r w:rsidR="00983C68">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2",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lt;sup&gt;2,71&lt;/sup&gt;", "plainTextFormattedCitation" : "2,71", "previouslyFormattedCitation" : "(Wallace et al. 2014; Chia et al. 2012)" }, "properties" : { "noteIndex" : 0 }, "schema" : "https://github.com/citation-style-language/schema/raw/master/csl-citation.json" }</w:instrText>
      </w:r>
      <w:r w:rsidR="003F1192">
        <w:fldChar w:fldCharType="separate"/>
      </w:r>
      <w:r w:rsidR="00983C68" w:rsidRPr="00983C68">
        <w:rPr>
          <w:noProof/>
          <w:vertAlign w:val="superscript"/>
        </w:rPr>
        <w:t>2,71</w:t>
      </w:r>
      <w:r w:rsidR="003F1192">
        <w:fldChar w:fldCharType="end"/>
      </w:r>
      <w:r>
        <w:t xml:space="preserve">. These </w:t>
      </w:r>
      <w:r w:rsidR="00052D84">
        <w:t>~</w:t>
      </w:r>
      <w:r>
        <w:t>30 million markers were projected onto all 5</w:t>
      </w:r>
      <w:r>
        <w:t>,</w:t>
      </w:r>
      <w:r>
        <w:t>000 lines in the NAM population using low</w:t>
      </w:r>
      <w:r w:rsidR="0036558F">
        <w:t>-</w:t>
      </w:r>
      <w:r>
        <w:t xml:space="preserve">density markers obtained through GBS. A cutoff </w:t>
      </w:r>
      <w:r w:rsidRPr="003C73EA">
        <w:rPr>
          <w:i/>
        </w:rPr>
        <w:t>p</w:t>
      </w:r>
      <w:r>
        <w:t>-value value</w:t>
      </w:r>
      <w:r w:rsidR="00052D84">
        <w:t xml:space="preserve"> (</w:t>
      </w:r>
      <w:r w:rsidR="00052D84" w:rsidRPr="003C73EA">
        <w:rPr>
          <w:i/>
        </w:rPr>
        <w:t>p</w:t>
      </w:r>
      <w:r>
        <w:t xml:space="preserve"> </w:t>
      </w:r>
      <w:r w:rsidR="00052D84">
        <w:t xml:space="preserve">≤ </w:t>
      </w:r>
      <w:r>
        <w:t>1e-6</w:t>
      </w:r>
      <w:r w:rsidR="00052D84">
        <w:t>)</w:t>
      </w:r>
      <w:r>
        <w:t xml:space="preserve"> was used from inclusion in the final model. SNPs associated with elemental concentrations were considered significant </w:t>
      </w:r>
      <w:r w:rsidR="004802BE">
        <w:t xml:space="preserve">if </w:t>
      </w:r>
      <w:r>
        <w:t>they were selected in more than 5 of the 100 models (</w:t>
      </w:r>
      <w:r w:rsidR="00145345">
        <w:t>r</w:t>
      </w:r>
      <w:r>
        <w:t xml:space="preserve">esample model inclusion probability </w:t>
      </w:r>
      <w:r w:rsidR="00145345">
        <w:t>[</w:t>
      </w:r>
      <w:r>
        <w:t>RMIP</w:t>
      </w:r>
      <w:r w:rsidR="00145345">
        <w:t>]</w:t>
      </w:r>
      <w:r w:rsidR="007549FD">
        <w:t>)</w:t>
      </w:r>
      <w:r w:rsidR="003F1192">
        <w:fldChar w:fldCharType="begin" w:fldLock="1"/>
      </w:r>
      <w:r w:rsidR="00983C68">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lt;sup&gt;44&lt;/sup&gt;", "plainTextFormattedCitation" : "44", "previouslyFormattedCitation" : "(Valdar et al. 2009)" }, "properties" : { "noteIndex" : 0 }, "schema" : "https://github.com/citation-style-language/schema/raw/master/csl-citation.json" }</w:instrText>
      </w:r>
      <w:r w:rsidR="003F1192">
        <w:fldChar w:fldCharType="separate"/>
      </w:r>
      <w:r w:rsidR="00983C68" w:rsidRPr="00983C68">
        <w:rPr>
          <w:noProof/>
          <w:vertAlign w:val="superscript"/>
        </w:rPr>
        <w:t>44</w:t>
      </w:r>
      <w:r w:rsidR="003F1192">
        <w:fldChar w:fldCharType="end"/>
      </w:r>
      <w:r w:rsidR="00145345">
        <w:t>.</w:t>
      </w:r>
    </w:p>
    <w:p w14:paraId="13268F5B" w14:textId="2F14D4A7" w:rsidR="00DF4642" w:rsidRDefault="00DF4642" w:rsidP="0002261A">
      <w:pPr>
        <w:pStyle w:val="Heading2"/>
      </w:pPr>
      <w:r>
        <w:t xml:space="preserve">Identifying </w:t>
      </w:r>
      <w:r w:rsidR="005E0894">
        <w:t xml:space="preserve">ionome </w:t>
      </w:r>
      <w:r>
        <w:t>high</w:t>
      </w:r>
      <w:r w:rsidR="00145345">
        <w:t>-</w:t>
      </w:r>
      <w:r>
        <w:t>priority overlap (HPO) genes and HPO+ genes</w:t>
      </w:r>
    </w:p>
    <w:p w14:paraId="49566209" w14:textId="1A560393" w:rsidR="005E0894" w:rsidRDefault="005E0894" w:rsidP="003C73EA">
      <w:r>
        <w:t>Gene</w:t>
      </w:r>
      <w:r w:rsidR="004802BE">
        <w:t>-</w:t>
      </w:r>
      <w:r>
        <w:t>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w:t>
      </w:r>
      <w:r w:rsidR="00326566">
        <w:t>,</w:t>
      </w:r>
      <w:r w:rsidR="00230BB6">
        <w:t>000 random sets of genes of the same size</w:t>
      </w:r>
      <w:r>
        <w:t>.</w:t>
      </w:r>
      <w:r w:rsidR="00230BB6">
        <w:t xml:space="preserve"> Gene</w:t>
      </w:r>
      <w:r w:rsidR="00145345">
        <w:t>-</w:t>
      </w:r>
      <w:r w:rsidR="00230BB6">
        <w:t>specific metrics were converted to the standard normal scale (</w:t>
      </w:r>
      <w:r w:rsidR="00145345">
        <w:t>z</w:t>
      </w:r>
      <w:r w:rsidR="00230BB6">
        <w:t>-score) by subtracting the average gene</w:t>
      </w:r>
      <w:r w:rsidR="004802BE">
        <w:t>-</w:t>
      </w:r>
      <w:r w:rsidR="00230BB6">
        <w:t xml:space="preserve">specific score from the randomized set and dividing by the average randomized standard deviation. A false discovery rate was established by incrementally evaluating the number of GWAS candidates discovered at a </w:t>
      </w:r>
      <w:r w:rsidR="004802BE">
        <w:t>z</w:t>
      </w:r>
      <w:r w:rsidR="00230BB6">
        <w:t xml:space="preserve">-score threshold compared to the average number discovered in the random sets. For example, if </w:t>
      </w:r>
      <w:r w:rsidR="004802BE">
        <w:t xml:space="preserve">ten </w:t>
      </w:r>
      <w:r w:rsidR="00230BB6">
        <w:t>GWAS genes had a gene</w:t>
      </w:r>
      <w:r w:rsidR="004802BE">
        <w:t>-</w:t>
      </w:r>
      <w:r w:rsidR="00230BB6">
        <w:t>specific z-score of 3 and an average of 2.5</w:t>
      </w:r>
      <w:r w:rsidR="00493505">
        <w:t xml:space="preserve"> randomized </w:t>
      </w:r>
      <w:r w:rsidR="00230BB6">
        <w:t>genes (in the 1</w:t>
      </w:r>
      <w:r w:rsidR="00326566">
        <w:t>,</w:t>
      </w:r>
      <w:r w:rsidR="00230BB6">
        <w:t>000 random sets) had a score of 3 or above, the FDR would be 25%.</w:t>
      </w:r>
    </w:p>
    <w:p w14:paraId="11FBD428" w14:textId="2C8A30D6" w:rsidR="00331862" w:rsidRDefault="006B0E79" w:rsidP="003C73EA">
      <w:r>
        <w:t>High</w:t>
      </w:r>
      <w:r w:rsidR="00145345">
        <w:t>-</w:t>
      </w:r>
      <w:r>
        <w:t xml:space="preserve">priority </w:t>
      </w:r>
      <w:r w:rsidR="007737FD">
        <w:t xml:space="preserve">overlap (HPO) </w:t>
      </w:r>
      <w:r>
        <w:t xml:space="preserve">candidate genes for each element were identified by requiring candidate genes to have a </w:t>
      </w:r>
      <w:r w:rsidR="00AB0344">
        <w:t xml:space="preserve">co-expression </w:t>
      </w:r>
      <w:r>
        <w:t>FDR ≤ 30% in two or more SNP-to-gene mapping scenarios in the same co-expression network using the same co-expression metric (i.e.</w:t>
      </w:r>
      <w:r w:rsidR="00145345">
        <w:t>,</w:t>
      </w:r>
      <w:r>
        <w:t xml:space="preserve"> density or locality).</w:t>
      </w:r>
    </w:p>
    <w:p w14:paraId="0506B0B1" w14:textId="32B62C22" w:rsidR="00DF4642" w:rsidRDefault="00135F35" w:rsidP="003C73EA">
      <w:r>
        <w:lastRenderedPageBreak/>
        <w:t>HPO+ candidate gene sets were identified by taking the number of HPO genes discovered in each element (</w:t>
      </w:r>
      <w:r w:rsidRPr="003C73EA">
        <w:rPr>
          <w:i/>
        </w:rPr>
        <w:t>n</w:t>
      </w:r>
      <w:r>
        <w:t xml:space="preserve"> genes) and querying each co-expression network for the set </w:t>
      </w:r>
      <w:r w:rsidR="0097375B">
        <w:t>of (</w:t>
      </w:r>
      <w:r w:rsidR="0097375B" w:rsidRPr="003C73EA">
        <w:rPr>
          <w:i/>
        </w:rPr>
        <w:t>n</w:t>
      </w:r>
      <w:r w:rsidR="0097375B">
        <w:t>)</w:t>
      </w:r>
      <w:r>
        <w:t xml:space="preserve"> genes that had the strongest aggregate co-expression. For example, for the 18 HPO genes for P, an additional 18 genes (36 total) were added to the HPO+ set based on co-expression in each of the networks. Genes were added based on the sum of their co-expression to the original HPO set.</w:t>
      </w:r>
    </w:p>
    <w:p w14:paraId="6CB52594" w14:textId="39B26AB7" w:rsidR="00331862" w:rsidRDefault="008134F4" w:rsidP="0002261A">
      <w:pPr>
        <w:pStyle w:val="Heading2"/>
      </w:pPr>
      <w:r>
        <w:t>Reduced</w:t>
      </w:r>
      <w:r w:rsidR="004802BE">
        <w:t>-</w:t>
      </w:r>
      <w:r>
        <w:t>accession ZmPAN networks</w:t>
      </w:r>
    </w:p>
    <w:p w14:paraId="08B3B8F4" w14:textId="4F967039" w:rsidR="006B33EA" w:rsidRDefault="00331862" w:rsidP="0068745C">
      <w:r>
        <w:t>Both the ZmPAN and ZmRoot networks were rebuilt using only the 20 accessions in common</w:t>
      </w:r>
      <w:r w:rsidR="00A56A37">
        <w:t xml:space="preserve"> </w:t>
      </w:r>
      <w:r>
        <w:t xml:space="preserve">between the 503 ZmPAN and 46 ZmRoot experimental </w:t>
      </w:r>
      <w:r w:rsidR="006F5D78">
        <w:t>dataset</w:t>
      </w:r>
      <w:r>
        <w: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w:t>
      </w:r>
      <w:r w:rsidR="004802BE">
        <w:t>-</w:t>
      </w:r>
      <w:r w:rsidR="009430C5">
        <w:t>accession networks using the same approach as the full datasets.</w:t>
      </w:r>
    </w:p>
    <w:p w14:paraId="71CB1226" w14:textId="77777777" w:rsidR="006B33EA" w:rsidRDefault="006B33EA" w:rsidP="0068745C">
      <w:pPr>
        <w:pStyle w:val="Heading1"/>
      </w:pPr>
      <w:r>
        <w:t>References</w:t>
      </w:r>
    </w:p>
    <w:p w14:paraId="28E7DECF" w14:textId="268A7D84" w:rsidR="00983C68" w:rsidRPr="00983C68" w:rsidRDefault="003F1192" w:rsidP="0068745C">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983C68" w:rsidRPr="00983C68">
        <w:rPr>
          <w:rFonts w:ascii="Calibri" w:hAnsi="Calibri" w:cs="Times New Roman"/>
          <w:noProof/>
          <w:szCs w:val="24"/>
        </w:rPr>
        <w:t>1.</w:t>
      </w:r>
      <w:r w:rsidR="00983C68" w:rsidRPr="00983C68">
        <w:rPr>
          <w:rFonts w:ascii="Calibri" w:hAnsi="Calibri" w:cs="Times New Roman"/>
          <w:noProof/>
          <w:szCs w:val="24"/>
        </w:rPr>
        <w:tab/>
        <w:t xml:space="preserve">McMullen, M. D. </w:t>
      </w:r>
      <w:r w:rsidR="00983C68" w:rsidRPr="00983C68">
        <w:rPr>
          <w:rFonts w:ascii="Calibri" w:hAnsi="Calibri" w:cs="Times New Roman"/>
          <w:i/>
          <w:iCs/>
          <w:noProof/>
          <w:szCs w:val="24"/>
        </w:rPr>
        <w:t>et al.</w:t>
      </w:r>
      <w:r w:rsidR="00983C68" w:rsidRPr="00983C68">
        <w:rPr>
          <w:rFonts w:ascii="Calibri" w:hAnsi="Calibri" w:cs="Times New Roman"/>
          <w:noProof/>
          <w:szCs w:val="24"/>
        </w:rPr>
        <w:t xml:space="preserve"> Genetic properties of the maize nested association mapping population. </w:t>
      </w:r>
      <w:r w:rsidR="00983C68" w:rsidRPr="00983C68">
        <w:rPr>
          <w:rFonts w:ascii="Calibri" w:hAnsi="Calibri" w:cs="Times New Roman"/>
          <w:i/>
          <w:iCs/>
          <w:noProof/>
          <w:szCs w:val="24"/>
        </w:rPr>
        <w:t>Science</w:t>
      </w:r>
      <w:r w:rsidR="00983C68" w:rsidRPr="00983C68">
        <w:rPr>
          <w:rFonts w:ascii="Calibri" w:hAnsi="Calibri" w:cs="Times New Roman"/>
          <w:noProof/>
          <w:szCs w:val="24"/>
        </w:rPr>
        <w:t xml:space="preserve"> </w:t>
      </w:r>
      <w:r w:rsidR="00983C68" w:rsidRPr="00983C68">
        <w:rPr>
          <w:rFonts w:ascii="Calibri" w:hAnsi="Calibri" w:cs="Times New Roman"/>
          <w:b/>
          <w:bCs/>
          <w:noProof/>
          <w:szCs w:val="24"/>
        </w:rPr>
        <w:t>325,</w:t>
      </w:r>
      <w:r w:rsidR="00983C68" w:rsidRPr="00983C68">
        <w:rPr>
          <w:rFonts w:ascii="Calibri" w:hAnsi="Calibri" w:cs="Times New Roman"/>
          <w:noProof/>
          <w:szCs w:val="24"/>
        </w:rPr>
        <w:t xml:space="preserve"> 737–40 (2009).</w:t>
      </w:r>
    </w:p>
    <w:p w14:paraId="625B8483"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2.</w:t>
      </w:r>
      <w:r w:rsidRPr="00983C68">
        <w:rPr>
          <w:rFonts w:ascii="Calibri" w:hAnsi="Calibri" w:cs="Times New Roman"/>
          <w:noProof/>
          <w:szCs w:val="24"/>
        </w:rPr>
        <w:tab/>
        <w:t xml:space="preserve">Wallace, J. G. </w:t>
      </w:r>
      <w:r w:rsidRPr="00983C68">
        <w:rPr>
          <w:rFonts w:ascii="Calibri" w:hAnsi="Calibri" w:cs="Times New Roman"/>
          <w:i/>
          <w:iCs/>
          <w:noProof/>
          <w:szCs w:val="24"/>
        </w:rPr>
        <w:t>et al.</w:t>
      </w:r>
      <w:r w:rsidRPr="00983C68">
        <w:rPr>
          <w:rFonts w:ascii="Calibri" w:hAnsi="Calibri" w:cs="Times New Roman"/>
          <w:noProof/>
          <w:szCs w:val="24"/>
        </w:rPr>
        <w:t xml:space="preserve"> Association mapping across numerous traits reveals patterns of functional variation in maize. </w:t>
      </w:r>
      <w:r w:rsidRPr="00983C68">
        <w:rPr>
          <w:rFonts w:ascii="Calibri" w:hAnsi="Calibri" w:cs="Times New Roman"/>
          <w:i/>
          <w:iCs/>
          <w:noProof/>
          <w:szCs w:val="24"/>
        </w:rPr>
        <w:t>PLoS Genet.</w:t>
      </w:r>
      <w:r w:rsidRPr="00983C68">
        <w:rPr>
          <w:rFonts w:ascii="Calibri" w:hAnsi="Calibri" w:cs="Times New Roman"/>
          <w:noProof/>
          <w:szCs w:val="24"/>
        </w:rPr>
        <w:t xml:space="preserve"> </w:t>
      </w:r>
      <w:r w:rsidRPr="00983C68">
        <w:rPr>
          <w:rFonts w:ascii="Calibri" w:hAnsi="Calibri" w:cs="Times New Roman"/>
          <w:b/>
          <w:bCs/>
          <w:noProof/>
          <w:szCs w:val="24"/>
        </w:rPr>
        <w:t>10,</w:t>
      </w:r>
      <w:r w:rsidRPr="00983C68">
        <w:rPr>
          <w:rFonts w:ascii="Calibri" w:hAnsi="Calibri" w:cs="Times New Roman"/>
          <w:noProof/>
          <w:szCs w:val="24"/>
        </w:rPr>
        <w:t xml:space="preserve"> e1004845 (2014).</w:t>
      </w:r>
    </w:p>
    <w:p w14:paraId="6BF78335"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3.</w:t>
      </w:r>
      <w:r w:rsidRPr="00983C68">
        <w:rPr>
          <w:rFonts w:ascii="Calibri" w:hAnsi="Calibri" w:cs="Times New Roman"/>
          <w:noProof/>
          <w:szCs w:val="24"/>
        </w:rPr>
        <w:tab/>
        <w:t xml:space="preserve">Buckler, E. S. </w:t>
      </w:r>
      <w:r w:rsidRPr="00983C68">
        <w:rPr>
          <w:rFonts w:ascii="Calibri" w:hAnsi="Calibri" w:cs="Times New Roman"/>
          <w:i/>
          <w:iCs/>
          <w:noProof/>
          <w:szCs w:val="24"/>
        </w:rPr>
        <w:t>et al.</w:t>
      </w:r>
      <w:r w:rsidRPr="00983C68">
        <w:rPr>
          <w:rFonts w:ascii="Calibri" w:hAnsi="Calibri" w:cs="Times New Roman"/>
          <w:noProof/>
          <w:szCs w:val="24"/>
        </w:rPr>
        <w:t xml:space="preserve"> The genetic architecture of maize flowering time. </w:t>
      </w:r>
      <w:r w:rsidRPr="00983C68">
        <w:rPr>
          <w:rFonts w:ascii="Calibri" w:hAnsi="Calibri" w:cs="Times New Roman"/>
          <w:i/>
          <w:iCs/>
          <w:noProof/>
          <w:szCs w:val="24"/>
        </w:rPr>
        <w:t>Science</w:t>
      </w:r>
      <w:r w:rsidRPr="00983C68">
        <w:rPr>
          <w:rFonts w:ascii="Calibri" w:hAnsi="Calibri" w:cs="Times New Roman"/>
          <w:noProof/>
          <w:szCs w:val="24"/>
        </w:rPr>
        <w:t xml:space="preserve"> </w:t>
      </w:r>
      <w:r w:rsidRPr="00983C68">
        <w:rPr>
          <w:rFonts w:ascii="Calibri" w:hAnsi="Calibri" w:cs="Times New Roman"/>
          <w:b/>
          <w:bCs/>
          <w:noProof/>
          <w:szCs w:val="24"/>
        </w:rPr>
        <w:t>325,</w:t>
      </w:r>
      <w:r w:rsidRPr="00983C68">
        <w:rPr>
          <w:rFonts w:ascii="Calibri" w:hAnsi="Calibri" w:cs="Times New Roman"/>
          <w:noProof/>
          <w:szCs w:val="24"/>
        </w:rPr>
        <w:t xml:space="preserve"> 714–8 (2009).</w:t>
      </w:r>
    </w:p>
    <w:p w14:paraId="11717E7E"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4.</w:t>
      </w:r>
      <w:r w:rsidRPr="00983C68">
        <w:rPr>
          <w:rFonts w:ascii="Calibri" w:hAnsi="Calibri" w:cs="Times New Roman"/>
          <w:noProof/>
          <w:szCs w:val="24"/>
        </w:rPr>
        <w:tab/>
        <w:t xml:space="preserve">Peiffer, J. A. </w:t>
      </w:r>
      <w:r w:rsidRPr="00983C68">
        <w:rPr>
          <w:rFonts w:ascii="Calibri" w:hAnsi="Calibri" w:cs="Times New Roman"/>
          <w:i/>
          <w:iCs/>
          <w:noProof/>
          <w:szCs w:val="24"/>
        </w:rPr>
        <w:t>et al.</w:t>
      </w:r>
      <w:r w:rsidRPr="00983C68">
        <w:rPr>
          <w:rFonts w:ascii="Calibri" w:hAnsi="Calibri" w:cs="Times New Roman"/>
          <w:noProof/>
          <w:szCs w:val="24"/>
        </w:rPr>
        <w:t xml:space="preserve"> The Genetic Architecture of Maize Height. </w:t>
      </w:r>
      <w:r w:rsidRPr="00983C68">
        <w:rPr>
          <w:rFonts w:ascii="Calibri" w:hAnsi="Calibri" w:cs="Times New Roman"/>
          <w:i/>
          <w:iCs/>
          <w:noProof/>
          <w:szCs w:val="24"/>
        </w:rPr>
        <w:t>Genetics</w:t>
      </w:r>
      <w:r w:rsidRPr="00983C68">
        <w:rPr>
          <w:rFonts w:ascii="Calibri" w:hAnsi="Calibri" w:cs="Times New Roman"/>
          <w:noProof/>
          <w:szCs w:val="24"/>
        </w:rPr>
        <w:t xml:space="preserve"> (2014). doi:10.1534/genetics.113.159152</w:t>
      </w:r>
    </w:p>
    <w:p w14:paraId="4A0E7387"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5.</w:t>
      </w:r>
      <w:r w:rsidRPr="00983C68">
        <w:rPr>
          <w:rFonts w:ascii="Calibri" w:hAnsi="Calibri" w:cs="Times New Roman"/>
          <w:noProof/>
          <w:szCs w:val="24"/>
        </w:rPr>
        <w:tab/>
        <w:t xml:space="preserve">Tian, F. </w:t>
      </w:r>
      <w:r w:rsidRPr="00983C68">
        <w:rPr>
          <w:rFonts w:ascii="Calibri" w:hAnsi="Calibri" w:cs="Times New Roman"/>
          <w:i/>
          <w:iCs/>
          <w:noProof/>
          <w:szCs w:val="24"/>
        </w:rPr>
        <w:t>et al.</w:t>
      </w:r>
      <w:r w:rsidRPr="00983C68">
        <w:rPr>
          <w:rFonts w:ascii="Calibri" w:hAnsi="Calibri" w:cs="Times New Roman"/>
          <w:noProof/>
          <w:szCs w:val="24"/>
        </w:rPr>
        <w:t xml:space="preserve"> Genome-wide association study of leaf architecture in the maize nested association mapping population. </w:t>
      </w:r>
      <w:r w:rsidRPr="00983C68">
        <w:rPr>
          <w:rFonts w:ascii="Calibri" w:hAnsi="Calibri" w:cs="Times New Roman"/>
          <w:i/>
          <w:iCs/>
          <w:noProof/>
          <w:szCs w:val="24"/>
        </w:rPr>
        <w:t>Nat. Genet.</w:t>
      </w:r>
      <w:r w:rsidRPr="00983C68">
        <w:rPr>
          <w:rFonts w:ascii="Calibri" w:hAnsi="Calibri" w:cs="Times New Roman"/>
          <w:noProof/>
          <w:szCs w:val="24"/>
        </w:rPr>
        <w:t xml:space="preserve"> </w:t>
      </w:r>
      <w:r w:rsidRPr="00983C68">
        <w:rPr>
          <w:rFonts w:ascii="Calibri" w:hAnsi="Calibri" w:cs="Times New Roman"/>
          <w:b/>
          <w:bCs/>
          <w:noProof/>
          <w:szCs w:val="24"/>
        </w:rPr>
        <w:t>43,</w:t>
      </w:r>
      <w:r w:rsidRPr="00983C68">
        <w:rPr>
          <w:rFonts w:ascii="Calibri" w:hAnsi="Calibri" w:cs="Times New Roman"/>
          <w:noProof/>
          <w:szCs w:val="24"/>
        </w:rPr>
        <w:t xml:space="preserve"> 159–62 (2011).</w:t>
      </w:r>
    </w:p>
    <w:p w14:paraId="2772CE06"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6.</w:t>
      </w:r>
      <w:r w:rsidRPr="00983C68">
        <w:rPr>
          <w:rFonts w:ascii="Calibri" w:hAnsi="Calibri" w:cs="Times New Roman"/>
          <w:noProof/>
          <w:szCs w:val="24"/>
        </w:rPr>
        <w:tab/>
        <w:t xml:space="preserve">Kump, K. L. </w:t>
      </w:r>
      <w:r w:rsidRPr="00983C68">
        <w:rPr>
          <w:rFonts w:ascii="Calibri" w:hAnsi="Calibri" w:cs="Times New Roman"/>
          <w:i/>
          <w:iCs/>
          <w:noProof/>
          <w:szCs w:val="24"/>
        </w:rPr>
        <w:t>et al.</w:t>
      </w:r>
      <w:r w:rsidRPr="00983C68">
        <w:rPr>
          <w:rFonts w:ascii="Calibri" w:hAnsi="Calibri" w:cs="Times New Roman"/>
          <w:noProof/>
          <w:szCs w:val="24"/>
        </w:rPr>
        <w:t xml:space="preserve"> Genome-wide association study of quantitative resistance to southern leaf blight in the maize nested association mapping population. </w:t>
      </w:r>
      <w:r w:rsidRPr="00983C68">
        <w:rPr>
          <w:rFonts w:ascii="Calibri" w:hAnsi="Calibri" w:cs="Times New Roman"/>
          <w:i/>
          <w:iCs/>
          <w:noProof/>
          <w:szCs w:val="24"/>
        </w:rPr>
        <w:t>Nat. Genet.</w:t>
      </w:r>
      <w:r w:rsidRPr="00983C68">
        <w:rPr>
          <w:rFonts w:ascii="Calibri" w:hAnsi="Calibri" w:cs="Times New Roman"/>
          <w:noProof/>
          <w:szCs w:val="24"/>
        </w:rPr>
        <w:t xml:space="preserve"> </w:t>
      </w:r>
      <w:r w:rsidRPr="00983C68">
        <w:rPr>
          <w:rFonts w:ascii="Calibri" w:hAnsi="Calibri" w:cs="Times New Roman"/>
          <w:b/>
          <w:bCs/>
          <w:noProof/>
          <w:szCs w:val="24"/>
        </w:rPr>
        <w:t>43,</w:t>
      </w:r>
      <w:r w:rsidRPr="00983C68">
        <w:rPr>
          <w:rFonts w:ascii="Calibri" w:hAnsi="Calibri" w:cs="Times New Roman"/>
          <w:noProof/>
          <w:szCs w:val="24"/>
        </w:rPr>
        <w:t xml:space="preserve"> 163–168 (2011).</w:t>
      </w:r>
    </w:p>
    <w:p w14:paraId="7A5676B2"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7.</w:t>
      </w:r>
      <w:r w:rsidRPr="00983C68">
        <w:rPr>
          <w:rFonts w:ascii="Calibri" w:hAnsi="Calibri" w:cs="Times New Roman"/>
          <w:noProof/>
          <w:szCs w:val="24"/>
        </w:rPr>
        <w:tab/>
        <w:t xml:space="preserve">Cook, J. P. </w:t>
      </w:r>
      <w:r w:rsidRPr="00983C68">
        <w:rPr>
          <w:rFonts w:ascii="Calibri" w:hAnsi="Calibri" w:cs="Times New Roman"/>
          <w:i/>
          <w:iCs/>
          <w:noProof/>
          <w:szCs w:val="24"/>
        </w:rPr>
        <w:t>et al.</w:t>
      </w:r>
      <w:r w:rsidRPr="00983C68">
        <w:rPr>
          <w:rFonts w:ascii="Calibri" w:hAnsi="Calibri" w:cs="Times New Roman"/>
          <w:noProof/>
          <w:szCs w:val="24"/>
        </w:rPr>
        <w:t xml:space="preserve"> Genetic architecture of maize kernel composition in the nested association mapping and inbred association panels. </w:t>
      </w:r>
      <w:r w:rsidRPr="00983C68">
        <w:rPr>
          <w:rFonts w:ascii="Calibri" w:hAnsi="Calibri" w:cs="Times New Roman"/>
          <w:i/>
          <w:iCs/>
          <w:noProof/>
          <w:szCs w:val="24"/>
        </w:rPr>
        <w:t>Plant Physiol.</w:t>
      </w:r>
      <w:r w:rsidRPr="00983C68">
        <w:rPr>
          <w:rFonts w:ascii="Calibri" w:hAnsi="Calibri" w:cs="Times New Roman"/>
          <w:noProof/>
          <w:szCs w:val="24"/>
        </w:rPr>
        <w:t xml:space="preserve"> </w:t>
      </w:r>
      <w:r w:rsidRPr="00983C68">
        <w:rPr>
          <w:rFonts w:ascii="Calibri" w:hAnsi="Calibri" w:cs="Times New Roman"/>
          <w:b/>
          <w:bCs/>
          <w:noProof/>
          <w:szCs w:val="24"/>
        </w:rPr>
        <w:t>158,</w:t>
      </w:r>
      <w:r w:rsidRPr="00983C68">
        <w:rPr>
          <w:rFonts w:ascii="Calibri" w:hAnsi="Calibri" w:cs="Times New Roman"/>
          <w:noProof/>
          <w:szCs w:val="24"/>
        </w:rPr>
        <w:t xml:space="preserve"> 824–34 (2012).</w:t>
      </w:r>
    </w:p>
    <w:p w14:paraId="6214858B"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8.</w:t>
      </w:r>
      <w:r w:rsidRPr="00983C68">
        <w:rPr>
          <w:rFonts w:ascii="Calibri" w:hAnsi="Calibri" w:cs="Times New Roman"/>
          <w:noProof/>
          <w:szCs w:val="24"/>
        </w:rPr>
        <w:tab/>
        <w:t xml:space="preserve">Gore, M. a </w:t>
      </w:r>
      <w:r w:rsidRPr="00983C68">
        <w:rPr>
          <w:rFonts w:ascii="Calibri" w:hAnsi="Calibri" w:cs="Times New Roman"/>
          <w:i/>
          <w:iCs/>
          <w:noProof/>
          <w:szCs w:val="24"/>
        </w:rPr>
        <w:t>et al.</w:t>
      </w:r>
      <w:r w:rsidRPr="00983C68">
        <w:rPr>
          <w:rFonts w:ascii="Calibri" w:hAnsi="Calibri" w:cs="Times New Roman"/>
          <w:noProof/>
          <w:szCs w:val="24"/>
        </w:rPr>
        <w:t xml:space="preserve"> A first-generation haplotype map of maize. </w:t>
      </w:r>
      <w:r w:rsidRPr="00983C68">
        <w:rPr>
          <w:rFonts w:ascii="Calibri" w:hAnsi="Calibri" w:cs="Times New Roman"/>
          <w:i/>
          <w:iCs/>
          <w:noProof/>
          <w:szCs w:val="24"/>
        </w:rPr>
        <w:t>Science</w:t>
      </w:r>
      <w:r w:rsidRPr="00983C68">
        <w:rPr>
          <w:rFonts w:ascii="Calibri" w:hAnsi="Calibri" w:cs="Times New Roman"/>
          <w:noProof/>
          <w:szCs w:val="24"/>
        </w:rPr>
        <w:t xml:space="preserve"> </w:t>
      </w:r>
      <w:r w:rsidRPr="00983C68">
        <w:rPr>
          <w:rFonts w:ascii="Calibri" w:hAnsi="Calibri" w:cs="Times New Roman"/>
          <w:b/>
          <w:bCs/>
          <w:noProof/>
          <w:szCs w:val="24"/>
        </w:rPr>
        <w:t>326,</w:t>
      </w:r>
      <w:r w:rsidRPr="00983C68">
        <w:rPr>
          <w:rFonts w:ascii="Calibri" w:hAnsi="Calibri" w:cs="Times New Roman"/>
          <w:noProof/>
          <w:szCs w:val="24"/>
        </w:rPr>
        <w:t xml:space="preserve"> 1115–7 (2009).</w:t>
      </w:r>
    </w:p>
    <w:p w14:paraId="48542181"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9.</w:t>
      </w:r>
      <w:r w:rsidRPr="00983C68">
        <w:rPr>
          <w:rFonts w:ascii="Calibri" w:hAnsi="Calibri" w:cs="Times New Roman"/>
          <w:noProof/>
          <w:szCs w:val="24"/>
        </w:rPr>
        <w:tab/>
        <w:t xml:space="preserve">Morrell, P. L., Toleno, D. M., Lundy, K. E. &amp; Clegg, M. T. Low levels of linkage disequilibrium in wild barley (Hordeum vulgare ssp. spontaneum) despite high rates of self-fertilization. </w:t>
      </w:r>
      <w:r w:rsidRPr="00983C68">
        <w:rPr>
          <w:rFonts w:ascii="Calibri" w:hAnsi="Calibri" w:cs="Times New Roman"/>
          <w:i/>
          <w:iCs/>
          <w:noProof/>
          <w:szCs w:val="24"/>
        </w:rPr>
        <w:t>Proc. Natl. Acad. Sci. U. S. A.</w:t>
      </w:r>
      <w:r w:rsidRPr="00983C68">
        <w:rPr>
          <w:rFonts w:ascii="Calibri" w:hAnsi="Calibri" w:cs="Times New Roman"/>
          <w:noProof/>
          <w:szCs w:val="24"/>
        </w:rPr>
        <w:t xml:space="preserve"> </w:t>
      </w:r>
      <w:r w:rsidRPr="00983C68">
        <w:rPr>
          <w:rFonts w:ascii="Calibri" w:hAnsi="Calibri" w:cs="Times New Roman"/>
          <w:b/>
          <w:bCs/>
          <w:noProof/>
          <w:szCs w:val="24"/>
        </w:rPr>
        <w:t>102,</w:t>
      </w:r>
      <w:r w:rsidRPr="00983C68">
        <w:rPr>
          <w:rFonts w:ascii="Calibri" w:hAnsi="Calibri" w:cs="Times New Roman"/>
          <w:noProof/>
          <w:szCs w:val="24"/>
        </w:rPr>
        <w:t xml:space="preserve"> 2442–2447 (2005).</w:t>
      </w:r>
    </w:p>
    <w:p w14:paraId="5E961CF1"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10.</w:t>
      </w:r>
      <w:r w:rsidRPr="00983C68">
        <w:rPr>
          <w:rFonts w:ascii="Calibri" w:hAnsi="Calibri" w:cs="Times New Roman"/>
          <w:noProof/>
          <w:szCs w:val="24"/>
        </w:rPr>
        <w:tab/>
        <w:t xml:space="preserve">Caldwell, K. S., Russell, J., Langridge, P. &amp; Powell, W. Extreme population-dependent linkage disequilibrium detected in an inbreeding plant species, Hordeum vulgare. </w:t>
      </w:r>
      <w:r w:rsidRPr="00983C68">
        <w:rPr>
          <w:rFonts w:ascii="Calibri" w:hAnsi="Calibri" w:cs="Times New Roman"/>
          <w:i/>
          <w:iCs/>
          <w:noProof/>
          <w:szCs w:val="24"/>
        </w:rPr>
        <w:t>Genetics</w:t>
      </w:r>
      <w:r w:rsidRPr="00983C68">
        <w:rPr>
          <w:rFonts w:ascii="Calibri" w:hAnsi="Calibri" w:cs="Times New Roman"/>
          <w:noProof/>
          <w:szCs w:val="24"/>
        </w:rPr>
        <w:t xml:space="preserve"> </w:t>
      </w:r>
      <w:r w:rsidRPr="00983C68">
        <w:rPr>
          <w:rFonts w:ascii="Calibri" w:hAnsi="Calibri" w:cs="Times New Roman"/>
          <w:b/>
          <w:bCs/>
          <w:noProof/>
          <w:szCs w:val="24"/>
        </w:rPr>
        <w:t>172,</w:t>
      </w:r>
      <w:r w:rsidRPr="00983C68">
        <w:rPr>
          <w:rFonts w:ascii="Calibri" w:hAnsi="Calibri" w:cs="Times New Roman"/>
          <w:noProof/>
          <w:szCs w:val="24"/>
        </w:rPr>
        <w:t xml:space="preserve"> 557–567 (2006).</w:t>
      </w:r>
    </w:p>
    <w:p w14:paraId="3FE1238A"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11.</w:t>
      </w:r>
      <w:r w:rsidRPr="00983C68">
        <w:rPr>
          <w:rFonts w:ascii="Calibri" w:hAnsi="Calibri" w:cs="Times New Roman"/>
          <w:noProof/>
          <w:szCs w:val="24"/>
        </w:rPr>
        <w:tab/>
        <w:t xml:space="preserve">Wray, G. A. The evolutionary significance of cis-regulatory mutations. </w:t>
      </w:r>
      <w:r w:rsidRPr="00983C68">
        <w:rPr>
          <w:rFonts w:ascii="Calibri" w:hAnsi="Calibri" w:cs="Times New Roman"/>
          <w:i/>
          <w:iCs/>
          <w:noProof/>
          <w:szCs w:val="24"/>
        </w:rPr>
        <w:t>Nat. Rev. Genet.</w:t>
      </w:r>
      <w:r w:rsidRPr="00983C68">
        <w:rPr>
          <w:rFonts w:ascii="Calibri" w:hAnsi="Calibri" w:cs="Times New Roman"/>
          <w:noProof/>
          <w:szCs w:val="24"/>
        </w:rPr>
        <w:t xml:space="preserve"> </w:t>
      </w:r>
      <w:r w:rsidRPr="00983C68">
        <w:rPr>
          <w:rFonts w:ascii="Calibri" w:hAnsi="Calibri" w:cs="Times New Roman"/>
          <w:b/>
          <w:bCs/>
          <w:noProof/>
          <w:szCs w:val="24"/>
        </w:rPr>
        <w:t>8,</w:t>
      </w:r>
      <w:r w:rsidRPr="00983C68">
        <w:rPr>
          <w:rFonts w:ascii="Calibri" w:hAnsi="Calibri" w:cs="Times New Roman"/>
          <w:noProof/>
          <w:szCs w:val="24"/>
        </w:rPr>
        <w:t xml:space="preserve"> 206–16 </w:t>
      </w:r>
      <w:r w:rsidRPr="00983C68">
        <w:rPr>
          <w:rFonts w:ascii="Calibri" w:hAnsi="Calibri" w:cs="Times New Roman"/>
          <w:noProof/>
          <w:szCs w:val="24"/>
        </w:rPr>
        <w:lastRenderedPageBreak/>
        <w:t>(2007).</w:t>
      </w:r>
    </w:p>
    <w:p w14:paraId="3B1D44BE"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12.</w:t>
      </w:r>
      <w:r w:rsidRPr="00983C68">
        <w:rPr>
          <w:rFonts w:ascii="Calibri" w:hAnsi="Calibri" w:cs="Times New Roman"/>
          <w:noProof/>
          <w:szCs w:val="24"/>
        </w:rPr>
        <w:tab/>
        <w:t xml:space="preserve">Clark, R. M., Wagler, T. N., Quijada, P. &amp; Doebley, J. A distant upstream enhancer at the maize domestication gene tb1 has pleiotropic effects on plant and inflorescent architecture. </w:t>
      </w:r>
      <w:r w:rsidRPr="00983C68">
        <w:rPr>
          <w:rFonts w:ascii="Calibri" w:hAnsi="Calibri" w:cs="Times New Roman"/>
          <w:i/>
          <w:iCs/>
          <w:noProof/>
          <w:szCs w:val="24"/>
        </w:rPr>
        <w:t>Nat. Genet.</w:t>
      </w:r>
      <w:r w:rsidRPr="00983C68">
        <w:rPr>
          <w:rFonts w:ascii="Calibri" w:hAnsi="Calibri" w:cs="Times New Roman"/>
          <w:noProof/>
          <w:szCs w:val="24"/>
        </w:rPr>
        <w:t xml:space="preserve"> </w:t>
      </w:r>
      <w:r w:rsidRPr="00983C68">
        <w:rPr>
          <w:rFonts w:ascii="Calibri" w:hAnsi="Calibri" w:cs="Times New Roman"/>
          <w:b/>
          <w:bCs/>
          <w:noProof/>
          <w:szCs w:val="24"/>
        </w:rPr>
        <w:t>38,</w:t>
      </w:r>
      <w:r w:rsidRPr="00983C68">
        <w:rPr>
          <w:rFonts w:ascii="Calibri" w:hAnsi="Calibri" w:cs="Times New Roman"/>
          <w:noProof/>
          <w:szCs w:val="24"/>
        </w:rPr>
        <w:t xml:space="preserve"> 594–7 (2006).</w:t>
      </w:r>
    </w:p>
    <w:p w14:paraId="6CE2FE2B"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13.</w:t>
      </w:r>
      <w:r w:rsidRPr="00983C68">
        <w:rPr>
          <w:rFonts w:ascii="Calibri" w:hAnsi="Calibri" w:cs="Times New Roman"/>
          <w:noProof/>
          <w:szCs w:val="24"/>
        </w:rPr>
        <w:tab/>
        <w:t xml:space="preserve">Castelletti, S., Tuberosa, R., Pindo, M. &amp; Salvi, S. A MITE transposon insertion is associated with differential methylation at the maize flowering time QTL Vgt1. </w:t>
      </w:r>
      <w:r w:rsidRPr="00983C68">
        <w:rPr>
          <w:rFonts w:ascii="Calibri" w:hAnsi="Calibri" w:cs="Times New Roman"/>
          <w:i/>
          <w:iCs/>
          <w:noProof/>
          <w:szCs w:val="24"/>
        </w:rPr>
        <w:t>G3 (Bethesda).</w:t>
      </w:r>
      <w:r w:rsidRPr="00983C68">
        <w:rPr>
          <w:rFonts w:ascii="Calibri" w:hAnsi="Calibri" w:cs="Times New Roman"/>
          <w:noProof/>
          <w:szCs w:val="24"/>
        </w:rPr>
        <w:t xml:space="preserve"> </w:t>
      </w:r>
      <w:r w:rsidRPr="00983C68">
        <w:rPr>
          <w:rFonts w:ascii="Calibri" w:hAnsi="Calibri" w:cs="Times New Roman"/>
          <w:b/>
          <w:bCs/>
          <w:noProof/>
          <w:szCs w:val="24"/>
        </w:rPr>
        <w:t>4,</w:t>
      </w:r>
      <w:r w:rsidRPr="00983C68">
        <w:rPr>
          <w:rFonts w:ascii="Calibri" w:hAnsi="Calibri" w:cs="Times New Roman"/>
          <w:noProof/>
          <w:szCs w:val="24"/>
        </w:rPr>
        <w:t xml:space="preserve"> 805–12 (2014).</w:t>
      </w:r>
    </w:p>
    <w:p w14:paraId="5B3DACF5"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14.</w:t>
      </w:r>
      <w:r w:rsidRPr="00983C68">
        <w:rPr>
          <w:rFonts w:ascii="Calibri" w:hAnsi="Calibri" w:cs="Times New Roman"/>
          <w:noProof/>
          <w:szCs w:val="24"/>
        </w:rPr>
        <w:tab/>
        <w:t xml:space="preserve">Louwers, M. </w:t>
      </w:r>
      <w:r w:rsidRPr="00983C68">
        <w:rPr>
          <w:rFonts w:ascii="Calibri" w:hAnsi="Calibri" w:cs="Times New Roman"/>
          <w:i/>
          <w:iCs/>
          <w:noProof/>
          <w:szCs w:val="24"/>
        </w:rPr>
        <w:t>et al.</w:t>
      </w:r>
      <w:r w:rsidRPr="00983C68">
        <w:rPr>
          <w:rFonts w:ascii="Calibri" w:hAnsi="Calibri" w:cs="Times New Roman"/>
          <w:noProof/>
          <w:szCs w:val="24"/>
        </w:rPr>
        <w:t xml:space="preserve"> Tissue- and expression level-specific chromatin looping at maize b1 epialleles. </w:t>
      </w:r>
      <w:r w:rsidRPr="00983C68">
        <w:rPr>
          <w:rFonts w:ascii="Calibri" w:hAnsi="Calibri" w:cs="Times New Roman"/>
          <w:i/>
          <w:iCs/>
          <w:noProof/>
          <w:szCs w:val="24"/>
        </w:rPr>
        <w:t>Plant Cell</w:t>
      </w:r>
      <w:r w:rsidRPr="00983C68">
        <w:rPr>
          <w:rFonts w:ascii="Calibri" w:hAnsi="Calibri" w:cs="Times New Roman"/>
          <w:noProof/>
          <w:szCs w:val="24"/>
        </w:rPr>
        <w:t xml:space="preserve"> </w:t>
      </w:r>
      <w:r w:rsidRPr="00983C68">
        <w:rPr>
          <w:rFonts w:ascii="Calibri" w:hAnsi="Calibri" w:cs="Times New Roman"/>
          <w:b/>
          <w:bCs/>
          <w:noProof/>
          <w:szCs w:val="24"/>
        </w:rPr>
        <w:t>21,</w:t>
      </w:r>
      <w:r w:rsidRPr="00983C68">
        <w:rPr>
          <w:rFonts w:ascii="Calibri" w:hAnsi="Calibri" w:cs="Times New Roman"/>
          <w:noProof/>
          <w:szCs w:val="24"/>
        </w:rPr>
        <w:t xml:space="preserve"> 832–42 (2009).</w:t>
      </w:r>
    </w:p>
    <w:p w14:paraId="68211E39"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15.</w:t>
      </w:r>
      <w:r w:rsidRPr="00983C68">
        <w:rPr>
          <w:rFonts w:ascii="Calibri" w:hAnsi="Calibri" w:cs="Times New Roman"/>
          <w:noProof/>
          <w:szCs w:val="24"/>
        </w:rPr>
        <w:tab/>
        <w:t xml:space="preserve">Andorf, C. M. </w:t>
      </w:r>
      <w:r w:rsidRPr="00983C68">
        <w:rPr>
          <w:rFonts w:ascii="Calibri" w:hAnsi="Calibri" w:cs="Times New Roman"/>
          <w:i/>
          <w:iCs/>
          <w:noProof/>
          <w:szCs w:val="24"/>
        </w:rPr>
        <w:t>et al.</w:t>
      </w:r>
      <w:r w:rsidRPr="00983C68">
        <w:rPr>
          <w:rFonts w:ascii="Calibri" w:hAnsi="Calibri" w:cs="Times New Roman"/>
          <w:noProof/>
          <w:szCs w:val="24"/>
        </w:rPr>
        <w:t xml:space="preserve"> MaizeGDB update: new tools, data and interface for the maize model organism database. </w:t>
      </w:r>
      <w:r w:rsidRPr="00983C68">
        <w:rPr>
          <w:rFonts w:ascii="Calibri" w:hAnsi="Calibri" w:cs="Times New Roman"/>
          <w:i/>
          <w:iCs/>
          <w:noProof/>
          <w:szCs w:val="24"/>
        </w:rPr>
        <w:t>Nucleic Acids Res.</w:t>
      </w:r>
      <w:r w:rsidRPr="00983C68">
        <w:rPr>
          <w:rFonts w:ascii="Calibri" w:hAnsi="Calibri" w:cs="Times New Roman"/>
          <w:noProof/>
          <w:szCs w:val="24"/>
        </w:rPr>
        <w:t xml:space="preserve"> gkv1007 (2015). doi:10.1093/nar/gkv1007</w:t>
      </w:r>
    </w:p>
    <w:p w14:paraId="59916E23"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16.</w:t>
      </w:r>
      <w:r w:rsidRPr="00983C68">
        <w:rPr>
          <w:rFonts w:ascii="Calibri" w:hAnsi="Calibri" w:cs="Times New Roman"/>
          <w:noProof/>
          <w:szCs w:val="24"/>
        </w:rPr>
        <w:tab/>
        <w:t xml:space="preserve">Eisen, M. B., Spellman, P. T., Brown, P. O. &amp; Botstein, D. Cluster analysis and display of genome-wide expression patterns. </w:t>
      </w:r>
      <w:r w:rsidRPr="00983C68">
        <w:rPr>
          <w:rFonts w:ascii="Calibri" w:hAnsi="Calibri" w:cs="Times New Roman"/>
          <w:i/>
          <w:iCs/>
          <w:noProof/>
          <w:szCs w:val="24"/>
        </w:rPr>
        <w:t>Proc. Natl. Acad. Sci.</w:t>
      </w:r>
      <w:r w:rsidRPr="00983C68">
        <w:rPr>
          <w:rFonts w:ascii="Calibri" w:hAnsi="Calibri" w:cs="Times New Roman"/>
          <w:noProof/>
          <w:szCs w:val="24"/>
        </w:rPr>
        <w:t xml:space="preserve"> </w:t>
      </w:r>
      <w:r w:rsidRPr="00983C68">
        <w:rPr>
          <w:rFonts w:ascii="Calibri" w:hAnsi="Calibri" w:cs="Times New Roman"/>
          <w:b/>
          <w:bCs/>
          <w:noProof/>
          <w:szCs w:val="24"/>
        </w:rPr>
        <w:t>95,</w:t>
      </w:r>
      <w:r w:rsidRPr="00983C68">
        <w:rPr>
          <w:rFonts w:ascii="Calibri" w:hAnsi="Calibri" w:cs="Times New Roman"/>
          <w:noProof/>
          <w:szCs w:val="24"/>
        </w:rPr>
        <w:t xml:space="preserve"> 14863–14868 (1998).</w:t>
      </w:r>
    </w:p>
    <w:p w14:paraId="3B3B111A"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17.</w:t>
      </w:r>
      <w:r w:rsidRPr="00983C68">
        <w:rPr>
          <w:rFonts w:ascii="Calibri" w:hAnsi="Calibri" w:cs="Times New Roman"/>
          <w:noProof/>
          <w:szCs w:val="24"/>
        </w:rPr>
        <w:tab/>
        <w:t xml:space="preserve">Schaefer, R. J., Briskine, R., Springer, N. M. &amp; Myers, C. L. Discovering functional modules across diverse maize transcriptomes using COB, the co-expression browser. </w:t>
      </w:r>
      <w:r w:rsidRPr="00983C68">
        <w:rPr>
          <w:rFonts w:ascii="Calibri" w:hAnsi="Calibri" w:cs="Times New Roman"/>
          <w:i/>
          <w:iCs/>
          <w:noProof/>
          <w:szCs w:val="24"/>
        </w:rPr>
        <w:t>PLoS One</w:t>
      </w:r>
      <w:r w:rsidRPr="00983C68">
        <w:rPr>
          <w:rFonts w:ascii="Calibri" w:hAnsi="Calibri" w:cs="Times New Roman"/>
          <w:noProof/>
          <w:szCs w:val="24"/>
        </w:rPr>
        <w:t xml:space="preserve"> </w:t>
      </w:r>
      <w:r w:rsidRPr="00983C68">
        <w:rPr>
          <w:rFonts w:ascii="Calibri" w:hAnsi="Calibri" w:cs="Times New Roman"/>
          <w:b/>
          <w:bCs/>
          <w:noProof/>
          <w:szCs w:val="24"/>
        </w:rPr>
        <w:t>9,</w:t>
      </w:r>
      <w:r w:rsidRPr="00983C68">
        <w:rPr>
          <w:rFonts w:ascii="Calibri" w:hAnsi="Calibri" w:cs="Times New Roman"/>
          <w:noProof/>
          <w:szCs w:val="24"/>
        </w:rPr>
        <w:t xml:space="preserve"> (2014).</w:t>
      </w:r>
    </w:p>
    <w:p w14:paraId="640BEADC"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18.</w:t>
      </w:r>
      <w:r w:rsidRPr="00983C68">
        <w:rPr>
          <w:rFonts w:ascii="Calibri" w:hAnsi="Calibri" w:cs="Times New Roman"/>
          <w:noProof/>
          <w:szCs w:val="24"/>
        </w:rPr>
        <w:tab/>
        <w:t xml:space="preserve">Mochida, K., Uehara-Yamaguchi, Y., Yoshida, T., Sakurai, T. &amp; Shinozaki, K. Global landscape of a co-expressed gene network in barley and its application to gene discovery in Triticeae crops. </w:t>
      </w:r>
      <w:r w:rsidRPr="00983C68">
        <w:rPr>
          <w:rFonts w:ascii="Calibri" w:hAnsi="Calibri" w:cs="Times New Roman"/>
          <w:i/>
          <w:iCs/>
          <w:noProof/>
          <w:szCs w:val="24"/>
        </w:rPr>
        <w:t>Plant Cell Physiol.</w:t>
      </w:r>
      <w:r w:rsidRPr="00983C68">
        <w:rPr>
          <w:rFonts w:ascii="Calibri" w:hAnsi="Calibri" w:cs="Times New Roman"/>
          <w:noProof/>
          <w:szCs w:val="24"/>
        </w:rPr>
        <w:t xml:space="preserve"> </w:t>
      </w:r>
      <w:r w:rsidRPr="00983C68">
        <w:rPr>
          <w:rFonts w:ascii="Calibri" w:hAnsi="Calibri" w:cs="Times New Roman"/>
          <w:b/>
          <w:bCs/>
          <w:noProof/>
          <w:szCs w:val="24"/>
        </w:rPr>
        <w:t>52,</w:t>
      </w:r>
      <w:r w:rsidRPr="00983C68">
        <w:rPr>
          <w:rFonts w:ascii="Calibri" w:hAnsi="Calibri" w:cs="Times New Roman"/>
          <w:noProof/>
          <w:szCs w:val="24"/>
        </w:rPr>
        <w:t xml:space="preserve"> 785–803 (2011).</w:t>
      </w:r>
    </w:p>
    <w:p w14:paraId="383DE0A6"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19.</w:t>
      </w:r>
      <w:r w:rsidRPr="00983C68">
        <w:rPr>
          <w:rFonts w:ascii="Calibri" w:hAnsi="Calibri" w:cs="Times New Roman"/>
          <w:noProof/>
          <w:szCs w:val="24"/>
        </w:rPr>
        <w:tab/>
        <w:t xml:space="preserve">Obayashi, T. </w:t>
      </w:r>
      <w:r w:rsidRPr="00983C68">
        <w:rPr>
          <w:rFonts w:ascii="Calibri" w:hAnsi="Calibri" w:cs="Times New Roman"/>
          <w:i/>
          <w:iCs/>
          <w:noProof/>
          <w:szCs w:val="24"/>
        </w:rPr>
        <w:t>et al.</w:t>
      </w:r>
      <w:r w:rsidRPr="00983C68">
        <w:rPr>
          <w:rFonts w:ascii="Calibri" w:hAnsi="Calibri" w:cs="Times New Roman"/>
          <w:noProof/>
          <w:szCs w:val="24"/>
        </w:rPr>
        <w:t xml:space="preserve"> ATTED-II in 2014: Evaluation of Gene Coexpression in Agriculturally Important Plants. </w:t>
      </w:r>
      <w:r w:rsidRPr="00983C68">
        <w:rPr>
          <w:rFonts w:ascii="Calibri" w:hAnsi="Calibri" w:cs="Times New Roman"/>
          <w:i/>
          <w:iCs/>
          <w:noProof/>
          <w:szCs w:val="24"/>
        </w:rPr>
        <w:t>Plant Cell Physiol.</w:t>
      </w:r>
      <w:r w:rsidRPr="00983C68">
        <w:rPr>
          <w:rFonts w:ascii="Calibri" w:hAnsi="Calibri" w:cs="Times New Roman"/>
          <w:noProof/>
          <w:szCs w:val="24"/>
        </w:rPr>
        <w:t xml:space="preserve"> </w:t>
      </w:r>
      <w:r w:rsidRPr="00983C68">
        <w:rPr>
          <w:rFonts w:ascii="Calibri" w:hAnsi="Calibri" w:cs="Times New Roman"/>
          <w:b/>
          <w:bCs/>
          <w:noProof/>
          <w:szCs w:val="24"/>
        </w:rPr>
        <w:t>55,</w:t>
      </w:r>
      <w:r w:rsidRPr="00983C68">
        <w:rPr>
          <w:rFonts w:ascii="Calibri" w:hAnsi="Calibri" w:cs="Times New Roman"/>
          <w:noProof/>
          <w:szCs w:val="24"/>
        </w:rPr>
        <w:t xml:space="preserve"> e6–e6 (2014).</w:t>
      </w:r>
    </w:p>
    <w:p w14:paraId="38E01B45"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20.</w:t>
      </w:r>
      <w:r w:rsidRPr="00983C68">
        <w:rPr>
          <w:rFonts w:ascii="Calibri" w:hAnsi="Calibri" w:cs="Times New Roman"/>
          <w:noProof/>
          <w:szCs w:val="24"/>
        </w:rPr>
        <w:tab/>
        <w:t xml:space="preserve">Sarkar, N. K., Kim, Y.-K. &amp; Grover, A. Coexpression network analysis associated with call of rice seedlings for encountering heat stress. </w:t>
      </w:r>
      <w:r w:rsidRPr="00983C68">
        <w:rPr>
          <w:rFonts w:ascii="Calibri" w:hAnsi="Calibri" w:cs="Times New Roman"/>
          <w:i/>
          <w:iCs/>
          <w:noProof/>
          <w:szCs w:val="24"/>
        </w:rPr>
        <w:t>Plant Mol. Biol.</w:t>
      </w:r>
      <w:r w:rsidRPr="00983C68">
        <w:rPr>
          <w:rFonts w:ascii="Calibri" w:hAnsi="Calibri" w:cs="Times New Roman"/>
          <w:noProof/>
          <w:szCs w:val="24"/>
        </w:rPr>
        <w:t xml:space="preserve"> </w:t>
      </w:r>
      <w:r w:rsidRPr="00983C68">
        <w:rPr>
          <w:rFonts w:ascii="Calibri" w:hAnsi="Calibri" w:cs="Times New Roman"/>
          <w:b/>
          <w:bCs/>
          <w:noProof/>
          <w:szCs w:val="24"/>
        </w:rPr>
        <w:t>84,</w:t>
      </w:r>
      <w:r w:rsidRPr="00983C68">
        <w:rPr>
          <w:rFonts w:ascii="Calibri" w:hAnsi="Calibri" w:cs="Times New Roman"/>
          <w:noProof/>
          <w:szCs w:val="24"/>
        </w:rPr>
        <w:t xml:space="preserve"> 125–143 (2014).</w:t>
      </w:r>
    </w:p>
    <w:p w14:paraId="0882ED2D"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21.</w:t>
      </w:r>
      <w:r w:rsidRPr="00983C68">
        <w:rPr>
          <w:rFonts w:ascii="Calibri" w:hAnsi="Calibri" w:cs="Times New Roman"/>
          <w:noProof/>
          <w:szCs w:val="24"/>
        </w:rPr>
        <w:tab/>
        <w:t xml:space="preserve">Zheng, Z.-L. &amp; Zhao, Y. Transcriptome comparison and gene coexpression network analysis provide a systems view of citrus response to ‘Candidatus Liberibacter asiaticus’ infection. </w:t>
      </w:r>
      <w:r w:rsidRPr="00983C68">
        <w:rPr>
          <w:rFonts w:ascii="Calibri" w:hAnsi="Calibri" w:cs="Times New Roman"/>
          <w:i/>
          <w:iCs/>
          <w:noProof/>
          <w:szCs w:val="24"/>
        </w:rPr>
        <w:t>BMC Genomics</w:t>
      </w:r>
      <w:r w:rsidRPr="00983C68">
        <w:rPr>
          <w:rFonts w:ascii="Calibri" w:hAnsi="Calibri" w:cs="Times New Roman"/>
          <w:noProof/>
          <w:szCs w:val="24"/>
        </w:rPr>
        <w:t xml:space="preserve"> </w:t>
      </w:r>
      <w:r w:rsidRPr="00983C68">
        <w:rPr>
          <w:rFonts w:ascii="Calibri" w:hAnsi="Calibri" w:cs="Times New Roman"/>
          <w:b/>
          <w:bCs/>
          <w:noProof/>
          <w:szCs w:val="24"/>
        </w:rPr>
        <w:t>14,</w:t>
      </w:r>
      <w:r w:rsidRPr="00983C68">
        <w:rPr>
          <w:rFonts w:ascii="Calibri" w:hAnsi="Calibri" w:cs="Times New Roman"/>
          <w:noProof/>
          <w:szCs w:val="24"/>
        </w:rPr>
        <w:t xml:space="preserve"> 27 (2013).</w:t>
      </w:r>
    </w:p>
    <w:p w14:paraId="21D19949"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22.</w:t>
      </w:r>
      <w:r w:rsidRPr="00983C68">
        <w:rPr>
          <w:rFonts w:ascii="Calibri" w:hAnsi="Calibri" w:cs="Times New Roman"/>
          <w:noProof/>
          <w:szCs w:val="24"/>
        </w:rPr>
        <w:tab/>
        <w:t xml:space="preserve">Ozaki, S. </w:t>
      </w:r>
      <w:r w:rsidRPr="00983C68">
        <w:rPr>
          <w:rFonts w:ascii="Calibri" w:hAnsi="Calibri" w:cs="Times New Roman"/>
          <w:i/>
          <w:iCs/>
          <w:noProof/>
          <w:szCs w:val="24"/>
        </w:rPr>
        <w:t>et al.</w:t>
      </w:r>
      <w:r w:rsidRPr="00983C68">
        <w:rPr>
          <w:rFonts w:ascii="Calibri" w:hAnsi="Calibri" w:cs="Times New Roman"/>
          <w:noProof/>
          <w:szCs w:val="24"/>
        </w:rPr>
        <w:t xml:space="preserve"> Coexpression analysis of tomato genes and experimental verification of coordinated expression of genes found in a functionally enriched coexpression module. </w:t>
      </w:r>
      <w:r w:rsidRPr="00983C68">
        <w:rPr>
          <w:rFonts w:ascii="Calibri" w:hAnsi="Calibri" w:cs="Times New Roman"/>
          <w:i/>
          <w:iCs/>
          <w:noProof/>
          <w:szCs w:val="24"/>
        </w:rPr>
        <w:t>DNA Res.</w:t>
      </w:r>
      <w:r w:rsidRPr="00983C68">
        <w:rPr>
          <w:rFonts w:ascii="Calibri" w:hAnsi="Calibri" w:cs="Times New Roman"/>
          <w:noProof/>
          <w:szCs w:val="24"/>
        </w:rPr>
        <w:t xml:space="preserve"> </w:t>
      </w:r>
      <w:r w:rsidRPr="00983C68">
        <w:rPr>
          <w:rFonts w:ascii="Calibri" w:hAnsi="Calibri" w:cs="Times New Roman"/>
          <w:b/>
          <w:bCs/>
          <w:noProof/>
          <w:szCs w:val="24"/>
        </w:rPr>
        <w:t>17,</w:t>
      </w:r>
      <w:r w:rsidRPr="00983C68">
        <w:rPr>
          <w:rFonts w:ascii="Calibri" w:hAnsi="Calibri" w:cs="Times New Roman"/>
          <w:noProof/>
          <w:szCs w:val="24"/>
        </w:rPr>
        <w:t xml:space="preserve"> 105–16 (2010).</w:t>
      </w:r>
    </w:p>
    <w:p w14:paraId="00F2595E"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23.</w:t>
      </w:r>
      <w:r w:rsidRPr="00983C68">
        <w:rPr>
          <w:rFonts w:ascii="Calibri" w:hAnsi="Calibri" w:cs="Times New Roman"/>
          <w:noProof/>
          <w:szCs w:val="24"/>
        </w:rPr>
        <w:tab/>
        <w:t xml:space="preserve">Swanson-Wagner, R. </w:t>
      </w:r>
      <w:r w:rsidRPr="00983C68">
        <w:rPr>
          <w:rFonts w:ascii="Calibri" w:hAnsi="Calibri" w:cs="Times New Roman"/>
          <w:i/>
          <w:iCs/>
          <w:noProof/>
          <w:szCs w:val="24"/>
        </w:rPr>
        <w:t>et al.</w:t>
      </w:r>
      <w:r w:rsidRPr="00983C68">
        <w:rPr>
          <w:rFonts w:ascii="Calibri" w:hAnsi="Calibri" w:cs="Times New Roman"/>
          <w:noProof/>
          <w:szCs w:val="24"/>
        </w:rPr>
        <w:t xml:space="preserve"> Reshaping of the maize transcriptome by domestication. </w:t>
      </w:r>
      <w:r w:rsidRPr="00983C68">
        <w:rPr>
          <w:rFonts w:ascii="Calibri" w:hAnsi="Calibri" w:cs="Times New Roman"/>
          <w:i/>
          <w:iCs/>
          <w:noProof/>
          <w:szCs w:val="24"/>
        </w:rPr>
        <w:t>PNAS</w:t>
      </w:r>
      <w:r w:rsidRPr="00983C68">
        <w:rPr>
          <w:rFonts w:ascii="Calibri" w:hAnsi="Calibri" w:cs="Times New Roman"/>
          <w:noProof/>
          <w:szCs w:val="24"/>
        </w:rPr>
        <w:t xml:space="preserve"> </w:t>
      </w:r>
      <w:r w:rsidRPr="00983C68">
        <w:rPr>
          <w:rFonts w:ascii="Calibri" w:hAnsi="Calibri" w:cs="Times New Roman"/>
          <w:b/>
          <w:bCs/>
          <w:noProof/>
          <w:szCs w:val="24"/>
        </w:rPr>
        <w:t>109,</w:t>
      </w:r>
      <w:r w:rsidRPr="00983C68">
        <w:rPr>
          <w:rFonts w:ascii="Calibri" w:hAnsi="Calibri" w:cs="Times New Roman"/>
          <w:noProof/>
          <w:szCs w:val="24"/>
        </w:rPr>
        <w:t xml:space="preserve"> 11878–11883 (2012).</w:t>
      </w:r>
    </w:p>
    <w:p w14:paraId="6C5B2870"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24.</w:t>
      </w:r>
      <w:r w:rsidRPr="00983C68">
        <w:rPr>
          <w:rFonts w:ascii="Calibri" w:hAnsi="Calibri" w:cs="Times New Roman"/>
          <w:noProof/>
          <w:szCs w:val="24"/>
        </w:rPr>
        <w:tab/>
        <w:t xml:space="preserve">Wolfe, C. J., Kohane, I. S. &amp; Butte, A. J. Systematic survey reveals general applicability of ‘guilt-by-association’ within gene coexpression networks. </w:t>
      </w:r>
      <w:r w:rsidRPr="00983C68">
        <w:rPr>
          <w:rFonts w:ascii="Calibri" w:hAnsi="Calibri" w:cs="Times New Roman"/>
          <w:i/>
          <w:iCs/>
          <w:noProof/>
          <w:szCs w:val="24"/>
        </w:rPr>
        <w:t>BMC Bioinformatics</w:t>
      </w:r>
      <w:r w:rsidRPr="00983C68">
        <w:rPr>
          <w:rFonts w:ascii="Calibri" w:hAnsi="Calibri" w:cs="Times New Roman"/>
          <w:noProof/>
          <w:szCs w:val="24"/>
        </w:rPr>
        <w:t xml:space="preserve"> </w:t>
      </w:r>
      <w:r w:rsidRPr="00983C68">
        <w:rPr>
          <w:rFonts w:ascii="Calibri" w:hAnsi="Calibri" w:cs="Times New Roman"/>
          <w:b/>
          <w:bCs/>
          <w:noProof/>
          <w:szCs w:val="24"/>
        </w:rPr>
        <w:t>6,</w:t>
      </w:r>
      <w:r w:rsidRPr="00983C68">
        <w:rPr>
          <w:rFonts w:ascii="Calibri" w:hAnsi="Calibri" w:cs="Times New Roman"/>
          <w:noProof/>
          <w:szCs w:val="24"/>
        </w:rPr>
        <w:t xml:space="preserve"> 227 (2005).</w:t>
      </w:r>
    </w:p>
    <w:p w14:paraId="002B40DC"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25.</w:t>
      </w:r>
      <w:r w:rsidRPr="00983C68">
        <w:rPr>
          <w:rFonts w:ascii="Calibri" w:hAnsi="Calibri" w:cs="Times New Roman"/>
          <w:noProof/>
          <w:szCs w:val="24"/>
        </w:rPr>
        <w:tab/>
        <w:t xml:space="preserve">Ritchie, M. D., Holzinger, E. R., Li, R., Pendergrass, S. A. &amp; Kim, D. Methods of integrating data to uncover genotype–phenotype interactions. </w:t>
      </w:r>
      <w:r w:rsidRPr="00983C68">
        <w:rPr>
          <w:rFonts w:ascii="Calibri" w:hAnsi="Calibri" w:cs="Times New Roman"/>
          <w:i/>
          <w:iCs/>
          <w:noProof/>
          <w:szCs w:val="24"/>
        </w:rPr>
        <w:t>Nat. Rev. Genet.</w:t>
      </w:r>
      <w:r w:rsidRPr="00983C68">
        <w:rPr>
          <w:rFonts w:ascii="Calibri" w:hAnsi="Calibri" w:cs="Times New Roman"/>
          <w:noProof/>
          <w:szCs w:val="24"/>
        </w:rPr>
        <w:t xml:space="preserve"> </w:t>
      </w:r>
      <w:r w:rsidRPr="00983C68">
        <w:rPr>
          <w:rFonts w:ascii="Calibri" w:hAnsi="Calibri" w:cs="Times New Roman"/>
          <w:b/>
          <w:bCs/>
          <w:noProof/>
          <w:szCs w:val="24"/>
        </w:rPr>
        <w:t>16,</w:t>
      </w:r>
      <w:r w:rsidRPr="00983C68">
        <w:rPr>
          <w:rFonts w:ascii="Calibri" w:hAnsi="Calibri" w:cs="Times New Roman"/>
          <w:noProof/>
          <w:szCs w:val="24"/>
        </w:rPr>
        <w:t xml:space="preserve"> 85–97 (2015).</w:t>
      </w:r>
    </w:p>
    <w:p w14:paraId="1663F3CB"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26.</w:t>
      </w:r>
      <w:r w:rsidRPr="00983C68">
        <w:rPr>
          <w:rFonts w:ascii="Calibri" w:hAnsi="Calibri" w:cs="Times New Roman"/>
          <w:noProof/>
          <w:szCs w:val="24"/>
        </w:rPr>
        <w:tab/>
        <w:t xml:space="preserve">Li, M., Chen, J., Wang, J., Hu, B. &amp; Chen, G. Modifying the DPClus algorithm for identifying protein complexes based on new topological structures. </w:t>
      </w:r>
      <w:r w:rsidRPr="00983C68">
        <w:rPr>
          <w:rFonts w:ascii="Calibri" w:hAnsi="Calibri" w:cs="Times New Roman"/>
          <w:i/>
          <w:iCs/>
          <w:noProof/>
          <w:szCs w:val="24"/>
        </w:rPr>
        <w:t>BMC Bioinformatics</w:t>
      </w:r>
      <w:r w:rsidRPr="00983C68">
        <w:rPr>
          <w:rFonts w:ascii="Calibri" w:hAnsi="Calibri" w:cs="Times New Roman"/>
          <w:noProof/>
          <w:szCs w:val="24"/>
        </w:rPr>
        <w:t xml:space="preserve"> </w:t>
      </w:r>
      <w:r w:rsidRPr="00983C68">
        <w:rPr>
          <w:rFonts w:ascii="Calibri" w:hAnsi="Calibri" w:cs="Times New Roman"/>
          <w:b/>
          <w:bCs/>
          <w:noProof/>
          <w:szCs w:val="24"/>
        </w:rPr>
        <w:t>9,</w:t>
      </w:r>
      <w:r w:rsidRPr="00983C68">
        <w:rPr>
          <w:rFonts w:ascii="Calibri" w:hAnsi="Calibri" w:cs="Times New Roman"/>
          <w:noProof/>
          <w:szCs w:val="24"/>
        </w:rPr>
        <w:t xml:space="preserve"> 398 (2008).</w:t>
      </w:r>
    </w:p>
    <w:p w14:paraId="138C6B3F"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27.</w:t>
      </w:r>
      <w:r w:rsidRPr="00983C68">
        <w:rPr>
          <w:rFonts w:ascii="Calibri" w:hAnsi="Calibri" w:cs="Times New Roman"/>
          <w:noProof/>
          <w:szCs w:val="24"/>
        </w:rPr>
        <w:tab/>
        <w:t xml:space="preserve">Calabrese, G. M. </w:t>
      </w:r>
      <w:r w:rsidRPr="00983C68">
        <w:rPr>
          <w:rFonts w:ascii="Calibri" w:hAnsi="Calibri" w:cs="Times New Roman"/>
          <w:i/>
          <w:iCs/>
          <w:noProof/>
          <w:szCs w:val="24"/>
        </w:rPr>
        <w:t>et al.</w:t>
      </w:r>
      <w:r w:rsidRPr="00983C68">
        <w:rPr>
          <w:rFonts w:ascii="Calibri" w:hAnsi="Calibri" w:cs="Times New Roman"/>
          <w:noProof/>
          <w:szCs w:val="24"/>
        </w:rPr>
        <w:t xml:space="preserve"> Integrating GWAS and Co-expression Network Data Identifies Bone Mineral Density Genes SPTBN1 and MARK3 and an Osteoblast Functional Module. </w:t>
      </w:r>
      <w:r w:rsidRPr="00983C68">
        <w:rPr>
          <w:rFonts w:ascii="Calibri" w:hAnsi="Calibri" w:cs="Times New Roman"/>
          <w:i/>
          <w:iCs/>
          <w:noProof/>
          <w:szCs w:val="24"/>
        </w:rPr>
        <w:t>Cell Syst.</w:t>
      </w:r>
      <w:r w:rsidRPr="00983C68">
        <w:rPr>
          <w:rFonts w:ascii="Calibri" w:hAnsi="Calibri" w:cs="Times New Roman"/>
          <w:noProof/>
          <w:szCs w:val="24"/>
        </w:rPr>
        <w:t xml:space="preserve"> </w:t>
      </w:r>
      <w:r w:rsidRPr="00983C68">
        <w:rPr>
          <w:rFonts w:ascii="Calibri" w:hAnsi="Calibri" w:cs="Times New Roman"/>
          <w:b/>
          <w:bCs/>
          <w:noProof/>
          <w:szCs w:val="24"/>
        </w:rPr>
        <w:t>4,</w:t>
      </w:r>
      <w:r w:rsidRPr="00983C68">
        <w:rPr>
          <w:rFonts w:ascii="Calibri" w:hAnsi="Calibri" w:cs="Times New Roman"/>
          <w:noProof/>
          <w:szCs w:val="24"/>
        </w:rPr>
        <w:t xml:space="preserve"> 46–59.e4 (2017).</w:t>
      </w:r>
    </w:p>
    <w:p w14:paraId="0CFB1016"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lastRenderedPageBreak/>
        <w:t>28.</w:t>
      </w:r>
      <w:r w:rsidRPr="00983C68">
        <w:rPr>
          <w:rFonts w:ascii="Calibri" w:hAnsi="Calibri" w:cs="Times New Roman"/>
          <w:noProof/>
          <w:szCs w:val="24"/>
        </w:rPr>
        <w:tab/>
        <w:t xml:space="preserve">Bunyavanich, S. </w:t>
      </w:r>
      <w:r w:rsidRPr="00983C68">
        <w:rPr>
          <w:rFonts w:ascii="Calibri" w:hAnsi="Calibri" w:cs="Times New Roman"/>
          <w:i/>
          <w:iCs/>
          <w:noProof/>
          <w:szCs w:val="24"/>
        </w:rPr>
        <w:t>et al.</w:t>
      </w:r>
      <w:r w:rsidRPr="00983C68">
        <w:rPr>
          <w:rFonts w:ascii="Calibri" w:hAnsi="Calibri" w:cs="Times New Roman"/>
          <w:noProof/>
          <w:szCs w:val="24"/>
        </w:rPr>
        <w:t xml:space="preserve"> Integrated genome-wide association, coexpression network, and expression single nucleotide polymorphism analysis identifies novel pathway in allergic rhinitis. </w:t>
      </w:r>
      <w:r w:rsidRPr="00983C68">
        <w:rPr>
          <w:rFonts w:ascii="Calibri" w:hAnsi="Calibri" w:cs="Times New Roman"/>
          <w:i/>
          <w:iCs/>
          <w:noProof/>
          <w:szCs w:val="24"/>
        </w:rPr>
        <w:t>BMC Med. Genomics</w:t>
      </w:r>
      <w:r w:rsidRPr="00983C68">
        <w:rPr>
          <w:rFonts w:ascii="Calibri" w:hAnsi="Calibri" w:cs="Times New Roman"/>
          <w:noProof/>
          <w:szCs w:val="24"/>
        </w:rPr>
        <w:t xml:space="preserve"> </w:t>
      </w:r>
      <w:r w:rsidRPr="00983C68">
        <w:rPr>
          <w:rFonts w:ascii="Calibri" w:hAnsi="Calibri" w:cs="Times New Roman"/>
          <w:b/>
          <w:bCs/>
          <w:noProof/>
          <w:szCs w:val="24"/>
        </w:rPr>
        <w:t>7,</w:t>
      </w:r>
      <w:r w:rsidRPr="00983C68">
        <w:rPr>
          <w:rFonts w:ascii="Calibri" w:hAnsi="Calibri" w:cs="Times New Roman"/>
          <w:noProof/>
          <w:szCs w:val="24"/>
        </w:rPr>
        <w:t xml:space="preserve"> 48 (2014).</w:t>
      </w:r>
    </w:p>
    <w:p w14:paraId="16A4CA82"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29.</w:t>
      </w:r>
      <w:r w:rsidRPr="00983C68">
        <w:rPr>
          <w:rFonts w:ascii="Calibri" w:hAnsi="Calibri" w:cs="Times New Roman"/>
          <w:noProof/>
          <w:szCs w:val="24"/>
        </w:rPr>
        <w:tab/>
        <w:t xml:space="preserve">Taşan, M. </w:t>
      </w:r>
      <w:r w:rsidRPr="00983C68">
        <w:rPr>
          <w:rFonts w:ascii="Calibri" w:hAnsi="Calibri" w:cs="Times New Roman"/>
          <w:i/>
          <w:iCs/>
          <w:noProof/>
          <w:szCs w:val="24"/>
        </w:rPr>
        <w:t>et al.</w:t>
      </w:r>
      <w:r w:rsidRPr="00983C68">
        <w:rPr>
          <w:rFonts w:ascii="Calibri" w:hAnsi="Calibri" w:cs="Times New Roman"/>
          <w:noProof/>
          <w:szCs w:val="24"/>
        </w:rPr>
        <w:t xml:space="preserve"> Selecting causal genes from genome-wide association studies via functionally coherent subnetworks. </w:t>
      </w:r>
      <w:r w:rsidRPr="00983C68">
        <w:rPr>
          <w:rFonts w:ascii="Calibri" w:hAnsi="Calibri" w:cs="Times New Roman"/>
          <w:b/>
          <w:bCs/>
          <w:noProof/>
          <w:szCs w:val="24"/>
        </w:rPr>
        <w:t>12,</w:t>
      </w:r>
      <w:r w:rsidRPr="00983C68">
        <w:rPr>
          <w:rFonts w:ascii="Calibri" w:hAnsi="Calibri" w:cs="Times New Roman"/>
          <w:noProof/>
          <w:szCs w:val="24"/>
        </w:rPr>
        <w:t xml:space="preserve"> (2014).</w:t>
      </w:r>
    </w:p>
    <w:p w14:paraId="4AF990D5"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30.</w:t>
      </w:r>
      <w:r w:rsidRPr="00983C68">
        <w:rPr>
          <w:rFonts w:ascii="Calibri" w:hAnsi="Calibri" w:cs="Times New Roman"/>
          <w:noProof/>
          <w:szCs w:val="24"/>
        </w:rPr>
        <w:tab/>
        <w:t xml:space="preserve">USDA. </w:t>
      </w:r>
      <w:r w:rsidRPr="00983C68">
        <w:rPr>
          <w:rFonts w:ascii="Calibri" w:hAnsi="Calibri" w:cs="Times New Roman"/>
          <w:i/>
          <w:iCs/>
          <w:noProof/>
          <w:szCs w:val="24"/>
        </w:rPr>
        <w:t>Crop Production 2015 Summary</w:t>
      </w:r>
      <w:r w:rsidRPr="00983C68">
        <w:rPr>
          <w:rFonts w:ascii="Calibri" w:hAnsi="Calibri" w:cs="Times New Roman"/>
          <w:noProof/>
          <w:szCs w:val="24"/>
        </w:rPr>
        <w:t>. (2016).</w:t>
      </w:r>
    </w:p>
    <w:p w14:paraId="633622D6"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31.</w:t>
      </w:r>
      <w:r w:rsidRPr="00983C68">
        <w:rPr>
          <w:rFonts w:ascii="Calibri" w:hAnsi="Calibri" w:cs="Times New Roman"/>
          <w:noProof/>
          <w:szCs w:val="24"/>
        </w:rPr>
        <w:tab/>
        <w:t xml:space="preserve">Baxter, I. Ionomics: The functional genomics of elements. </w:t>
      </w:r>
      <w:r w:rsidRPr="00983C68">
        <w:rPr>
          <w:rFonts w:ascii="Calibri" w:hAnsi="Calibri" w:cs="Times New Roman"/>
          <w:i/>
          <w:iCs/>
          <w:noProof/>
          <w:szCs w:val="24"/>
        </w:rPr>
        <w:t>Brief. Funct. Genomics</w:t>
      </w:r>
      <w:r w:rsidRPr="00983C68">
        <w:rPr>
          <w:rFonts w:ascii="Calibri" w:hAnsi="Calibri" w:cs="Times New Roman"/>
          <w:noProof/>
          <w:szCs w:val="24"/>
        </w:rPr>
        <w:t xml:space="preserve"> </w:t>
      </w:r>
      <w:r w:rsidRPr="00983C68">
        <w:rPr>
          <w:rFonts w:ascii="Calibri" w:hAnsi="Calibri" w:cs="Times New Roman"/>
          <w:b/>
          <w:bCs/>
          <w:noProof/>
          <w:szCs w:val="24"/>
        </w:rPr>
        <w:t>9,</w:t>
      </w:r>
      <w:r w:rsidRPr="00983C68">
        <w:rPr>
          <w:rFonts w:ascii="Calibri" w:hAnsi="Calibri" w:cs="Times New Roman"/>
          <w:noProof/>
          <w:szCs w:val="24"/>
        </w:rPr>
        <w:t xml:space="preserve"> 149–56 (2010).</w:t>
      </w:r>
    </w:p>
    <w:p w14:paraId="2EE34788"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32.</w:t>
      </w:r>
      <w:r w:rsidRPr="00983C68">
        <w:rPr>
          <w:rFonts w:ascii="Calibri" w:hAnsi="Calibri" w:cs="Times New Roman"/>
          <w:noProof/>
          <w:szCs w:val="24"/>
        </w:rPr>
        <w:tab/>
        <w:t xml:space="preserve">Guerinot, M. Lou &amp; Salt, D. E. Fortified Foods and Phytoremediation . Two Sides of the Same Coin 1. </w:t>
      </w:r>
      <w:r w:rsidRPr="00983C68">
        <w:rPr>
          <w:rFonts w:ascii="Calibri" w:hAnsi="Calibri" w:cs="Times New Roman"/>
          <w:b/>
          <w:bCs/>
          <w:noProof/>
          <w:szCs w:val="24"/>
        </w:rPr>
        <w:t>3755,</w:t>
      </w:r>
      <w:r w:rsidRPr="00983C68">
        <w:rPr>
          <w:rFonts w:ascii="Calibri" w:hAnsi="Calibri" w:cs="Times New Roman"/>
          <w:noProof/>
          <w:szCs w:val="24"/>
        </w:rPr>
        <w:t xml:space="preserve"> (2017).</w:t>
      </w:r>
    </w:p>
    <w:p w14:paraId="603BF370"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33.</w:t>
      </w:r>
      <w:r w:rsidRPr="00983C68">
        <w:rPr>
          <w:rFonts w:ascii="Calibri" w:hAnsi="Calibri" w:cs="Times New Roman"/>
          <w:noProof/>
          <w:szCs w:val="24"/>
        </w:rPr>
        <w:tab/>
        <w:t xml:space="preserve">Baxter, I. R. </w:t>
      </w:r>
      <w:r w:rsidRPr="00983C68">
        <w:rPr>
          <w:rFonts w:ascii="Calibri" w:hAnsi="Calibri" w:cs="Times New Roman"/>
          <w:i/>
          <w:iCs/>
          <w:noProof/>
          <w:szCs w:val="24"/>
        </w:rPr>
        <w:t>et al.</w:t>
      </w:r>
      <w:r w:rsidRPr="00983C68">
        <w:rPr>
          <w:rFonts w:ascii="Calibri" w:hAnsi="Calibri" w:cs="Times New Roman"/>
          <w:noProof/>
          <w:szCs w:val="24"/>
        </w:rPr>
        <w:t xml:space="preserve"> The leaf ionome as a multivariable system to detect a plant’s physiological status. </w:t>
      </w:r>
      <w:r w:rsidRPr="00983C68">
        <w:rPr>
          <w:rFonts w:ascii="Calibri" w:hAnsi="Calibri" w:cs="Times New Roman"/>
          <w:i/>
          <w:iCs/>
          <w:noProof/>
          <w:szCs w:val="24"/>
        </w:rPr>
        <w:t>Proc. Natl. Acad. Sci. U. S. A.</w:t>
      </w:r>
      <w:r w:rsidRPr="00983C68">
        <w:rPr>
          <w:rFonts w:ascii="Calibri" w:hAnsi="Calibri" w:cs="Times New Roman"/>
          <w:noProof/>
          <w:szCs w:val="24"/>
        </w:rPr>
        <w:t xml:space="preserve"> </w:t>
      </w:r>
      <w:r w:rsidRPr="00983C68">
        <w:rPr>
          <w:rFonts w:ascii="Calibri" w:hAnsi="Calibri" w:cs="Times New Roman"/>
          <w:b/>
          <w:bCs/>
          <w:noProof/>
          <w:szCs w:val="24"/>
        </w:rPr>
        <w:t>105,</w:t>
      </w:r>
      <w:r w:rsidRPr="00983C68">
        <w:rPr>
          <w:rFonts w:ascii="Calibri" w:hAnsi="Calibri" w:cs="Times New Roman"/>
          <w:noProof/>
          <w:szCs w:val="24"/>
        </w:rPr>
        <w:t xml:space="preserve"> 12081–6 (2008).</w:t>
      </w:r>
    </w:p>
    <w:p w14:paraId="76F6F104"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34.</w:t>
      </w:r>
      <w:r w:rsidRPr="00983C68">
        <w:rPr>
          <w:rFonts w:ascii="Calibri" w:hAnsi="Calibri" w:cs="Times New Roman"/>
          <w:noProof/>
          <w:szCs w:val="24"/>
        </w:rPr>
        <w:tab/>
        <w:t xml:space="preserve">Schaefer, R. J., Briskine, R., Springer, N. M. &amp; Myers, C. L. Discovering functional modules across diverse maize transcriptomes using COB, the co-expression browser. </w:t>
      </w:r>
      <w:r w:rsidRPr="00983C68">
        <w:rPr>
          <w:rFonts w:ascii="Calibri" w:hAnsi="Calibri" w:cs="Times New Roman"/>
          <w:i/>
          <w:iCs/>
          <w:noProof/>
          <w:szCs w:val="24"/>
        </w:rPr>
        <w:t>PLoS One</w:t>
      </w:r>
      <w:r w:rsidRPr="00983C68">
        <w:rPr>
          <w:rFonts w:ascii="Calibri" w:hAnsi="Calibri" w:cs="Times New Roman"/>
          <w:noProof/>
          <w:szCs w:val="24"/>
        </w:rPr>
        <w:t xml:space="preserve"> </w:t>
      </w:r>
      <w:r w:rsidRPr="00983C68">
        <w:rPr>
          <w:rFonts w:ascii="Calibri" w:hAnsi="Calibri" w:cs="Times New Roman"/>
          <w:b/>
          <w:bCs/>
          <w:noProof/>
          <w:szCs w:val="24"/>
        </w:rPr>
        <w:t>9,</w:t>
      </w:r>
      <w:r w:rsidRPr="00983C68">
        <w:rPr>
          <w:rFonts w:ascii="Calibri" w:hAnsi="Calibri" w:cs="Times New Roman"/>
          <w:noProof/>
          <w:szCs w:val="24"/>
        </w:rPr>
        <w:t xml:space="preserve"> 99193 (2014).</w:t>
      </w:r>
    </w:p>
    <w:p w14:paraId="7A8924C7"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35.</w:t>
      </w:r>
      <w:r w:rsidRPr="00983C68">
        <w:rPr>
          <w:rFonts w:ascii="Calibri" w:hAnsi="Calibri" w:cs="Times New Roman"/>
          <w:noProof/>
          <w:szCs w:val="24"/>
        </w:rPr>
        <w:tab/>
        <w:t xml:space="preserve">Swanson-Wagner, R. </w:t>
      </w:r>
      <w:r w:rsidRPr="00983C68">
        <w:rPr>
          <w:rFonts w:ascii="Calibri" w:hAnsi="Calibri" w:cs="Times New Roman"/>
          <w:i/>
          <w:iCs/>
          <w:noProof/>
          <w:szCs w:val="24"/>
        </w:rPr>
        <w:t>et al.</w:t>
      </w:r>
      <w:r w:rsidRPr="00983C68">
        <w:rPr>
          <w:rFonts w:ascii="Calibri" w:hAnsi="Calibri" w:cs="Times New Roman"/>
          <w:noProof/>
          <w:szCs w:val="24"/>
        </w:rPr>
        <w:t xml:space="preserve"> Reshaping of the maize transcriptome by domestication. </w:t>
      </w:r>
      <w:r w:rsidRPr="00983C68">
        <w:rPr>
          <w:rFonts w:ascii="Calibri" w:hAnsi="Calibri" w:cs="Times New Roman"/>
          <w:i/>
          <w:iCs/>
          <w:noProof/>
          <w:szCs w:val="24"/>
        </w:rPr>
        <w:t>Proc. Natl. Acad. Sci. U. S. A.</w:t>
      </w:r>
      <w:r w:rsidRPr="00983C68">
        <w:rPr>
          <w:rFonts w:ascii="Calibri" w:hAnsi="Calibri" w:cs="Times New Roman"/>
          <w:noProof/>
          <w:szCs w:val="24"/>
        </w:rPr>
        <w:t xml:space="preserve"> </w:t>
      </w:r>
      <w:r w:rsidRPr="00983C68">
        <w:rPr>
          <w:rFonts w:ascii="Calibri" w:hAnsi="Calibri" w:cs="Times New Roman"/>
          <w:b/>
          <w:bCs/>
          <w:noProof/>
          <w:szCs w:val="24"/>
        </w:rPr>
        <w:t>109,</w:t>
      </w:r>
      <w:r w:rsidRPr="00983C68">
        <w:rPr>
          <w:rFonts w:ascii="Calibri" w:hAnsi="Calibri" w:cs="Times New Roman"/>
          <w:noProof/>
          <w:szCs w:val="24"/>
        </w:rPr>
        <w:t xml:space="preserve"> (2012).</w:t>
      </w:r>
    </w:p>
    <w:p w14:paraId="7A54F015"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36.</w:t>
      </w:r>
      <w:r w:rsidRPr="00983C68">
        <w:rPr>
          <w:rFonts w:ascii="Calibri" w:hAnsi="Calibri" w:cs="Times New Roman"/>
          <w:noProof/>
          <w:szCs w:val="24"/>
        </w:rPr>
        <w:tab/>
        <w:t xml:space="preserve">Schaefer, R. J., Michno, J.-M. &amp; Myers, C. L. Unraveling gene function in agricultural species using gene co-expression networks. </w:t>
      </w:r>
      <w:r w:rsidRPr="00983C68">
        <w:rPr>
          <w:rFonts w:ascii="Calibri" w:hAnsi="Calibri" w:cs="Times New Roman"/>
          <w:i/>
          <w:iCs/>
          <w:noProof/>
          <w:szCs w:val="24"/>
        </w:rPr>
        <w:t>Biochim. Biophys. Acta - Gene Regul. Mech.</w:t>
      </w:r>
      <w:r w:rsidRPr="00983C68">
        <w:rPr>
          <w:rFonts w:ascii="Calibri" w:hAnsi="Calibri" w:cs="Times New Roman"/>
          <w:noProof/>
          <w:szCs w:val="24"/>
        </w:rPr>
        <w:t xml:space="preserve"> (2016). doi:10.1016/j.bbagrm.2016.07.016</w:t>
      </w:r>
    </w:p>
    <w:p w14:paraId="278B5755"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37.</w:t>
      </w:r>
      <w:r w:rsidRPr="00983C68">
        <w:rPr>
          <w:rFonts w:ascii="Calibri" w:hAnsi="Calibri" w:cs="Times New Roman"/>
          <w:noProof/>
          <w:szCs w:val="24"/>
        </w:rPr>
        <w:tab/>
        <w:t xml:space="preserve">Hirsch, C. N. </w:t>
      </w:r>
      <w:r w:rsidRPr="00983C68">
        <w:rPr>
          <w:rFonts w:ascii="Calibri" w:hAnsi="Calibri" w:cs="Times New Roman"/>
          <w:i/>
          <w:iCs/>
          <w:noProof/>
          <w:szCs w:val="24"/>
        </w:rPr>
        <w:t>et al.</w:t>
      </w:r>
      <w:r w:rsidRPr="00983C68">
        <w:rPr>
          <w:rFonts w:ascii="Calibri" w:hAnsi="Calibri" w:cs="Times New Roman"/>
          <w:noProof/>
          <w:szCs w:val="24"/>
        </w:rPr>
        <w:t xml:space="preserve"> Insights into the maize pan-genome and pan-transcriptome. </w:t>
      </w:r>
      <w:r w:rsidRPr="00983C68">
        <w:rPr>
          <w:rFonts w:ascii="Calibri" w:hAnsi="Calibri" w:cs="Times New Roman"/>
          <w:i/>
          <w:iCs/>
          <w:noProof/>
          <w:szCs w:val="24"/>
        </w:rPr>
        <w:t>Plant Cell</w:t>
      </w:r>
      <w:r w:rsidRPr="00983C68">
        <w:rPr>
          <w:rFonts w:ascii="Calibri" w:hAnsi="Calibri" w:cs="Times New Roman"/>
          <w:noProof/>
          <w:szCs w:val="24"/>
        </w:rPr>
        <w:t xml:space="preserve"> </w:t>
      </w:r>
      <w:r w:rsidRPr="00983C68">
        <w:rPr>
          <w:rFonts w:ascii="Calibri" w:hAnsi="Calibri" w:cs="Times New Roman"/>
          <w:b/>
          <w:bCs/>
          <w:noProof/>
          <w:szCs w:val="24"/>
        </w:rPr>
        <w:t>26,</w:t>
      </w:r>
      <w:r w:rsidRPr="00983C68">
        <w:rPr>
          <w:rFonts w:ascii="Calibri" w:hAnsi="Calibri" w:cs="Times New Roman"/>
          <w:noProof/>
          <w:szCs w:val="24"/>
        </w:rPr>
        <w:t xml:space="preserve"> 121–35 (2014).</w:t>
      </w:r>
    </w:p>
    <w:p w14:paraId="27A21B8A"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38.</w:t>
      </w:r>
      <w:r w:rsidRPr="00983C68">
        <w:rPr>
          <w:rFonts w:ascii="Calibri" w:hAnsi="Calibri" w:cs="Times New Roman"/>
          <w:noProof/>
          <w:szCs w:val="24"/>
        </w:rPr>
        <w:tab/>
        <w:t xml:space="preserve">Stelpflug, S. C. </w:t>
      </w:r>
      <w:r w:rsidRPr="00983C68">
        <w:rPr>
          <w:rFonts w:ascii="Calibri" w:hAnsi="Calibri" w:cs="Times New Roman"/>
          <w:i/>
          <w:iCs/>
          <w:noProof/>
          <w:szCs w:val="24"/>
        </w:rPr>
        <w:t>et al.</w:t>
      </w:r>
      <w:r w:rsidRPr="00983C68">
        <w:rPr>
          <w:rFonts w:ascii="Calibri" w:hAnsi="Calibri" w:cs="Times New Roman"/>
          <w:noProof/>
          <w:szCs w:val="24"/>
        </w:rPr>
        <w:t xml:space="preserve"> An expanded maize gene expression atlas based on RNA-sequencing and its use to explore root development. </w:t>
      </w:r>
      <w:r w:rsidRPr="00983C68">
        <w:rPr>
          <w:rFonts w:ascii="Calibri" w:hAnsi="Calibri" w:cs="Times New Roman"/>
          <w:i/>
          <w:iCs/>
          <w:noProof/>
          <w:szCs w:val="24"/>
        </w:rPr>
        <w:t>Plant Genome</w:t>
      </w:r>
      <w:r w:rsidRPr="00983C68">
        <w:rPr>
          <w:rFonts w:ascii="Calibri" w:hAnsi="Calibri" w:cs="Times New Roman"/>
          <w:noProof/>
          <w:szCs w:val="24"/>
        </w:rPr>
        <w:t xml:space="preserve"> 314–362 (2015). doi:10.3835/plantgenome2015.04.0025</w:t>
      </w:r>
    </w:p>
    <w:p w14:paraId="110757CD"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39.</w:t>
      </w:r>
      <w:r w:rsidRPr="00983C68">
        <w:rPr>
          <w:rFonts w:ascii="Calibri" w:hAnsi="Calibri" w:cs="Times New Roman"/>
          <w:noProof/>
          <w:szCs w:val="24"/>
        </w:rPr>
        <w:tab/>
        <w:t xml:space="preserve">Schaefer, R. J. </w:t>
      </w:r>
      <w:r w:rsidRPr="00983C68">
        <w:rPr>
          <w:rFonts w:ascii="Calibri" w:hAnsi="Calibri" w:cs="Times New Roman"/>
          <w:i/>
          <w:iCs/>
          <w:noProof/>
          <w:szCs w:val="24"/>
        </w:rPr>
        <w:t>et al.</w:t>
      </w:r>
      <w:r w:rsidRPr="00983C68">
        <w:rPr>
          <w:rFonts w:ascii="Calibri" w:hAnsi="Calibri" w:cs="Times New Roman"/>
          <w:noProof/>
          <w:szCs w:val="24"/>
        </w:rPr>
        <w:t xml:space="preserve"> Discovering functional modules across diverse maize transcriptomes using COB, the co-expression browser. </w:t>
      </w:r>
      <w:r w:rsidRPr="00983C68">
        <w:rPr>
          <w:rFonts w:ascii="Calibri" w:hAnsi="Calibri" w:cs="Times New Roman"/>
          <w:i/>
          <w:iCs/>
          <w:noProof/>
          <w:szCs w:val="24"/>
        </w:rPr>
        <w:t>PLoS One</w:t>
      </w:r>
      <w:r w:rsidRPr="00983C68">
        <w:rPr>
          <w:rFonts w:ascii="Calibri" w:hAnsi="Calibri" w:cs="Times New Roman"/>
          <w:noProof/>
          <w:szCs w:val="24"/>
        </w:rPr>
        <w:t xml:space="preserve"> </w:t>
      </w:r>
      <w:r w:rsidRPr="00983C68">
        <w:rPr>
          <w:rFonts w:ascii="Calibri" w:hAnsi="Calibri" w:cs="Times New Roman"/>
          <w:b/>
          <w:bCs/>
          <w:noProof/>
          <w:szCs w:val="24"/>
        </w:rPr>
        <w:t>9,</w:t>
      </w:r>
      <w:r w:rsidRPr="00983C68">
        <w:rPr>
          <w:rFonts w:ascii="Calibri" w:hAnsi="Calibri" w:cs="Times New Roman"/>
          <w:noProof/>
          <w:szCs w:val="24"/>
        </w:rPr>
        <w:t xml:space="preserve"> 99193 (2014).</w:t>
      </w:r>
    </w:p>
    <w:p w14:paraId="61BFFEB4" w14:textId="0F50DAEA"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40.</w:t>
      </w:r>
      <w:r w:rsidRPr="00983C68">
        <w:rPr>
          <w:rFonts w:ascii="Calibri" w:hAnsi="Calibri" w:cs="Times New Roman"/>
          <w:noProof/>
          <w:szCs w:val="24"/>
        </w:rPr>
        <w:tab/>
        <w:t>Dongen, S. van. MCL: A Cluster Algo</w:t>
      </w:r>
      <w:r w:rsidR="00305A2F">
        <w:rPr>
          <w:rFonts w:ascii="Calibri" w:hAnsi="Calibri" w:cs="Times New Roman"/>
          <w:noProof/>
          <w:szCs w:val="24"/>
        </w:rPr>
        <w:t>r</w:t>
      </w:r>
      <w:r w:rsidRPr="00983C68">
        <w:rPr>
          <w:rFonts w:ascii="Calibri" w:hAnsi="Calibri" w:cs="Times New Roman"/>
          <w:noProof/>
          <w:szCs w:val="24"/>
        </w:rPr>
        <w:t>ithm for Graphs. (2000).</w:t>
      </w:r>
    </w:p>
    <w:p w14:paraId="1D9B382D"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41.</w:t>
      </w:r>
      <w:r w:rsidRPr="00983C68">
        <w:rPr>
          <w:rFonts w:ascii="Calibri" w:hAnsi="Calibri" w:cs="Times New Roman"/>
          <w:noProof/>
          <w:szCs w:val="24"/>
        </w:rPr>
        <w:tab/>
        <w:t xml:space="preserve">Ghazalpour, A. </w:t>
      </w:r>
      <w:r w:rsidRPr="00983C68">
        <w:rPr>
          <w:rFonts w:ascii="Calibri" w:hAnsi="Calibri" w:cs="Times New Roman"/>
          <w:i/>
          <w:iCs/>
          <w:noProof/>
          <w:szCs w:val="24"/>
        </w:rPr>
        <w:t>et al.</w:t>
      </w:r>
      <w:r w:rsidRPr="00983C68">
        <w:rPr>
          <w:rFonts w:ascii="Calibri" w:hAnsi="Calibri" w:cs="Times New Roman"/>
          <w:noProof/>
          <w:szCs w:val="24"/>
        </w:rPr>
        <w:t xml:space="preserve"> Integrating genetic and network analysis to characterize genes related to mouse weight. </w:t>
      </w:r>
      <w:r w:rsidRPr="00983C68">
        <w:rPr>
          <w:rFonts w:ascii="Calibri" w:hAnsi="Calibri" w:cs="Times New Roman"/>
          <w:i/>
          <w:iCs/>
          <w:noProof/>
          <w:szCs w:val="24"/>
        </w:rPr>
        <w:t>PLoS Genet.</w:t>
      </w:r>
      <w:r w:rsidRPr="00983C68">
        <w:rPr>
          <w:rFonts w:ascii="Calibri" w:hAnsi="Calibri" w:cs="Times New Roman"/>
          <w:noProof/>
          <w:szCs w:val="24"/>
        </w:rPr>
        <w:t xml:space="preserve"> </w:t>
      </w:r>
      <w:r w:rsidRPr="00983C68">
        <w:rPr>
          <w:rFonts w:ascii="Calibri" w:hAnsi="Calibri" w:cs="Times New Roman"/>
          <w:b/>
          <w:bCs/>
          <w:noProof/>
          <w:szCs w:val="24"/>
        </w:rPr>
        <w:t>2,</w:t>
      </w:r>
      <w:r w:rsidRPr="00983C68">
        <w:rPr>
          <w:rFonts w:ascii="Calibri" w:hAnsi="Calibri" w:cs="Times New Roman"/>
          <w:noProof/>
          <w:szCs w:val="24"/>
        </w:rPr>
        <w:t xml:space="preserve"> e130 (2006).</w:t>
      </w:r>
    </w:p>
    <w:p w14:paraId="66C6E8B1"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42.</w:t>
      </w:r>
      <w:r w:rsidRPr="00983C68">
        <w:rPr>
          <w:rFonts w:ascii="Calibri" w:hAnsi="Calibri" w:cs="Times New Roman"/>
          <w:noProof/>
          <w:szCs w:val="24"/>
        </w:rPr>
        <w:tab/>
        <w:t xml:space="preserve">Baxter, I. &amp; Dilkes, B. P. Elemental profiles reflect plant adaptations to the environment. </w:t>
      </w:r>
      <w:r w:rsidRPr="00983C68">
        <w:rPr>
          <w:rFonts w:ascii="Calibri" w:hAnsi="Calibri" w:cs="Times New Roman"/>
          <w:i/>
          <w:iCs/>
          <w:noProof/>
          <w:szCs w:val="24"/>
        </w:rPr>
        <w:t>Science</w:t>
      </w:r>
      <w:r w:rsidRPr="00983C68">
        <w:rPr>
          <w:rFonts w:ascii="Calibri" w:hAnsi="Calibri" w:cs="Times New Roman"/>
          <w:noProof/>
          <w:szCs w:val="24"/>
        </w:rPr>
        <w:t xml:space="preserve"> </w:t>
      </w:r>
      <w:r w:rsidRPr="00983C68">
        <w:rPr>
          <w:rFonts w:ascii="Calibri" w:hAnsi="Calibri" w:cs="Times New Roman"/>
          <w:b/>
          <w:bCs/>
          <w:noProof/>
          <w:szCs w:val="24"/>
        </w:rPr>
        <w:t>336,</w:t>
      </w:r>
      <w:r w:rsidRPr="00983C68">
        <w:rPr>
          <w:rFonts w:ascii="Calibri" w:hAnsi="Calibri" w:cs="Times New Roman"/>
          <w:noProof/>
          <w:szCs w:val="24"/>
        </w:rPr>
        <w:t xml:space="preserve"> 1661–3 (2012).</w:t>
      </w:r>
    </w:p>
    <w:p w14:paraId="77D9C00A"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43.</w:t>
      </w:r>
      <w:r w:rsidRPr="00983C68">
        <w:rPr>
          <w:rFonts w:ascii="Calibri" w:hAnsi="Calibri" w:cs="Times New Roman"/>
          <w:noProof/>
          <w:szCs w:val="24"/>
        </w:rPr>
        <w:tab/>
        <w:t xml:space="preserve">Ziegler, G. </w:t>
      </w:r>
      <w:r w:rsidRPr="00983C68">
        <w:rPr>
          <w:rFonts w:ascii="Calibri" w:hAnsi="Calibri" w:cs="Times New Roman"/>
          <w:i/>
          <w:iCs/>
          <w:noProof/>
          <w:szCs w:val="24"/>
        </w:rPr>
        <w:t>et al.</w:t>
      </w:r>
      <w:r w:rsidRPr="00983C68">
        <w:rPr>
          <w:rFonts w:ascii="Calibri" w:hAnsi="Calibri" w:cs="Times New Roman"/>
          <w:noProof/>
          <w:szCs w:val="24"/>
        </w:rPr>
        <w:t xml:space="preserve"> Elemental Accumulation in Kernels of the Maize Nested Association Mapping Panel Reveals Signals of Gene by Environment Interactions. </w:t>
      </w:r>
      <w:r w:rsidRPr="00983C68">
        <w:rPr>
          <w:rFonts w:ascii="Calibri" w:hAnsi="Calibri" w:cs="Times New Roman"/>
          <w:i/>
          <w:iCs/>
          <w:noProof/>
          <w:szCs w:val="24"/>
        </w:rPr>
        <w:t>bioRxiv</w:t>
      </w:r>
      <w:r w:rsidRPr="00983C68">
        <w:rPr>
          <w:rFonts w:ascii="Calibri" w:hAnsi="Calibri" w:cs="Times New Roman"/>
          <w:noProof/>
          <w:szCs w:val="24"/>
        </w:rPr>
        <w:t xml:space="preserve"> (2017).</w:t>
      </w:r>
    </w:p>
    <w:p w14:paraId="77A9357E"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44.</w:t>
      </w:r>
      <w:r w:rsidRPr="00983C68">
        <w:rPr>
          <w:rFonts w:ascii="Calibri" w:hAnsi="Calibri" w:cs="Times New Roman"/>
          <w:noProof/>
          <w:szCs w:val="24"/>
        </w:rPr>
        <w:tab/>
        <w:t xml:space="preserve">Valdar, W., Holmes, C. C., Mott, R. &amp; Flint, J. Mapping in structured populations by resample model averaging. </w:t>
      </w:r>
      <w:r w:rsidRPr="00983C68">
        <w:rPr>
          <w:rFonts w:ascii="Calibri" w:hAnsi="Calibri" w:cs="Times New Roman"/>
          <w:i/>
          <w:iCs/>
          <w:noProof/>
          <w:szCs w:val="24"/>
        </w:rPr>
        <w:t>Genetics</w:t>
      </w:r>
      <w:r w:rsidRPr="00983C68">
        <w:rPr>
          <w:rFonts w:ascii="Calibri" w:hAnsi="Calibri" w:cs="Times New Roman"/>
          <w:noProof/>
          <w:szCs w:val="24"/>
        </w:rPr>
        <w:t xml:space="preserve"> </w:t>
      </w:r>
      <w:r w:rsidRPr="00983C68">
        <w:rPr>
          <w:rFonts w:ascii="Calibri" w:hAnsi="Calibri" w:cs="Times New Roman"/>
          <w:b/>
          <w:bCs/>
          <w:noProof/>
          <w:szCs w:val="24"/>
        </w:rPr>
        <w:t>182,</w:t>
      </w:r>
      <w:r w:rsidRPr="00983C68">
        <w:rPr>
          <w:rFonts w:ascii="Calibri" w:hAnsi="Calibri" w:cs="Times New Roman"/>
          <w:noProof/>
          <w:szCs w:val="24"/>
        </w:rPr>
        <w:t xml:space="preserve"> 1263–77 (2009).</w:t>
      </w:r>
    </w:p>
    <w:p w14:paraId="31761856"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45.</w:t>
      </w:r>
      <w:r w:rsidRPr="00983C68">
        <w:rPr>
          <w:rFonts w:ascii="Calibri" w:hAnsi="Calibri" w:cs="Times New Roman"/>
          <w:noProof/>
          <w:szCs w:val="24"/>
        </w:rPr>
        <w:tab/>
        <w:t xml:space="preserve">Chao, D.-Y. </w:t>
      </w:r>
      <w:r w:rsidRPr="00983C68">
        <w:rPr>
          <w:rFonts w:ascii="Calibri" w:hAnsi="Calibri" w:cs="Times New Roman"/>
          <w:i/>
          <w:iCs/>
          <w:noProof/>
          <w:szCs w:val="24"/>
        </w:rPr>
        <w:t>et al.</w:t>
      </w:r>
      <w:r w:rsidRPr="00983C68">
        <w:rPr>
          <w:rFonts w:ascii="Calibri" w:hAnsi="Calibri" w:cs="Times New Roman"/>
          <w:noProof/>
          <w:szCs w:val="24"/>
        </w:rPr>
        <w:t xml:space="preserve"> Sphingolipids in the Root Play an Important Role in Regulating the Leaf Ionome in Arabidopsis thaliana. </w:t>
      </w:r>
      <w:r w:rsidRPr="00983C68">
        <w:rPr>
          <w:rFonts w:ascii="Calibri" w:hAnsi="Calibri" w:cs="Times New Roman"/>
          <w:i/>
          <w:iCs/>
          <w:noProof/>
          <w:szCs w:val="24"/>
        </w:rPr>
        <w:t>Plant Cell</w:t>
      </w:r>
      <w:r w:rsidRPr="00983C68">
        <w:rPr>
          <w:rFonts w:ascii="Calibri" w:hAnsi="Calibri" w:cs="Times New Roman"/>
          <w:noProof/>
          <w:szCs w:val="24"/>
        </w:rPr>
        <w:t xml:space="preserve"> </w:t>
      </w:r>
      <w:r w:rsidRPr="00983C68">
        <w:rPr>
          <w:rFonts w:ascii="Calibri" w:hAnsi="Calibri" w:cs="Times New Roman"/>
          <w:b/>
          <w:bCs/>
          <w:noProof/>
          <w:szCs w:val="24"/>
        </w:rPr>
        <w:t>23,</w:t>
      </w:r>
      <w:r w:rsidRPr="00983C68">
        <w:rPr>
          <w:rFonts w:ascii="Calibri" w:hAnsi="Calibri" w:cs="Times New Roman"/>
          <w:noProof/>
          <w:szCs w:val="24"/>
        </w:rPr>
        <w:t xml:space="preserve"> 1061–1081 (2011).</w:t>
      </w:r>
    </w:p>
    <w:p w14:paraId="1A9074EF"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lastRenderedPageBreak/>
        <w:t>46.</w:t>
      </w:r>
      <w:r w:rsidRPr="00983C68">
        <w:rPr>
          <w:rFonts w:ascii="Calibri" w:hAnsi="Calibri" w:cs="Times New Roman"/>
          <w:noProof/>
          <w:szCs w:val="24"/>
        </w:rPr>
        <w:tab/>
        <w:t xml:space="preserve">Fan, J., Zhai, Z., Yan, C. &amp; Xu, C. Arabidopsis TRIGALACTOSYLDIACYLGLYCEROL5 Interacts with TGD1, TGD2, and TGD4 to Facilitate Lipid Transfer from the Endoplasmic Reticulum to Plastids. </w:t>
      </w:r>
      <w:r w:rsidRPr="00983C68">
        <w:rPr>
          <w:rFonts w:ascii="Calibri" w:hAnsi="Calibri" w:cs="Times New Roman"/>
          <w:i/>
          <w:iCs/>
          <w:noProof/>
          <w:szCs w:val="24"/>
        </w:rPr>
        <w:t>Plant Cell</w:t>
      </w:r>
      <w:r w:rsidRPr="00983C68">
        <w:rPr>
          <w:rFonts w:ascii="Calibri" w:hAnsi="Calibri" w:cs="Times New Roman"/>
          <w:noProof/>
          <w:szCs w:val="24"/>
        </w:rPr>
        <w:t xml:space="preserve"> </w:t>
      </w:r>
      <w:r w:rsidRPr="00983C68">
        <w:rPr>
          <w:rFonts w:ascii="Calibri" w:hAnsi="Calibri" w:cs="Times New Roman"/>
          <w:b/>
          <w:bCs/>
          <w:noProof/>
          <w:szCs w:val="24"/>
        </w:rPr>
        <w:t>27,</w:t>
      </w:r>
      <w:r w:rsidRPr="00983C68">
        <w:rPr>
          <w:rFonts w:ascii="Calibri" w:hAnsi="Calibri" w:cs="Times New Roman"/>
          <w:noProof/>
          <w:szCs w:val="24"/>
        </w:rPr>
        <w:t xml:space="preserve"> tpc.15.00394 (2015).</w:t>
      </w:r>
    </w:p>
    <w:p w14:paraId="32E2B88F"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47.</w:t>
      </w:r>
      <w:r w:rsidRPr="00983C68">
        <w:rPr>
          <w:rFonts w:ascii="Calibri" w:hAnsi="Calibri" w:cs="Times New Roman"/>
          <w:noProof/>
          <w:szCs w:val="24"/>
        </w:rPr>
        <w:tab/>
        <w:t xml:space="preserve">Katagiri, T. </w:t>
      </w:r>
      <w:r w:rsidRPr="00983C68">
        <w:rPr>
          <w:rFonts w:ascii="Calibri" w:hAnsi="Calibri" w:cs="Times New Roman"/>
          <w:i/>
          <w:iCs/>
          <w:noProof/>
          <w:szCs w:val="24"/>
        </w:rPr>
        <w:t>et al.</w:t>
      </w:r>
      <w:r w:rsidRPr="00983C68">
        <w:rPr>
          <w:rFonts w:ascii="Calibri" w:hAnsi="Calibri" w:cs="Times New Roman"/>
          <w:noProof/>
          <w:szCs w:val="24"/>
        </w:rPr>
        <w:t xml:space="preserve"> An important role of phosphatidic acid in ABA signaling during germination in Arabidopsis thaliana. </w:t>
      </w:r>
      <w:r w:rsidRPr="00983C68">
        <w:rPr>
          <w:rFonts w:ascii="Calibri" w:hAnsi="Calibri" w:cs="Times New Roman"/>
          <w:i/>
          <w:iCs/>
          <w:noProof/>
          <w:szCs w:val="24"/>
        </w:rPr>
        <w:t>Plant J.</w:t>
      </w:r>
      <w:r w:rsidRPr="00983C68">
        <w:rPr>
          <w:rFonts w:ascii="Calibri" w:hAnsi="Calibri" w:cs="Times New Roman"/>
          <w:noProof/>
          <w:szCs w:val="24"/>
        </w:rPr>
        <w:t xml:space="preserve"> </w:t>
      </w:r>
      <w:r w:rsidRPr="00983C68">
        <w:rPr>
          <w:rFonts w:ascii="Calibri" w:hAnsi="Calibri" w:cs="Times New Roman"/>
          <w:b/>
          <w:bCs/>
          <w:noProof/>
          <w:szCs w:val="24"/>
        </w:rPr>
        <w:t>43,</w:t>
      </w:r>
      <w:r w:rsidRPr="00983C68">
        <w:rPr>
          <w:rFonts w:ascii="Calibri" w:hAnsi="Calibri" w:cs="Times New Roman"/>
          <w:noProof/>
          <w:szCs w:val="24"/>
        </w:rPr>
        <w:t xml:space="preserve"> 107–117 (2005).</w:t>
      </w:r>
    </w:p>
    <w:p w14:paraId="3ECF2795"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48.</w:t>
      </w:r>
      <w:r w:rsidRPr="00983C68">
        <w:rPr>
          <w:rFonts w:ascii="Calibri" w:hAnsi="Calibri" w:cs="Times New Roman"/>
          <w:noProof/>
          <w:szCs w:val="24"/>
        </w:rPr>
        <w:tab/>
        <w:t xml:space="preserve">Roston, R. L., Gao, J., Murcha, M. W., Whelan, J. &amp; Benning, C. TGD1, -2, and -3 proteins involved in lipid trafficking form ATP-binding cassette (ABC) transporter with multiple substrate-binding proteins. </w:t>
      </w:r>
      <w:r w:rsidRPr="00983C68">
        <w:rPr>
          <w:rFonts w:ascii="Calibri" w:hAnsi="Calibri" w:cs="Times New Roman"/>
          <w:i/>
          <w:iCs/>
          <w:noProof/>
          <w:szCs w:val="24"/>
        </w:rPr>
        <w:t>J. Biol. Chem.</w:t>
      </w:r>
      <w:r w:rsidRPr="00983C68">
        <w:rPr>
          <w:rFonts w:ascii="Calibri" w:hAnsi="Calibri" w:cs="Times New Roman"/>
          <w:noProof/>
          <w:szCs w:val="24"/>
        </w:rPr>
        <w:t xml:space="preserve"> </w:t>
      </w:r>
      <w:r w:rsidRPr="00983C68">
        <w:rPr>
          <w:rFonts w:ascii="Calibri" w:hAnsi="Calibri" w:cs="Times New Roman"/>
          <w:b/>
          <w:bCs/>
          <w:noProof/>
          <w:szCs w:val="24"/>
        </w:rPr>
        <w:t>287,</w:t>
      </w:r>
      <w:r w:rsidRPr="00983C68">
        <w:rPr>
          <w:rFonts w:ascii="Calibri" w:hAnsi="Calibri" w:cs="Times New Roman"/>
          <w:noProof/>
          <w:szCs w:val="24"/>
        </w:rPr>
        <w:t xml:space="preserve"> 21406–21415 (2012).</w:t>
      </w:r>
    </w:p>
    <w:p w14:paraId="2C2E4C9B"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49.</w:t>
      </w:r>
      <w:r w:rsidRPr="00983C68">
        <w:rPr>
          <w:rFonts w:ascii="Calibri" w:hAnsi="Calibri" w:cs="Times New Roman"/>
          <w:noProof/>
          <w:szCs w:val="24"/>
        </w:rPr>
        <w:tab/>
        <w:t xml:space="preserve">Lawrence, C. J., Dong, Q., Polacco, M. L., Seigfried, T. E. &amp; Brendel, V. MaizeGDB, the community database for maize genetics and genomics. </w:t>
      </w:r>
      <w:r w:rsidRPr="00983C68">
        <w:rPr>
          <w:rFonts w:ascii="Calibri" w:hAnsi="Calibri" w:cs="Times New Roman"/>
          <w:i/>
          <w:iCs/>
          <w:noProof/>
          <w:szCs w:val="24"/>
        </w:rPr>
        <w:t>Nucleic Acids Res.</w:t>
      </w:r>
      <w:r w:rsidRPr="00983C68">
        <w:rPr>
          <w:rFonts w:ascii="Calibri" w:hAnsi="Calibri" w:cs="Times New Roman"/>
          <w:noProof/>
          <w:szCs w:val="24"/>
        </w:rPr>
        <w:t xml:space="preserve"> </w:t>
      </w:r>
      <w:r w:rsidRPr="00983C68">
        <w:rPr>
          <w:rFonts w:ascii="Calibri" w:hAnsi="Calibri" w:cs="Times New Roman"/>
          <w:b/>
          <w:bCs/>
          <w:noProof/>
          <w:szCs w:val="24"/>
        </w:rPr>
        <w:t>32,</w:t>
      </w:r>
      <w:r w:rsidRPr="00983C68">
        <w:rPr>
          <w:rFonts w:ascii="Calibri" w:hAnsi="Calibri" w:cs="Times New Roman"/>
          <w:noProof/>
          <w:szCs w:val="24"/>
        </w:rPr>
        <w:t xml:space="preserve"> D393-7 (2004).</w:t>
      </w:r>
    </w:p>
    <w:p w14:paraId="073DA91C"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50.</w:t>
      </w:r>
      <w:r w:rsidRPr="00983C68">
        <w:rPr>
          <w:rFonts w:ascii="Calibri" w:hAnsi="Calibri" w:cs="Times New Roman"/>
          <w:noProof/>
          <w:szCs w:val="24"/>
        </w:rPr>
        <w:tab/>
        <w:t xml:space="preserve">Winkler, R. G. &amp; Freeling, M. Physiological genetics of the dominant gibberellin-nonresponsive maize dwarfs, Dwart8 and Dwart9. </w:t>
      </w:r>
      <w:r w:rsidRPr="00983C68">
        <w:rPr>
          <w:rFonts w:ascii="Calibri" w:hAnsi="Calibri" w:cs="Times New Roman"/>
          <w:i/>
          <w:iCs/>
          <w:noProof/>
          <w:szCs w:val="24"/>
        </w:rPr>
        <w:t>Planta</w:t>
      </w:r>
      <w:r w:rsidRPr="00983C68">
        <w:rPr>
          <w:rFonts w:ascii="Calibri" w:hAnsi="Calibri" w:cs="Times New Roman"/>
          <w:noProof/>
          <w:szCs w:val="24"/>
        </w:rPr>
        <w:t xml:space="preserve"> </w:t>
      </w:r>
      <w:r w:rsidRPr="00983C68">
        <w:rPr>
          <w:rFonts w:ascii="Calibri" w:hAnsi="Calibri" w:cs="Times New Roman"/>
          <w:b/>
          <w:bCs/>
          <w:noProof/>
          <w:szCs w:val="24"/>
        </w:rPr>
        <w:t>193,</w:t>
      </w:r>
      <w:r w:rsidRPr="00983C68">
        <w:rPr>
          <w:rFonts w:ascii="Calibri" w:hAnsi="Calibri" w:cs="Times New Roman"/>
          <w:noProof/>
          <w:szCs w:val="24"/>
        </w:rPr>
        <w:t xml:space="preserve"> 341–348 (1994).</w:t>
      </w:r>
    </w:p>
    <w:p w14:paraId="638D3FA2"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51.</w:t>
      </w:r>
      <w:r w:rsidRPr="00983C68">
        <w:rPr>
          <w:rFonts w:ascii="Calibri" w:hAnsi="Calibri" w:cs="Times New Roman"/>
          <w:noProof/>
          <w:szCs w:val="24"/>
        </w:rPr>
        <w:tab/>
        <w:t xml:space="preserve">Lawit, S. J., Wych, H. M., Xu, D., Kundu, S. &amp; Tomes, D. T. Maize della proteins dwarf plant8 and dwarf plant9 as modulators of plant development. </w:t>
      </w:r>
      <w:r w:rsidRPr="00983C68">
        <w:rPr>
          <w:rFonts w:ascii="Calibri" w:hAnsi="Calibri" w:cs="Times New Roman"/>
          <w:i/>
          <w:iCs/>
          <w:noProof/>
          <w:szCs w:val="24"/>
        </w:rPr>
        <w:t>Plant Cell Physiol.</w:t>
      </w:r>
      <w:r w:rsidRPr="00983C68">
        <w:rPr>
          <w:rFonts w:ascii="Calibri" w:hAnsi="Calibri" w:cs="Times New Roman"/>
          <w:noProof/>
          <w:szCs w:val="24"/>
        </w:rPr>
        <w:t xml:space="preserve"> </w:t>
      </w:r>
      <w:r w:rsidRPr="00983C68">
        <w:rPr>
          <w:rFonts w:ascii="Calibri" w:hAnsi="Calibri" w:cs="Times New Roman"/>
          <w:b/>
          <w:bCs/>
          <w:noProof/>
          <w:szCs w:val="24"/>
        </w:rPr>
        <w:t>51,</w:t>
      </w:r>
      <w:r w:rsidRPr="00983C68">
        <w:rPr>
          <w:rFonts w:ascii="Calibri" w:hAnsi="Calibri" w:cs="Times New Roman"/>
          <w:noProof/>
          <w:szCs w:val="24"/>
        </w:rPr>
        <w:t xml:space="preserve"> 1854–1868 (2010).</w:t>
      </w:r>
    </w:p>
    <w:p w14:paraId="3CCF06FD"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52.</w:t>
      </w:r>
      <w:r w:rsidRPr="00983C68">
        <w:rPr>
          <w:rFonts w:ascii="Calibri" w:hAnsi="Calibri" w:cs="Times New Roman"/>
          <w:noProof/>
          <w:szCs w:val="24"/>
        </w:rPr>
        <w:tab/>
        <w:t xml:space="preserve">Fu, J. </w:t>
      </w:r>
      <w:r w:rsidRPr="00983C68">
        <w:rPr>
          <w:rFonts w:ascii="Calibri" w:hAnsi="Calibri" w:cs="Times New Roman"/>
          <w:i/>
          <w:iCs/>
          <w:noProof/>
          <w:szCs w:val="24"/>
        </w:rPr>
        <w:t>et al.</w:t>
      </w:r>
      <w:r w:rsidRPr="00983C68">
        <w:rPr>
          <w:rFonts w:ascii="Calibri" w:hAnsi="Calibri" w:cs="Times New Roman"/>
          <w:noProof/>
          <w:szCs w:val="24"/>
        </w:rPr>
        <w:t xml:space="preserve"> A Tandem Array of </w:t>
      </w:r>
      <w:r w:rsidRPr="00983C68">
        <w:rPr>
          <w:rFonts w:ascii="Calibri" w:hAnsi="Calibri" w:cs="Times New Roman"/>
          <w:i/>
          <w:iCs/>
          <w:noProof/>
          <w:szCs w:val="24"/>
        </w:rPr>
        <w:t>ent</w:t>
      </w:r>
      <w:r w:rsidRPr="00983C68">
        <w:rPr>
          <w:rFonts w:ascii="Calibri" w:hAnsi="Calibri" w:cs="Times New Roman"/>
          <w:noProof/>
          <w:szCs w:val="24"/>
        </w:rPr>
        <w:t xml:space="preserve"> -Kaurene Synthases in Maize with Roles in Gibberellin and More Specialized Metabolism. </w:t>
      </w:r>
      <w:r w:rsidRPr="00983C68">
        <w:rPr>
          <w:rFonts w:ascii="Calibri" w:hAnsi="Calibri" w:cs="Times New Roman"/>
          <w:i/>
          <w:iCs/>
          <w:noProof/>
          <w:szCs w:val="24"/>
        </w:rPr>
        <w:t>Plant Physiol.</w:t>
      </w:r>
      <w:r w:rsidRPr="00983C68">
        <w:rPr>
          <w:rFonts w:ascii="Calibri" w:hAnsi="Calibri" w:cs="Times New Roman"/>
          <w:noProof/>
          <w:szCs w:val="24"/>
        </w:rPr>
        <w:t xml:space="preserve"> </w:t>
      </w:r>
      <w:r w:rsidRPr="00983C68">
        <w:rPr>
          <w:rFonts w:ascii="Calibri" w:hAnsi="Calibri" w:cs="Times New Roman"/>
          <w:b/>
          <w:bCs/>
          <w:noProof/>
          <w:szCs w:val="24"/>
        </w:rPr>
        <w:t>170,</w:t>
      </w:r>
      <w:r w:rsidRPr="00983C68">
        <w:rPr>
          <w:rFonts w:ascii="Calibri" w:hAnsi="Calibri" w:cs="Times New Roman"/>
          <w:noProof/>
          <w:szCs w:val="24"/>
        </w:rPr>
        <w:t xml:space="preserve"> 742–751 (2016).</w:t>
      </w:r>
    </w:p>
    <w:p w14:paraId="6D4BE948"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53.</w:t>
      </w:r>
      <w:r w:rsidRPr="00983C68">
        <w:rPr>
          <w:rFonts w:ascii="Calibri" w:hAnsi="Calibri" w:cs="Times New Roman"/>
          <w:noProof/>
          <w:szCs w:val="24"/>
        </w:rPr>
        <w:tab/>
        <w:t xml:space="preserve">Wang, X. </w:t>
      </w:r>
      <w:r w:rsidRPr="00983C68">
        <w:rPr>
          <w:rFonts w:ascii="Calibri" w:hAnsi="Calibri" w:cs="Times New Roman"/>
          <w:i/>
          <w:iCs/>
          <w:noProof/>
          <w:szCs w:val="24"/>
        </w:rPr>
        <w:t>et al.</w:t>
      </w:r>
      <w:r w:rsidRPr="00983C68">
        <w:rPr>
          <w:rFonts w:ascii="Calibri" w:hAnsi="Calibri" w:cs="Times New Roman"/>
          <w:noProof/>
          <w:szCs w:val="24"/>
        </w:rPr>
        <w:t xml:space="preserve"> Genome-Wide and Organ-Specific Landscapes of Epigenetic Modifications and Their Relationships to mRNA and Small RNA Transcriptomes in Maize. </w:t>
      </w:r>
      <w:r w:rsidRPr="00983C68">
        <w:rPr>
          <w:rFonts w:ascii="Calibri" w:hAnsi="Calibri" w:cs="Times New Roman"/>
          <w:i/>
          <w:iCs/>
          <w:noProof/>
          <w:szCs w:val="24"/>
        </w:rPr>
        <w:t>Plant Cell Online</w:t>
      </w:r>
      <w:r w:rsidRPr="00983C68">
        <w:rPr>
          <w:rFonts w:ascii="Calibri" w:hAnsi="Calibri" w:cs="Times New Roman"/>
          <w:noProof/>
          <w:szCs w:val="24"/>
        </w:rPr>
        <w:t xml:space="preserve"> </w:t>
      </w:r>
      <w:r w:rsidRPr="00983C68">
        <w:rPr>
          <w:rFonts w:ascii="Calibri" w:hAnsi="Calibri" w:cs="Times New Roman"/>
          <w:b/>
          <w:bCs/>
          <w:noProof/>
          <w:szCs w:val="24"/>
        </w:rPr>
        <w:t>21,</w:t>
      </w:r>
      <w:r w:rsidRPr="00983C68">
        <w:rPr>
          <w:rFonts w:ascii="Calibri" w:hAnsi="Calibri" w:cs="Times New Roman"/>
          <w:noProof/>
          <w:szCs w:val="24"/>
        </w:rPr>
        <w:t xml:space="preserve"> 1053–1069 (2009).</w:t>
      </w:r>
    </w:p>
    <w:p w14:paraId="1441530A"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54.</w:t>
      </w:r>
      <w:r w:rsidRPr="00983C68">
        <w:rPr>
          <w:rFonts w:ascii="Calibri" w:hAnsi="Calibri" w:cs="Times New Roman"/>
          <w:noProof/>
          <w:szCs w:val="24"/>
        </w:rPr>
        <w:tab/>
        <w:t xml:space="preserve">Asaro, A. </w:t>
      </w:r>
      <w:r w:rsidRPr="00983C68">
        <w:rPr>
          <w:rFonts w:ascii="Calibri" w:hAnsi="Calibri" w:cs="Times New Roman"/>
          <w:i/>
          <w:iCs/>
          <w:noProof/>
          <w:szCs w:val="24"/>
        </w:rPr>
        <w:t>et al.</w:t>
      </w:r>
      <w:r w:rsidRPr="00983C68">
        <w:rPr>
          <w:rFonts w:ascii="Calibri" w:hAnsi="Calibri" w:cs="Times New Roman"/>
          <w:noProof/>
          <w:szCs w:val="24"/>
        </w:rPr>
        <w:t xml:space="preserve"> The Interaction of Genotype and Environment Determines Variation in the Maize Kernel Ionome. </w:t>
      </w:r>
      <w:r w:rsidRPr="00983C68">
        <w:rPr>
          <w:rFonts w:ascii="Calibri" w:hAnsi="Calibri" w:cs="Times New Roman"/>
          <w:i/>
          <w:iCs/>
          <w:noProof/>
          <w:szCs w:val="24"/>
        </w:rPr>
        <w:t>G3&amp;amp;#58; Genes|Genomes|Genetics</w:t>
      </w:r>
      <w:r w:rsidRPr="00983C68">
        <w:rPr>
          <w:rFonts w:ascii="Calibri" w:hAnsi="Calibri" w:cs="Times New Roman"/>
          <w:noProof/>
          <w:szCs w:val="24"/>
        </w:rPr>
        <w:t xml:space="preserve"> </w:t>
      </w:r>
      <w:r w:rsidRPr="00983C68">
        <w:rPr>
          <w:rFonts w:ascii="Calibri" w:hAnsi="Calibri" w:cs="Times New Roman"/>
          <w:b/>
          <w:bCs/>
          <w:noProof/>
          <w:szCs w:val="24"/>
        </w:rPr>
        <w:t>6,</w:t>
      </w:r>
      <w:r w:rsidRPr="00983C68">
        <w:rPr>
          <w:rFonts w:ascii="Calibri" w:hAnsi="Calibri" w:cs="Times New Roman"/>
          <w:noProof/>
          <w:szCs w:val="24"/>
        </w:rPr>
        <w:t xml:space="preserve"> 4175–4183 (2016).</w:t>
      </w:r>
    </w:p>
    <w:p w14:paraId="291B5F0E"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55.</w:t>
      </w:r>
      <w:r w:rsidRPr="00983C68">
        <w:rPr>
          <w:rFonts w:ascii="Calibri" w:hAnsi="Calibri" w:cs="Times New Roman"/>
          <w:noProof/>
          <w:szCs w:val="24"/>
        </w:rPr>
        <w:tab/>
        <w:t xml:space="preserve">Wild, M. </w:t>
      </w:r>
      <w:r w:rsidRPr="00983C68">
        <w:rPr>
          <w:rFonts w:ascii="Calibri" w:hAnsi="Calibri" w:cs="Times New Roman"/>
          <w:i/>
          <w:iCs/>
          <w:noProof/>
          <w:szCs w:val="24"/>
        </w:rPr>
        <w:t>et al.</w:t>
      </w:r>
      <w:r w:rsidRPr="00983C68">
        <w:rPr>
          <w:rFonts w:ascii="Calibri" w:hAnsi="Calibri" w:cs="Times New Roman"/>
          <w:noProof/>
          <w:szCs w:val="24"/>
        </w:rPr>
        <w:t xml:space="preserve"> Tissue-Specific Regulation of Gibberellin Signaling Fine-Tunes Arabidopsis Iron-Deficiency Responses. </w:t>
      </w:r>
      <w:r w:rsidRPr="00983C68">
        <w:rPr>
          <w:rFonts w:ascii="Calibri" w:hAnsi="Calibri" w:cs="Times New Roman"/>
          <w:i/>
          <w:iCs/>
          <w:noProof/>
          <w:szCs w:val="24"/>
        </w:rPr>
        <w:t>Dev. Cell</w:t>
      </w:r>
      <w:r w:rsidRPr="00983C68">
        <w:rPr>
          <w:rFonts w:ascii="Calibri" w:hAnsi="Calibri" w:cs="Times New Roman"/>
          <w:noProof/>
          <w:szCs w:val="24"/>
        </w:rPr>
        <w:t xml:space="preserve"> </w:t>
      </w:r>
      <w:r w:rsidRPr="00983C68">
        <w:rPr>
          <w:rFonts w:ascii="Calibri" w:hAnsi="Calibri" w:cs="Times New Roman"/>
          <w:b/>
          <w:bCs/>
          <w:noProof/>
          <w:szCs w:val="24"/>
        </w:rPr>
        <w:t>37,</w:t>
      </w:r>
      <w:r w:rsidRPr="00983C68">
        <w:rPr>
          <w:rFonts w:ascii="Calibri" w:hAnsi="Calibri" w:cs="Times New Roman"/>
          <w:noProof/>
          <w:szCs w:val="24"/>
        </w:rPr>
        <w:t xml:space="preserve"> 190–200 (2016).</w:t>
      </w:r>
    </w:p>
    <w:p w14:paraId="1A1A6D50"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56.</w:t>
      </w:r>
      <w:r w:rsidRPr="00983C68">
        <w:rPr>
          <w:rFonts w:ascii="Calibri" w:hAnsi="Calibri" w:cs="Times New Roman"/>
          <w:noProof/>
          <w:szCs w:val="24"/>
        </w:rPr>
        <w:tab/>
        <w:t xml:space="preserve">Monaco, M. K. </w:t>
      </w:r>
      <w:r w:rsidRPr="00983C68">
        <w:rPr>
          <w:rFonts w:ascii="Calibri" w:hAnsi="Calibri" w:cs="Times New Roman"/>
          <w:i/>
          <w:iCs/>
          <w:noProof/>
          <w:szCs w:val="24"/>
        </w:rPr>
        <w:t>et al.</w:t>
      </w:r>
      <w:r w:rsidRPr="00983C68">
        <w:rPr>
          <w:rFonts w:ascii="Calibri" w:hAnsi="Calibri" w:cs="Times New Roman"/>
          <w:noProof/>
          <w:szCs w:val="24"/>
        </w:rPr>
        <w:t xml:space="preserve"> Maize Metabolic Network Construction and Transcriptome Analysis. </w:t>
      </w:r>
      <w:r w:rsidRPr="00983C68">
        <w:rPr>
          <w:rFonts w:ascii="Calibri" w:hAnsi="Calibri" w:cs="Times New Roman"/>
          <w:i/>
          <w:iCs/>
          <w:noProof/>
          <w:szCs w:val="24"/>
        </w:rPr>
        <w:t>Plant Genome</w:t>
      </w:r>
      <w:r w:rsidRPr="00983C68">
        <w:rPr>
          <w:rFonts w:ascii="Calibri" w:hAnsi="Calibri" w:cs="Times New Roman"/>
          <w:noProof/>
          <w:szCs w:val="24"/>
        </w:rPr>
        <w:t xml:space="preserve"> </w:t>
      </w:r>
      <w:r w:rsidRPr="00983C68">
        <w:rPr>
          <w:rFonts w:ascii="Calibri" w:hAnsi="Calibri" w:cs="Times New Roman"/>
          <w:b/>
          <w:bCs/>
          <w:noProof/>
          <w:szCs w:val="24"/>
        </w:rPr>
        <w:t>6,</w:t>
      </w:r>
      <w:r w:rsidRPr="00983C68">
        <w:rPr>
          <w:rFonts w:ascii="Calibri" w:hAnsi="Calibri" w:cs="Times New Roman"/>
          <w:noProof/>
          <w:szCs w:val="24"/>
        </w:rPr>
        <w:t xml:space="preserve"> 0 (2013).</w:t>
      </w:r>
    </w:p>
    <w:p w14:paraId="02E045A5"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57.</w:t>
      </w:r>
      <w:r w:rsidRPr="00983C68">
        <w:rPr>
          <w:rFonts w:ascii="Calibri" w:hAnsi="Calibri" w:cs="Times New Roman"/>
          <w:noProof/>
          <w:szCs w:val="24"/>
        </w:rPr>
        <w:tab/>
        <w:t xml:space="preserve">Baxter, I. R. </w:t>
      </w:r>
      <w:r w:rsidRPr="00983C68">
        <w:rPr>
          <w:rFonts w:ascii="Calibri" w:hAnsi="Calibri" w:cs="Times New Roman"/>
          <w:i/>
          <w:iCs/>
          <w:noProof/>
          <w:szCs w:val="24"/>
        </w:rPr>
        <w:t>et al.</w:t>
      </w:r>
      <w:r w:rsidRPr="00983C68">
        <w:rPr>
          <w:rFonts w:ascii="Calibri" w:hAnsi="Calibri" w:cs="Times New Roman"/>
          <w:noProof/>
          <w:szCs w:val="24"/>
        </w:rPr>
        <w:t xml:space="preserve"> Single-kernel ionomic profiles are highly heritable indicators of genetic and environmental influences on elemental accumulation in maize grain (Zea mays). </w:t>
      </w:r>
      <w:r w:rsidRPr="00983C68">
        <w:rPr>
          <w:rFonts w:ascii="Calibri" w:hAnsi="Calibri" w:cs="Times New Roman"/>
          <w:i/>
          <w:iCs/>
          <w:noProof/>
          <w:szCs w:val="24"/>
        </w:rPr>
        <w:t>PLoS One</w:t>
      </w:r>
      <w:r w:rsidRPr="00983C68">
        <w:rPr>
          <w:rFonts w:ascii="Calibri" w:hAnsi="Calibri" w:cs="Times New Roman"/>
          <w:noProof/>
          <w:szCs w:val="24"/>
        </w:rPr>
        <w:t xml:space="preserve"> </w:t>
      </w:r>
      <w:r w:rsidRPr="00983C68">
        <w:rPr>
          <w:rFonts w:ascii="Calibri" w:hAnsi="Calibri" w:cs="Times New Roman"/>
          <w:b/>
          <w:bCs/>
          <w:noProof/>
          <w:szCs w:val="24"/>
        </w:rPr>
        <w:t>9,</w:t>
      </w:r>
      <w:r w:rsidRPr="00983C68">
        <w:rPr>
          <w:rFonts w:ascii="Calibri" w:hAnsi="Calibri" w:cs="Times New Roman"/>
          <w:noProof/>
          <w:szCs w:val="24"/>
        </w:rPr>
        <w:t xml:space="preserve"> (2014).</w:t>
      </w:r>
    </w:p>
    <w:p w14:paraId="70DC8B87"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58.</w:t>
      </w:r>
      <w:r w:rsidRPr="00983C68">
        <w:rPr>
          <w:rFonts w:ascii="Calibri" w:hAnsi="Calibri" w:cs="Times New Roman"/>
          <w:noProof/>
          <w:szCs w:val="24"/>
        </w:rPr>
        <w:tab/>
        <w:t xml:space="preserve">Baxter, I. </w:t>
      </w:r>
      <w:r w:rsidRPr="00983C68">
        <w:rPr>
          <w:rFonts w:ascii="Calibri" w:hAnsi="Calibri" w:cs="Times New Roman"/>
          <w:i/>
          <w:iCs/>
          <w:noProof/>
          <w:szCs w:val="24"/>
        </w:rPr>
        <w:t>et al.</w:t>
      </w:r>
      <w:r w:rsidRPr="00983C68">
        <w:rPr>
          <w:rFonts w:ascii="Calibri" w:hAnsi="Calibri" w:cs="Times New Roman"/>
          <w:noProof/>
          <w:szCs w:val="24"/>
        </w:rPr>
        <w:t xml:space="preserve"> Genomic Comparison of P-Type ATPase Ion Pumps in Arabidopsis and Rice 1. </w:t>
      </w:r>
      <w:r w:rsidRPr="00983C68">
        <w:rPr>
          <w:rFonts w:ascii="Calibri" w:hAnsi="Calibri" w:cs="Times New Roman"/>
          <w:b/>
          <w:bCs/>
          <w:noProof/>
          <w:szCs w:val="24"/>
        </w:rPr>
        <w:t>132,</w:t>
      </w:r>
      <w:r w:rsidRPr="00983C68">
        <w:rPr>
          <w:rFonts w:ascii="Calibri" w:hAnsi="Calibri" w:cs="Times New Roman"/>
          <w:noProof/>
          <w:szCs w:val="24"/>
        </w:rPr>
        <w:t xml:space="preserve"> 618–628 (2003).</w:t>
      </w:r>
    </w:p>
    <w:p w14:paraId="57E1A9EA"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59.</w:t>
      </w:r>
      <w:r w:rsidRPr="00983C68">
        <w:rPr>
          <w:rFonts w:ascii="Calibri" w:hAnsi="Calibri" w:cs="Times New Roman"/>
          <w:noProof/>
          <w:szCs w:val="24"/>
        </w:rPr>
        <w:tab/>
        <w:t xml:space="preserve">Badri, D. V. </w:t>
      </w:r>
      <w:r w:rsidRPr="00983C68">
        <w:rPr>
          <w:rFonts w:ascii="Calibri" w:hAnsi="Calibri" w:cs="Times New Roman"/>
          <w:i/>
          <w:iCs/>
          <w:noProof/>
          <w:szCs w:val="24"/>
        </w:rPr>
        <w:t>et al.</w:t>
      </w:r>
      <w:r w:rsidRPr="00983C68">
        <w:rPr>
          <w:rFonts w:ascii="Calibri" w:hAnsi="Calibri" w:cs="Times New Roman"/>
          <w:noProof/>
          <w:szCs w:val="24"/>
        </w:rPr>
        <w:t xml:space="preserve"> Altered Profile of Secondary Metabolites in the Root Exudates of Arabidopsis ATP-Binding Cassette Transporter Mutants. </w:t>
      </w:r>
      <w:r w:rsidRPr="00983C68">
        <w:rPr>
          <w:rFonts w:ascii="Calibri" w:hAnsi="Calibri" w:cs="Times New Roman"/>
          <w:i/>
          <w:iCs/>
          <w:noProof/>
          <w:szCs w:val="24"/>
        </w:rPr>
        <w:t>Plant Physiol.</w:t>
      </w:r>
      <w:r w:rsidRPr="00983C68">
        <w:rPr>
          <w:rFonts w:ascii="Calibri" w:hAnsi="Calibri" w:cs="Times New Roman"/>
          <w:noProof/>
          <w:szCs w:val="24"/>
        </w:rPr>
        <w:t xml:space="preserve"> </w:t>
      </w:r>
      <w:r w:rsidRPr="00983C68">
        <w:rPr>
          <w:rFonts w:ascii="Calibri" w:hAnsi="Calibri" w:cs="Times New Roman"/>
          <w:b/>
          <w:bCs/>
          <w:noProof/>
          <w:szCs w:val="24"/>
        </w:rPr>
        <w:t>146,</w:t>
      </w:r>
      <w:r w:rsidRPr="00983C68">
        <w:rPr>
          <w:rFonts w:ascii="Calibri" w:hAnsi="Calibri" w:cs="Times New Roman"/>
          <w:noProof/>
          <w:szCs w:val="24"/>
        </w:rPr>
        <w:t xml:space="preserve"> 762–771 (2007).</w:t>
      </w:r>
    </w:p>
    <w:p w14:paraId="074047C2"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60.</w:t>
      </w:r>
      <w:r w:rsidRPr="00983C68">
        <w:rPr>
          <w:rFonts w:ascii="Calibri" w:hAnsi="Calibri" w:cs="Times New Roman"/>
          <w:noProof/>
          <w:szCs w:val="24"/>
        </w:rPr>
        <w:tab/>
        <w:t xml:space="preserve">Tacke, E. </w:t>
      </w:r>
      <w:r w:rsidRPr="00983C68">
        <w:rPr>
          <w:rFonts w:ascii="Calibri" w:hAnsi="Calibri" w:cs="Times New Roman"/>
          <w:i/>
          <w:iCs/>
          <w:noProof/>
          <w:szCs w:val="24"/>
        </w:rPr>
        <w:t>et al.</w:t>
      </w:r>
      <w:r w:rsidRPr="00983C68">
        <w:rPr>
          <w:rFonts w:ascii="Calibri" w:hAnsi="Calibri" w:cs="Times New Roman"/>
          <w:noProof/>
          <w:szCs w:val="24"/>
        </w:rPr>
        <w:t xml:space="preserve"> Transposon tagging of the maize Glossy2 locus with the transposable element En/Spm. </w:t>
      </w:r>
      <w:r w:rsidRPr="00983C68">
        <w:rPr>
          <w:rFonts w:ascii="Calibri" w:hAnsi="Calibri" w:cs="Times New Roman"/>
          <w:i/>
          <w:iCs/>
          <w:noProof/>
          <w:szCs w:val="24"/>
        </w:rPr>
        <w:t>The Plant Journal</w:t>
      </w:r>
      <w:r w:rsidRPr="00983C68">
        <w:rPr>
          <w:rFonts w:ascii="Calibri" w:hAnsi="Calibri" w:cs="Times New Roman"/>
          <w:noProof/>
          <w:szCs w:val="24"/>
        </w:rPr>
        <w:t xml:space="preserve"> </w:t>
      </w:r>
      <w:r w:rsidRPr="00983C68">
        <w:rPr>
          <w:rFonts w:ascii="Calibri" w:hAnsi="Calibri" w:cs="Times New Roman"/>
          <w:b/>
          <w:bCs/>
          <w:noProof/>
          <w:szCs w:val="24"/>
        </w:rPr>
        <w:t>8,</w:t>
      </w:r>
      <w:r w:rsidRPr="00983C68">
        <w:rPr>
          <w:rFonts w:ascii="Calibri" w:hAnsi="Calibri" w:cs="Times New Roman"/>
          <w:noProof/>
          <w:szCs w:val="24"/>
        </w:rPr>
        <w:t xml:space="preserve"> 907–917 (1995).</w:t>
      </w:r>
    </w:p>
    <w:p w14:paraId="480D9779"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61.</w:t>
      </w:r>
      <w:r w:rsidRPr="00983C68">
        <w:rPr>
          <w:rFonts w:ascii="Calibri" w:hAnsi="Calibri" w:cs="Times New Roman"/>
          <w:noProof/>
          <w:szCs w:val="24"/>
        </w:rPr>
        <w:tab/>
        <w:t xml:space="preserve">Mason, M. G. </w:t>
      </w:r>
      <w:r w:rsidRPr="00983C68">
        <w:rPr>
          <w:rFonts w:ascii="Calibri" w:hAnsi="Calibri" w:cs="Times New Roman"/>
          <w:i/>
          <w:iCs/>
          <w:noProof/>
          <w:szCs w:val="24"/>
        </w:rPr>
        <w:t>et al.</w:t>
      </w:r>
      <w:r w:rsidRPr="00983C68">
        <w:rPr>
          <w:rFonts w:ascii="Calibri" w:hAnsi="Calibri" w:cs="Times New Roman"/>
          <w:noProof/>
          <w:szCs w:val="24"/>
        </w:rPr>
        <w:t xml:space="preserve"> Type-B response regulators ARR1 and ARR12 regulate expression of AtHKT1;1 and accumulation of sodium in Arabidopsis shoots. </w:t>
      </w:r>
      <w:r w:rsidRPr="00983C68">
        <w:rPr>
          <w:rFonts w:ascii="Calibri" w:hAnsi="Calibri" w:cs="Times New Roman"/>
          <w:i/>
          <w:iCs/>
          <w:noProof/>
          <w:szCs w:val="24"/>
        </w:rPr>
        <w:t>Plant J.</w:t>
      </w:r>
      <w:r w:rsidRPr="00983C68">
        <w:rPr>
          <w:rFonts w:ascii="Calibri" w:hAnsi="Calibri" w:cs="Times New Roman"/>
          <w:noProof/>
          <w:szCs w:val="24"/>
        </w:rPr>
        <w:t xml:space="preserve"> </w:t>
      </w:r>
      <w:r w:rsidRPr="00983C68">
        <w:rPr>
          <w:rFonts w:ascii="Calibri" w:hAnsi="Calibri" w:cs="Times New Roman"/>
          <w:b/>
          <w:bCs/>
          <w:noProof/>
          <w:szCs w:val="24"/>
        </w:rPr>
        <w:t>64,</w:t>
      </w:r>
      <w:r w:rsidRPr="00983C68">
        <w:rPr>
          <w:rFonts w:ascii="Calibri" w:hAnsi="Calibri" w:cs="Times New Roman"/>
          <w:noProof/>
          <w:szCs w:val="24"/>
        </w:rPr>
        <w:t xml:space="preserve"> 753–763 (2010).</w:t>
      </w:r>
    </w:p>
    <w:p w14:paraId="4C78C710"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62.</w:t>
      </w:r>
      <w:r w:rsidRPr="00983C68">
        <w:rPr>
          <w:rFonts w:ascii="Calibri" w:hAnsi="Calibri" w:cs="Times New Roman"/>
          <w:noProof/>
          <w:szCs w:val="24"/>
        </w:rPr>
        <w:tab/>
        <w:t xml:space="preserve">Lindgreen, S. AdapterRemoval: easy cleaning of next-generation sequencing reads. </w:t>
      </w:r>
      <w:r w:rsidRPr="00983C68">
        <w:rPr>
          <w:rFonts w:ascii="Calibri" w:hAnsi="Calibri" w:cs="Times New Roman"/>
          <w:i/>
          <w:iCs/>
          <w:noProof/>
          <w:szCs w:val="24"/>
        </w:rPr>
        <w:t>BMC Res. Notes</w:t>
      </w:r>
      <w:r w:rsidRPr="00983C68">
        <w:rPr>
          <w:rFonts w:ascii="Calibri" w:hAnsi="Calibri" w:cs="Times New Roman"/>
          <w:noProof/>
          <w:szCs w:val="24"/>
        </w:rPr>
        <w:t xml:space="preserve"> </w:t>
      </w:r>
      <w:r w:rsidRPr="00983C68">
        <w:rPr>
          <w:rFonts w:ascii="Calibri" w:hAnsi="Calibri" w:cs="Times New Roman"/>
          <w:b/>
          <w:bCs/>
          <w:noProof/>
          <w:szCs w:val="24"/>
        </w:rPr>
        <w:t>5,</w:t>
      </w:r>
      <w:r w:rsidRPr="00983C68">
        <w:rPr>
          <w:rFonts w:ascii="Calibri" w:hAnsi="Calibri" w:cs="Times New Roman"/>
          <w:noProof/>
          <w:szCs w:val="24"/>
        </w:rPr>
        <w:t xml:space="preserve"> 337 (2012).</w:t>
      </w:r>
    </w:p>
    <w:p w14:paraId="50797CF0"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lastRenderedPageBreak/>
        <w:t>63.</w:t>
      </w:r>
      <w:r w:rsidRPr="00983C68">
        <w:rPr>
          <w:rFonts w:ascii="Calibri" w:hAnsi="Calibri" w:cs="Times New Roman"/>
          <w:noProof/>
          <w:szCs w:val="24"/>
        </w:rPr>
        <w:tab/>
        <w:t xml:space="preserve">Li, H. &amp; Durbin, R. Fast and accurate short read alignment with Burrows-Wheeler transform. </w:t>
      </w:r>
      <w:r w:rsidRPr="00983C68">
        <w:rPr>
          <w:rFonts w:ascii="Calibri" w:hAnsi="Calibri" w:cs="Times New Roman"/>
          <w:i/>
          <w:iCs/>
          <w:noProof/>
          <w:szCs w:val="24"/>
        </w:rPr>
        <w:t>Bioinformatics</w:t>
      </w:r>
      <w:r w:rsidRPr="00983C68">
        <w:rPr>
          <w:rFonts w:ascii="Calibri" w:hAnsi="Calibri" w:cs="Times New Roman"/>
          <w:noProof/>
          <w:szCs w:val="24"/>
        </w:rPr>
        <w:t xml:space="preserve"> </w:t>
      </w:r>
      <w:r w:rsidRPr="00983C68">
        <w:rPr>
          <w:rFonts w:ascii="Calibri" w:hAnsi="Calibri" w:cs="Times New Roman"/>
          <w:b/>
          <w:bCs/>
          <w:noProof/>
          <w:szCs w:val="24"/>
        </w:rPr>
        <w:t>25,</w:t>
      </w:r>
      <w:r w:rsidRPr="00983C68">
        <w:rPr>
          <w:rFonts w:ascii="Calibri" w:hAnsi="Calibri" w:cs="Times New Roman"/>
          <w:noProof/>
          <w:szCs w:val="24"/>
        </w:rPr>
        <w:t xml:space="preserve"> 1754–60 (2009).</w:t>
      </w:r>
    </w:p>
    <w:p w14:paraId="5FBAF201"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64.</w:t>
      </w:r>
      <w:r w:rsidRPr="00983C68">
        <w:rPr>
          <w:rFonts w:ascii="Calibri" w:hAnsi="Calibri" w:cs="Times New Roman"/>
          <w:noProof/>
          <w:szCs w:val="24"/>
        </w:rPr>
        <w:tab/>
        <w:t xml:space="preserve">Schubert, M. </w:t>
      </w:r>
      <w:r w:rsidRPr="00983C68">
        <w:rPr>
          <w:rFonts w:ascii="Calibri" w:hAnsi="Calibri" w:cs="Times New Roman"/>
          <w:i/>
          <w:iCs/>
          <w:noProof/>
          <w:szCs w:val="24"/>
        </w:rPr>
        <w:t>et al.</w:t>
      </w:r>
      <w:r w:rsidRPr="00983C68">
        <w:rPr>
          <w:rFonts w:ascii="Calibri" w:hAnsi="Calibri" w:cs="Times New Roman"/>
          <w:noProof/>
          <w:szCs w:val="24"/>
        </w:rPr>
        <w:t xml:space="preserve"> Characterization of ancient and modern genomes by SNP detection and phylogenomic and metagenomic analysis using PALEOMIX. </w:t>
      </w:r>
      <w:r w:rsidRPr="00983C68">
        <w:rPr>
          <w:rFonts w:ascii="Calibri" w:hAnsi="Calibri" w:cs="Times New Roman"/>
          <w:i/>
          <w:iCs/>
          <w:noProof/>
          <w:szCs w:val="24"/>
        </w:rPr>
        <w:t>Nat. Protoc.</w:t>
      </w:r>
      <w:r w:rsidRPr="00983C68">
        <w:rPr>
          <w:rFonts w:ascii="Calibri" w:hAnsi="Calibri" w:cs="Times New Roman"/>
          <w:noProof/>
          <w:szCs w:val="24"/>
        </w:rPr>
        <w:t xml:space="preserve"> </w:t>
      </w:r>
      <w:r w:rsidRPr="00983C68">
        <w:rPr>
          <w:rFonts w:ascii="Calibri" w:hAnsi="Calibri" w:cs="Times New Roman"/>
          <w:b/>
          <w:bCs/>
          <w:noProof/>
          <w:szCs w:val="24"/>
        </w:rPr>
        <w:t>9,</w:t>
      </w:r>
      <w:r w:rsidRPr="00983C68">
        <w:rPr>
          <w:rFonts w:ascii="Calibri" w:hAnsi="Calibri" w:cs="Times New Roman"/>
          <w:noProof/>
          <w:szCs w:val="24"/>
        </w:rPr>
        <w:t xml:space="preserve"> 1056–82 (2014).</w:t>
      </w:r>
    </w:p>
    <w:p w14:paraId="21E30301"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65.</w:t>
      </w:r>
      <w:r w:rsidRPr="00983C68">
        <w:rPr>
          <w:rFonts w:ascii="Calibri" w:hAnsi="Calibri" w:cs="Times New Roman"/>
          <w:noProof/>
          <w:szCs w:val="24"/>
        </w:rPr>
        <w:tab/>
        <w:t xml:space="preserve">Anders, S., Pyl, P. T. &amp; Huber, W. HTSeq - A Python framework to work with high-throughput sequencing data. </w:t>
      </w:r>
      <w:r w:rsidRPr="00983C68">
        <w:rPr>
          <w:rFonts w:ascii="Calibri" w:hAnsi="Calibri" w:cs="Times New Roman"/>
          <w:i/>
          <w:iCs/>
          <w:noProof/>
          <w:szCs w:val="24"/>
        </w:rPr>
        <w:t>Bioinformatics</w:t>
      </w:r>
      <w:r w:rsidRPr="00983C68">
        <w:rPr>
          <w:rFonts w:ascii="Calibri" w:hAnsi="Calibri" w:cs="Times New Roman"/>
          <w:noProof/>
          <w:szCs w:val="24"/>
        </w:rPr>
        <w:t xml:space="preserve"> </w:t>
      </w:r>
      <w:r w:rsidRPr="00983C68">
        <w:rPr>
          <w:rFonts w:ascii="Calibri" w:hAnsi="Calibri" w:cs="Times New Roman"/>
          <w:b/>
          <w:bCs/>
          <w:noProof/>
          <w:szCs w:val="24"/>
        </w:rPr>
        <w:t>31,</w:t>
      </w:r>
      <w:r w:rsidRPr="00983C68">
        <w:rPr>
          <w:rFonts w:ascii="Calibri" w:hAnsi="Calibri" w:cs="Times New Roman"/>
          <w:noProof/>
          <w:szCs w:val="24"/>
        </w:rPr>
        <w:t xml:space="preserve"> 166–169 (2014).</w:t>
      </w:r>
    </w:p>
    <w:p w14:paraId="1CF713C2"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66.</w:t>
      </w:r>
      <w:r w:rsidRPr="00983C68">
        <w:rPr>
          <w:rFonts w:ascii="Calibri" w:hAnsi="Calibri" w:cs="Times New Roman"/>
          <w:noProof/>
          <w:szCs w:val="24"/>
        </w:rPr>
        <w:tab/>
        <w:t xml:space="preserve">Harris, M. a </w:t>
      </w:r>
      <w:r w:rsidRPr="00983C68">
        <w:rPr>
          <w:rFonts w:ascii="Calibri" w:hAnsi="Calibri" w:cs="Times New Roman"/>
          <w:i/>
          <w:iCs/>
          <w:noProof/>
          <w:szCs w:val="24"/>
        </w:rPr>
        <w:t>et al.</w:t>
      </w:r>
      <w:r w:rsidRPr="00983C68">
        <w:rPr>
          <w:rFonts w:ascii="Calibri" w:hAnsi="Calibri" w:cs="Times New Roman"/>
          <w:noProof/>
          <w:szCs w:val="24"/>
        </w:rPr>
        <w:t xml:space="preserve"> The Gene Ontology (GO) database and informatics resource. </w:t>
      </w:r>
      <w:r w:rsidRPr="00983C68">
        <w:rPr>
          <w:rFonts w:ascii="Calibri" w:hAnsi="Calibri" w:cs="Times New Roman"/>
          <w:i/>
          <w:iCs/>
          <w:noProof/>
          <w:szCs w:val="24"/>
        </w:rPr>
        <w:t>Nucleic Acids Res.</w:t>
      </w:r>
      <w:r w:rsidRPr="00983C68">
        <w:rPr>
          <w:rFonts w:ascii="Calibri" w:hAnsi="Calibri" w:cs="Times New Roman"/>
          <w:noProof/>
          <w:szCs w:val="24"/>
        </w:rPr>
        <w:t xml:space="preserve"> </w:t>
      </w:r>
      <w:r w:rsidRPr="00983C68">
        <w:rPr>
          <w:rFonts w:ascii="Calibri" w:hAnsi="Calibri" w:cs="Times New Roman"/>
          <w:b/>
          <w:bCs/>
          <w:noProof/>
          <w:szCs w:val="24"/>
        </w:rPr>
        <w:t>32,</w:t>
      </w:r>
      <w:r w:rsidRPr="00983C68">
        <w:rPr>
          <w:rFonts w:ascii="Calibri" w:hAnsi="Calibri" w:cs="Times New Roman"/>
          <w:noProof/>
          <w:szCs w:val="24"/>
        </w:rPr>
        <w:t xml:space="preserve"> D258-61 (2004).</w:t>
      </w:r>
    </w:p>
    <w:p w14:paraId="4DBDBD83"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67.</w:t>
      </w:r>
      <w:r w:rsidRPr="00983C68">
        <w:rPr>
          <w:rFonts w:ascii="Calibri" w:hAnsi="Calibri" w:cs="Times New Roman"/>
          <w:noProof/>
          <w:szCs w:val="24"/>
        </w:rPr>
        <w:tab/>
        <w:t xml:space="preserve">Davies, L. &amp; Gather, U. The Identification of Multiple Outliers. </w:t>
      </w:r>
      <w:r w:rsidRPr="00983C68">
        <w:rPr>
          <w:rFonts w:ascii="Calibri" w:hAnsi="Calibri" w:cs="Times New Roman"/>
          <w:i/>
          <w:iCs/>
          <w:noProof/>
          <w:szCs w:val="24"/>
        </w:rPr>
        <w:t>J. Am. Stat. Assoc.</w:t>
      </w:r>
      <w:r w:rsidRPr="00983C68">
        <w:rPr>
          <w:rFonts w:ascii="Calibri" w:hAnsi="Calibri" w:cs="Times New Roman"/>
          <w:noProof/>
          <w:szCs w:val="24"/>
        </w:rPr>
        <w:t xml:space="preserve"> (2012).</w:t>
      </w:r>
    </w:p>
    <w:p w14:paraId="031C21BC"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68.</w:t>
      </w:r>
      <w:r w:rsidRPr="00983C68">
        <w:rPr>
          <w:rFonts w:ascii="Calibri" w:hAnsi="Calibri" w:cs="Times New Roman"/>
          <w:noProof/>
          <w:szCs w:val="24"/>
        </w:rPr>
        <w:tab/>
        <w:t xml:space="preserve">Hung, H.-Y. </w:t>
      </w:r>
      <w:r w:rsidRPr="00983C68">
        <w:rPr>
          <w:rFonts w:ascii="Calibri" w:hAnsi="Calibri" w:cs="Times New Roman"/>
          <w:i/>
          <w:iCs/>
          <w:noProof/>
          <w:szCs w:val="24"/>
        </w:rPr>
        <w:t>et al.</w:t>
      </w:r>
      <w:r w:rsidRPr="00983C68">
        <w:rPr>
          <w:rFonts w:ascii="Calibri" w:hAnsi="Calibri" w:cs="Times New Roman"/>
          <w:noProof/>
          <w:szCs w:val="24"/>
        </w:rPr>
        <w:t xml:space="preserve"> The relationship between parental genetic or phenotypic divergence and progeny variation in the maize nested association mapping population. </w:t>
      </w:r>
      <w:r w:rsidRPr="00983C68">
        <w:rPr>
          <w:rFonts w:ascii="Calibri" w:hAnsi="Calibri" w:cs="Times New Roman"/>
          <w:i/>
          <w:iCs/>
          <w:noProof/>
          <w:szCs w:val="24"/>
        </w:rPr>
        <w:t>Heredity (Edinb).</w:t>
      </w:r>
      <w:r w:rsidRPr="00983C68">
        <w:rPr>
          <w:rFonts w:ascii="Calibri" w:hAnsi="Calibri" w:cs="Times New Roman"/>
          <w:noProof/>
          <w:szCs w:val="24"/>
        </w:rPr>
        <w:t xml:space="preserve"> </w:t>
      </w:r>
      <w:r w:rsidRPr="00983C68">
        <w:rPr>
          <w:rFonts w:ascii="Calibri" w:hAnsi="Calibri" w:cs="Times New Roman"/>
          <w:b/>
          <w:bCs/>
          <w:noProof/>
          <w:szCs w:val="24"/>
        </w:rPr>
        <w:t>108,</w:t>
      </w:r>
      <w:r w:rsidRPr="00983C68">
        <w:rPr>
          <w:rFonts w:ascii="Calibri" w:hAnsi="Calibri" w:cs="Times New Roman"/>
          <w:noProof/>
          <w:szCs w:val="24"/>
        </w:rPr>
        <w:t xml:space="preserve"> 490–9 (2012).</w:t>
      </w:r>
    </w:p>
    <w:p w14:paraId="6946E649"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69.</w:t>
      </w:r>
      <w:r w:rsidRPr="00983C68">
        <w:rPr>
          <w:rFonts w:ascii="Calibri" w:hAnsi="Calibri" w:cs="Times New Roman"/>
          <w:noProof/>
          <w:szCs w:val="24"/>
        </w:rPr>
        <w:tab/>
        <w:t xml:space="preserve">Bradbury, P. J. </w:t>
      </w:r>
      <w:r w:rsidRPr="00983C68">
        <w:rPr>
          <w:rFonts w:ascii="Calibri" w:hAnsi="Calibri" w:cs="Times New Roman"/>
          <w:i/>
          <w:iCs/>
          <w:noProof/>
          <w:szCs w:val="24"/>
        </w:rPr>
        <w:t>et al.</w:t>
      </w:r>
      <w:r w:rsidRPr="00983C68">
        <w:rPr>
          <w:rFonts w:ascii="Calibri" w:hAnsi="Calibri" w:cs="Times New Roman"/>
          <w:noProof/>
          <w:szCs w:val="24"/>
        </w:rPr>
        <w:t xml:space="preserve"> TASSEL: software for association mapping of complex traits in diverse samples. </w:t>
      </w:r>
      <w:r w:rsidRPr="00983C68">
        <w:rPr>
          <w:rFonts w:ascii="Calibri" w:hAnsi="Calibri" w:cs="Times New Roman"/>
          <w:i/>
          <w:iCs/>
          <w:noProof/>
          <w:szCs w:val="24"/>
        </w:rPr>
        <w:t>Bioinformatics</w:t>
      </w:r>
      <w:r w:rsidRPr="00983C68">
        <w:rPr>
          <w:rFonts w:ascii="Calibri" w:hAnsi="Calibri" w:cs="Times New Roman"/>
          <w:noProof/>
          <w:szCs w:val="24"/>
        </w:rPr>
        <w:t xml:space="preserve"> </w:t>
      </w:r>
      <w:r w:rsidRPr="00983C68">
        <w:rPr>
          <w:rFonts w:ascii="Calibri" w:hAnsi="Calibri" w:cs="Times New Roman"/>
          <w:b/>
          <w:bCs/>
          <w:noProof/>
          <w:szCs w:val="24"/>
        </w:rPr>
        <w:t>23,</w:t>
      </w:r>
      <w:r w:rsidRPr="00983C68">
        <w:rPr>
          <w:rFonts w:ascii="Calibri" w:hAnsi="Calibri" w:cs="Times New Roman"/>
          <w:noProof/>
          <w:szCs w:val="24"/>
        </w:rPr>
        <w:t xml:space="preserve"> 2633–5 (2007).</w:t>
      </w:r>
    </w:p>
    <w:p w14:paraId="5FFD792E"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70.</w:t>
      </w:r>
      <w:r w:rsidRPr="00983C68">
        <w:rPr>
          <w:rFonts w:ascii="Calibri" w:hAnsi="Calibri" w:cs="Times New Roman"/>
          <w:noProof/>
          <w:szCs w:val="24"/>
        </w:rPr>
        <w:tab/>
        <w:t xml:space="preserve">Elshire, R. J. </w:t>
      </w:r>
      <w:r w:rsidRPr="00983C68">
        <w:rPr>
          <w:rFonts w:ascii="Calibri" w:hAnsi="Calibri" w:cs="Times New Roman"/>
          <w:i/>
          <w:iCs/>
          <w:noProof/>
          <w:szCs w:val="24"/>
        </w:rPr>
        <w:t>et al.</w:t>
      </w:r>
      <w:r w:rsidRPr="00983C68">
        <w:rPr>
          <w:rFonts w:ascii="Calibri" w:hAnsi="Calibri" w:cs="Times New Roman"/>
          <w:noProof/>
          <w:szCs w:val="24"/>
        </w:rPr>
        <w:t xml:space="preserve"> A robust, simple genotyping-by-sequencing (GBS) approach for high diversity species. </w:t>
      </w:r>
      <w:r w:rsidRPr="00983C68">
        <w:rPr>
          <w:rFonts w:ascii="Calibri" w:hAnsi="Calibri" w:cs="Times New Roman"/>
          <w:i/>
          <w:iCs/>
          <w:noProof/>
          <w:szCs w:val="24"/>
        </w:rPr>
        <w:t>PLoS One</w:t>
      </w:r>
      <w:r w:rsidRPr="00983C68">
        <w:rPr>
          <w:rFonts w:ascii="Calibri" w:hAnsi="Calibri" w:cs="Times New Roman"/>
          <w:noProof/>
          <w:szCs w:val="24"/>
        </w:rPr>
        <w:t xml:space="preserve"> </w:t>
      </w:r>
      <w:r w:rsidRPr="00983C68">
        <w:rPr>
          <w:rFonts w:ascii="Calibri" w:hAnsi="Calibri" w:cs="Times New Roman"/>
          <w:b/>
          <w:bCs/>
          <w:noProof/>
          <w:szCs w:val="24"/>
        </w:rPr>
        <w:t>6,</w:t>
      </w:r>
      <w:r w:rsidRPr="00983C68">
        <w:rPr>
          <w:rFonts w:ascii="Calibri" w:hAnsi="Calibri" w:cs="Times New Roman"/>
          <w:noProof/>
          <w:szCs w:val="24"/>
        </w:rPr>
        <w:t xml:space="preserve"> e19379 (2011).</w:t>
      </w:r>
    </w:p>
    <w:p w14:paraId="1A1EB174" w14:textId="77777777" w:rsidR="00983C68" w:rsidRPr="00983C68" w:rsidRDefault="00983C68" w:rsidP="0068745C">
      <w:pPr>
        <w:widowControl w:val="0"/>
        <w:autoSpaceDE w:val="0"/>
        <w:autoSpaceDN w:val="0"/>
        <w:adjustRightInd w:val="0"/>
        <w:spacing w:line="240" w:lineRule="auto"/>
        <w:ind w:left="640" w:hanging="640"/>
        <w:rPr>
          <w:rFonts w:ascii="Calibri" w:hAnsi="Calibri"/>
          <w:noProof/>
        </w:rPr>
      </w:pPr>
      <w:r w:rsidRPr="00983C68">
        <w:rPr>
          <w:rFonts w:ascii="Calibri" w:hAnsi="Calibri" w:cs="Times New Roman"/>
          <w:noProof/>
          <w:szCs w:val="24"/>
        </w:rPr>
        <w:t>71.</w:t>
      </w:r>
      <w:r w:rsidRPr="00983C68">
        <w:rPr>
          <w:rFonts w:ascii="Calibri" w:hAnsi="Calibri" w:cs="Times New Roman"/>
          <w:noProof/>
          <w:szCs w:val="24"/>
        </w:rPr>
        <w:tab/>
        <w:t xml:space="preserve">Chia, J.-M. </w:t>
      </w:r>
      <w:r w:rsidRPr="00983C68">
        <w:rPr>
          <w:rFonts w:ascii="Calibri" w:hAnsi="Calibri" w:cs="Times New Roman"/>
          <w:i/>
          <w:iCs/>
          <w:noProof/>
          <w:szCs w:val="24"/>
        </w:rPr>
        <w:t>et al.</w:t>
      </w:r>
      <w:r w:rsidRPr="00983C68">
        <w:rPr>
          <w:rFonts w:ascii="Calibri" w:hAnsi="Calibri" w:cs="Times New Roman"/>
          <w:noProof/>
          <w:szCs w:val="24"/>
        </w:rPr>
        <w:t xml:space="preserve"> Maize HapMap2 identifies extant variation from a genome in flux. </w:t>
      </w:r>
      <w:r w:rsidRPr="00983C68">
        <w:rPr>
          <w:rFonts w:ascii="Calibri" w:hAnsi="Calibri" w:cs="Times New Roman"/>
          <w:i/>
          <w:iCs/>
          <w:noProof/>
          <w:szCs w:val="24"/>
        </w:rPr>
        <w:t>Nat. Genet.</w:t>
      </w:r>
      <w:r w:rsidRPr="00983C68">
        <w:rPr>
          <w:rFonts w:ascii="Calibri" w:hAnsi="Calibri" w:cs="Times New Roman"/>
          <w:noProof/>
          <w:szCs w:val="24"/>
        </w:rPr>
        <w:t xml:space="preserve"> </w:t>
      </w:r>
      <w:r w:rsidRPr="00983C68">
        <w:rPr>
          <w:rFonts w:ascii="Calibri" w:hAnsi="Calibri" w:cs="Times New Roman"/>
          <w:b/>
          <w:bCs/>
          <w:noProof/>
          <w:szCs w:val="24"/>
        </w:rPr>
        <w:t>44,</w:t>
      </w:r>
      <w:r w:rsidRPr="00983C68">
        <w:rPr>
          <w:rFonts w:ascii="Calibri" w:hAnsi="Calibri" w:cs="Times New Roman"/>
          <w:noProof/>
          <w:szCs w:val="24"/>
        </w:rPr>
        <w:t xml:space="preserve"> 803–7 (2012).</w:t>
      </w:r>
    </w:p>
    <w:p w14:paraId="30D49D57" w14:textId="77777777" w:rsidR="00904378" w:rsidRPr="00904378" w:rsidRDefault="003F1192" w:rsidP="0068745C">
      <w:r>
        <w:fldChar w:fldCharType="end"/>
      </w:r>
    </w:p>
    <w:p w14:paraId="67A4E9D2" w14:textId="77777777" w:rsidR="006B33EA" w:rsidRDefault="005F2ACB" w:rsidP="0068745C">
      <w:pPr>
        <w:pStyle w:val="Heading1"/>
      </w:pPr>
      <w:r>
        <w:t>Supplementary Figures</w:t>
      </w:r>
    </w:p>
    <w:p w14:paraId="3CAB079D" w14:textId="77777777" w:rsidR="00C45906" w:rsidRDefault="00C45906" w:rsidP="0002261A">
      <w:pPr>
        <w:pStyle w:val="Heading2"/>
      </w:pPr>
      <w:bookmarkStart w:id="63" w:name="_Ref447013206"/>
      <w:r>
        <w:t xml:space="preserve">Supp. </w:t>
      </w:r>
      <w:r w:rsidR="00DB7771">
        <w:t>Fig</w:t>
      </w:r>
      <w:r w:rsidR="0077751E">
        <w:t xml:space="preserve">. </w:t>
      </w:r>
      <w:r>
        <w:t>1</w:t>
      </w:r>
      <w:bookmarkEnd w:id="63"/>
    </w:p>
    <w:p w14:paraId="084FE236" w14:textId="6F277375" w:rsidR="00DB7771" w:rsidRDefault="00DB7771" w:rsidP="0068745C">
      <w:pPr>
        <w:pStyle w:val="Heading3"/>
      </w:pPr>
      <w:r>
        <w:t>ZmPAN</w:t>
      </w:r>
      <w:r w:rsidR="00145345">
        <w:t xml:space="preserve"> network health</w:t>
      </w:r>
    </w:p>
    <w:p w14:paraId="7BA5F2BA" w14:textId="1309F34E" w:rsidR="00DB7771" w:rsidRPr="0065007C" w:rsidRDefault="00DB7771" w:rsidP="0068745C">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w:t>
      </w:r>
      <w:r w:rsidR="00505220">
        <w:t>-</w:t>
      </w:r>
      <w:r w:rsidRPr="0089736C">
        <w:t>transformed, variance</w:t>
      </w:r>
      <w:r w:rsidR="00505220">
        <w:t>-</w:t>
      </w:r>
      <w:r w:rsidRPr="0089736C">
        <w:t>stabilized</w:t>
      </w:r>
      <w:r w:rsidR="004802BE">
        <w:t>,</w:t>
      </w:r>
      <w:r w:rsidRPr="0089736C">
        <w:t xml:space="preserve"> and mean centered</w:t>
      </w:r>
      <w:r>
        <w:t xml:space="preserve"> network interactions. </w:t>
      </w:r>
      <w:r w:rsidR="00683B1B">
        <w:rPr>
          <w:b/>
        </w:rPr>
        <w:t>(C</w:t>
      </w:r>
      <w:r w:rsidRPr="009E0D43">
        <w:rPr>
          <w:b/>
        </w:rPr>
        <w:t>)</w:t>
      </w:r>
      <w:r w:rsidRPr="0089736C">
        <w:t xml:space="preserve"> </w:t>
      </w:r>
      <w:r w:rsidR="00071B5D">
        <w:t xml:space="preserve">A </w:t>
      </w:r>
      <w:r w:rsidR="00505220">
        <w:t xml:space="preserve">volcano </w:t>
      </w:r>
      <w:r w:rsidR="00071B5D">
        <w:t xml:space="preserve">plot </w:t>
      </w:r>
      <w:r w:rsidR="00123247">
        <w:t xml:space="preserve">showing </w:t>
      </w:r>
      <w:r w:rsidR="00594F23">
        <w:t xml:space="preserve">empirical density for genes in each GO term compared to the </w:t>
      </w:r>
      <w:r w:rsidR="00F773B6">
        <w:t xml:space="preserve">corresponding </w:t>
      </w:r>
      <w:r w:rsidR="00594F23" w:rsidRPr="0068745C">
        <w:rPr>
          <w:i/>
        </w:rPr>
        <w:t>p</w:t>
      </w:r>
      <w:r w:rsidR="00594F23">
        <w:t xml:space="preserve">-value </w:t>
      </w:r>
      <w:r w:rsidR="00F773B6">
        <w:t>derived from measuring density in 1</w:t>
      </w:r>
      <w:r w:rsidR="00754AC7">
        <w:t>,</w:t>
      </w:r>
      <w:r w:rsidR="00F773B6">
        <w:t xml:space="preserve">000 random gene sets of the same siz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p>
    <w:p w14:paraId="285DC3DB" w14:textId="77777777" w:rsidR="00C45906" w:rsidRDefault="00C45906" w:rsidP="0002261A">
      <w:pPr>
        <w:pStyle w:val="Heading2"/>
      </w:pPr>
      <w:bookmarkStart w:id="64" w:name="_Ref447013895"/>
      <w:r>
        <w:t xml:space="preserve">Supp. </w:t>
      </w:r>
      <w:r w:rsidR="00DB7771">
        <w:t>Fig</w:t>
      </w:r>
      <w:r w:rsidR="0077751E">
        <w:t>.</w:t>
      </w:r>
      <w:r>
        <w:t xml:space="preserve"> 2</w:t>
      </w:r>
      <w:bookmarkEnd w:id="64"/>
    </w:p>
    <w:p w14:paraId="302F6CD2" w14:textId="12E5730F" w:rsidR="00DB7771" w:rsidRPr="00DB7771" w:rsidRDefault="00DB7771" w:rsidP="0068745C">
      <w:pPr>
        <w:pStyle w:val="Heading3"/>
      </w:pPr>
      <w:r>
        <w:t xml:space="preserve">ZmSAM </w:t>
      </w:r>
      <w:r w:rsidR="00145345">
        <w:t>network heal</w:t>
      </w:r>
      <w:r>
        <w:t>th</w:t>
      </w:r>
    </w:p>
    <w:p w14:paraId="266E79F9" w14:textId="3868E3F7" w:rsidR="00DB7771" w:rsidRDefault="008F4971" w:rsidP="0068745C">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lastRenderedPageBreak/>
        <w:t>(B</w:t>
      </w:r>
      <w:r w:rsidRPr="008F4971">
        <w:rPr>
          <w:b/>
        </w:rPr>
        <w:t>)</w:t>
      </w:r>
      <w:r w:rsidRPr="008F4971">
        <w:t xml:space="preserve"> Variance</w:t>
      </w:r>
      <w:r w:rsidR="00505220">
        <w:t>-</w:t>
      </w:r>
      <w:r w:rsidRPr="008F4971">
        <w:t>stabilized and mean cent</w:t>
      </w:r>
      <w:r>
        <w:t xml:space="preserve">ered network interactions. </w:t>
      </w:r>
      <w:r w:rsidR="00683B1B">
        <w:rPr>
          <w:b/>
        </w:rPr>
        <w:t>(C</w:t>
      </w:r>
      <w:r w:rsidRPr="008F4971">
        <w:rPr>
          <w:b/>
        </w:rPr>
        <w:t>)</w:t>
      </w:r>
      <w:r w:rsidR="00534074" w:rsidRPr="00534074">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2E753C">
        <w:t>,</w:t>
      </w:r>
      <w:r w:rsidR="00534074">
        <w:t>000 random gene sets of the same size.</w:t>
      </w:r>
      <w:r>
        <w:t xml:space="preserve"> </w:t>
      </w:r>
      <w:r w:rsidR="00683B1B">
        <w:rPr>
          <w:b/>
        </w:rPr>
        <w:t>(D</w:t>
      </w:r>
      <w:r w:rsidRPr="008F4971">
        <w:rPr>
          <w:b/>
        </w:rPr>
        <w:t>)</w:t>
      </w:r>
      <w:r w:rsidRPr="008F4971">
        <w:t xml:space="preserve"> Degree distribution of </w:t>
      </w:r>
      <w:r w:rsidR="00505220">
        <w:t>t</w:t>
      </w:r>
      <w:r w:rsidRPr="008F4971">
        <w:t>issue/</w:t>
      </w:r>
      <w:r w:rsidR="00505220">
        <w:t>d</w:t>
      </w:r>
      <w:r w:rsidRPr="008F4971">
        <w:t>evelopmental co-expression network compared to power law, exponential, and truncated power law distributions.</w:t>
      </w:r>
    </w:p>
    <w:p w14:paraId="774A1C72" w14:textId="77777777" w:rsidR="00C50EC2" w:rsidRDefault="00C50EC2" w:rsidP="0068745C"/>
    <w:p w14:paraId="71323D31" w14:textId="77777777" w:rsidR="00C50EC2" w:rsidRDefault="00C50EC2" w:rsidP="0002261A">
      <w:pPr>
        <w:pStyle w:val="Heading2"/>
      </w:pPr>
      <w:bookmarkStart w:id="65" w:name="_Ref447015478"/>
      <w:r>
        <w:t>Supp. Fig</w:t>
      </w:r>
      <w:r w:rsidR="00412AFA">
        <w:t>.</w:t>
      </w:r>
      <w:r>
        <w:t xml:space="preserve"> 3</w:t>
      </w:r>
      <w:bookmarkEnd w:id="65"/>
    </w:p>
    <w:p w14:paraId="2F6283B4" w14:textId="721D6F03" w:rsidR="00C50EC2" w:rsidRDefault="00C50EC2" w:rsidP="0068745C">
      <w:pPr>
        <w:pStyle w:val="Heading3"/>
      </w:pPr>
      <w:r>
        <w:t xml:space="preserve">ZmRoot </w:t>
      </w:r>
      <w:r w:rsidR="00145345">
        <w:t>network he</w:t>
      </w:r>
      <w:r>
        <w:t>alth</w:t>
      </w:r>
    </w:p>
    <w:p w14:paraId="71635074" w14:textId="62C8B11C" w:rsidR="00FD6539" w:rsidRDefault="00FD6539" w:rsidP="0068745C">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w:t>
      </w:r>
      <w:r w:rsidR="00505220">
        <w:t>-</w:t>
      </w:r>
      <w:r w:rsidRPr="008F4971">
        <w:t>stabilized and mean cent</w:t>
      </w:r>
      <w:r>
        <w:t xml:space="preserve">ered network interactions. </w:t>
      </w:r>
      <w:r w:rsidRPr="008F4971">
        <w:rPr>
          <w:b/>
        </w:rPr>
        <w:t>(</w:t>
      </w:r>
      <w:r w:rsidR="00661670">
        <w:rPr>
          <w:b/>
        </w:rPr>
        <w:t>C</w:t>
      </w:r>
      <w:r w:rsidRPr="008F4971">
        <w:rPr>
          <w:b/>
        </w:rPr>
        <w:t>)</w:t>
      </w:r>
      <w:r w:rsidRPr="008F4971">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754AC7">
        <w:t>,</w:t>
      </w:r>
      <w:r w:rsidR="00534074">
        <w:t>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0A125799" w14:textId="77777777" w:rsidR="00FD6539" w:rsidRDefault="00FD6539" w:rsidP="0068745C">
      <w:pPr>
        <w:pStyle w:val="Subtitle"/>
      </w:pPr>
    </w:p>
    <w:p w14:paraId="7CB739F5" w14:textId="77777777" w:rsidR="0020050D" w:rsidRPr="0045686C" w:rsidRDefault="0020050D" w:rsidP="0002261A">
      <w:pPr>
        <w:pStyle w:val="Heading2"/>
      </w:pPr>
      <w:bookmarkStart w:id="66" w:name="_Ref447187909"/>
      <w:r>
        <w:t>Supp. Fig. 4</w:t>
      </w:r>
      <w:bookmarkEnd w:id="66"/>
    </w:p>
    <w:p w14:paraId="1C3760BF" w14:textId="77777777" w:rsidR="00857489" w:rsidRDefault="00380825" w:rsidP="0068745C">
      <w:pPr>
        <w:pStyle w:val="Heading3"/>
      </w:pPr>
      <w:r>
        <w:t xml:space="preserve">MCR </w:t>
      </w:r>
      <w:r w:rsidR="00E814FD">
        <w:t>supplemental figure</w:t>
      </w:r>
    </w:p>
    <w:p w14:paraId="138732DE" w14:textId="6D3C66FC" w:rsidR="0020050D" w:rsidRDefault="00961027" w:rsidP="0068745C">
      <w:pPr>
        <w:pStyle w:val="Subtitle"/>
      </w:pPr>
      <w:r>
        <w:t xml:space="preserve">Panel </w:t>
      </w:r>
      <w:r w:rsidRPr="0068745C">
        <w:rPr>
          <w:b/>
        </w:rPr>
        <w:t>(A)</w:t>
      </w:r>
      <w:r>
        <w:t xml:space="preserve"> shows the</w:t>
      </w:r>
      <w:r w:rsidR="00380825">
        <w:t xml:space="preserve"> absolute number of GO terms that remain significantly co-</w:t>
      </w:r>
      <w:r w:rsidR="00C90C86">
        <w:t>expressed at varying levels of M</w:t>
      </w:r>
      <w:r w:rsidR="00380825">
        <w:t xml:space="preserve">CR in each network. Red curves show all GO terms with an initial co-expression </w:t>
      </w:r>
      <w:r w:rsidR="00380825" w:rsidRPr="0068745C">
        <w:rPr>
          <w:i/>
        </w:rPr>
        <w:t>p</w:t>
      </w:r>
      <w:r w:rsidR="00380825">
        <w:t xml:space="preserve">-value ≤ 0.05. Blue and </w:t>
      </w:r>
      <w:r w:rsidR="00145345">
        <w:t xml:space="preserve">violet </w:t>
      </w:r>
      <w:r w:rsidR="00380825">
        <w:t>curves show GO terms with either moderate or strong initial co-expression</w:t>
      </w:r>
      <w:r w:rsidR="00C90C86">
        <w:t xml:space="preserve"> (at MCR</w:t>
      </w:r>
      <w:r w:rsidR="00145345">
        <w:t xml:space="preserve"> </w:t>
      </w:r>
      <w:r w:rsidR="00C90C86">
        <w:t>=</w:t>
      </w:r>
      <w:r w:rsidR="00145345">
        <w:t xml:space="preserve"> </w:t>
      </w:r>
      <w:r w:rsidR="00C90C86">
        <w:t>0)</w:t>
      </w:r>
      <w:r w:rsidR="00380825">
        <w:t>. Panel</w:t>
      </w:r>
      <w:r w:rsidR="00E814FD">
        <w:t>s</w:t>
      </w:r>
      <w:r w:rsidR="00380825">
        <w:t xml:space="preserve"> </w:t>
      </w:r>
      <w:r w:rsidR="00380825" w:rsidRPr="0068745C">
        <w:rPr>
          <w:b/>
        </w:rPr>
        <w:t>(B</w:t>
      </w:r>
      <w:r w:rsidR="00E814FD" w:rsidRPr="0068745C">
        <w:rPr>
          <w:b/>
        </w:rPr>
        <w:t>-C</w:t>
      </w:r>
      <w:r w:rsidR="00380825" w:rsidRPr="0068745C">
        <w:rPr>
          <w:b/>
        </w:rPr>
        <w:t>)</w:t>
      </w:r>
      <w:r w:rsidR="00380825">
        <w:t xml:space="preserve"> show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rsidRPr="0068745C">
        <w:rPr>
          <w:i/>
        </w:rPr>
        <w:t>n</w:t>
      </w:r>
      <w:r w:rsidR="00BA3A8E">
        <w:t xml:space="preserve"> </w:t>
      </w:r>
      <w:r w:rsidR="00E814FD">
        <w:t>&lt;</w:t>
      </w:r>
      <w:r w:rsidR="00BA3A8E">
        <w:t xml:space="preserve"> </w:t>
      </w:r>
      <w:r w:rsidR="00E814FD">
        <w:t>65), the blue curve</w:t>
      </w:r>
      <w:r w:rsidR="00CA5682">
        <w:t>s</w:t>
      </w:r>
      <w:r w:rsidR="00E814FD">
        <w:t xml:space="preserve"> show medium sized GO terms (65 </w:t>
      </w:r>
      <w:r w:rsidR="00BA3A8E">
        <w:t>≤</w:t>
      </w:r>
      <w:r w:rsidR="00E814FD">
        <w:t xml:space="preserve"> </w:t>
      </w:r>
      <w:r w:rsidR="00E814FD" w:rsidRPr="0068745C">
        <w:rPr>
          <w:i/>
        </w:rPr>
        <w:t>n</w:t>
      </w:r>
      <w:r w:rsidR="00E814FD">
        <w:t xml:space="preserve"> &lt; 80)</w:t>
      </w:r>
      <w:r w:rsidR="00CA5682">
        <w:t>,</w:t>
      </w:r>
      <w:r w:rsidR="00E814FD">
        <w:t xml:space="preserve"> and the </w:t>
      </w:r>
      <w:r w:rsidR="00CA5682">
        <w:t xml:space="preserve">violet </w:t>
      </w:r>
      <w:r w:rsidR="00E814FD">
        <w:t>curve</w:t>
      </w:r>
      <w:r w:rsidR="00CA5682">
        <w:t>s</w:t>
      </w:r>
      <w:r w:rsidR="00E814FD">
        <w:t xml:space="preserve"> show large terms (80 </w:t>
      </w:r>
      <w:r w:rsidR="00BA3A8E">
        <w:t>≤</w:t>
      </w:r>
      <w:r w:rsidR="00E814FD">
        <w:t xml:space="preserve"> </w:t>
      </w:r>
      <w:r w:rsidR="00E814FD" w:rsidRPr="0068745C">
        <w:rPr>
          <w:i/>
        </w:rPr>
        <w:t>n</w:t>
      </w:r>
      <w:r w:rsidR="00E814FD">
        <w:t xml:space="preserve"> &lt; 100).</w:t>
      </w:r>
    </w:p>
    <w:p w14:paraId="44B719F5" w14:textId="77777777" w:rsidR="002002F7" w:rsidRDefault="002002F7" w:rsidP="0002261A">
      <w:pPr>
        <w:pStyle w:val="Heading2"/>
      </w:pPr>
      <w:bookmarkStart w:id="67" w:name="_Ref470857301"/>
      <w:r>
        <w:t>Supp. Fig. 5</w:t>
      </w:r>
      <w:bookmarkEnd w:id="67"/>
    </w:p>
    <w:p w14:paraId="3F6BA565" w14:textId="77777777" w:rsidR="002002F7" w:rsidRDefault="00E814FD" w:rsidP="0068745C">
      <w:pPr>
        <w:pStyle w:val="Heading3"/>
      </w:pPr>
      <w:r>
        <w:t>FCR supplemental figure</w:t>
      </w:r>
    </w:p>
    <w:p w14:paraId="1FB4E1EB" w14:textId="1380257F" w:rsidR="00AC5717" w:rsidRDefault="00886E74" w:rsidP="0068745C">
      <w:pPr>
        <w:pStyle w:val="Subtitle"/>
      </w:pPr>
      <w:r>
        <w:t xml:space="preserve">Panel </w:t>
      </w:r>
      <w:r w:rsidRPr="0068745C">
        <w:rPr>
          <w:b/>
        </w:rPr>
        <w:t>(A)</w:t>
      </w:r>
      <w:r>
        <w:t xml:space="preserve"> shows the</w:t>
      </w:r>
      <w:r w:rsidR="00E814FD">
        <w:t xml:space="preserve"> absolute number of GO terms that remain significantly co-expressed at varying levels of FCR in each network. Red curves show all GO terms with an initial co-expression </w:t>
      </w:r>
      <w:r w:rsidR="00E814FD" w:rsidRPr="0068745C">
        <w:rPr>
          <w:i/>
        </w:rPr>
        <w:t>p</w:t>
      </w:r>
      <w:r w:rsidR="00E814FD">
        <w:t xml:space="preserve">-value ≤ 0.05. Blue and </w:t>
      </w:r>
      <w:r w:rsidR="00145345">
        <w:t xml:space="preserve">violet </w:t>
      </w:r>
      <w:r w:rsidR="00E814FD">
        <w:t xml:space="preserve">curves </w:t>
      </w:r>
      <w:r w:rsidR="00E814FD">
        <w:lastRenderedPageBreak/>
        <w:t xml:space="preserve">show GO terms with either moderate or strong initial co-expression. Panels </w:t>
      </w:r>
      <w:r w:rsidR="00E814FD" w:rsidRPr="0068745C">
        <w:rPr>
          <w:b/>
        </w:rPr>
        <w:t>(B-C)</w:t>
      </w:r>
      <w:r w:rsidR="00E814FD">
        <w:t xml:space="preserve"> show the percent and absolute number of GO terms that remain significantly co-expressed at varying levels of FCR. The red curves show small GO terms (</w:t>
      </w:r>
      <w:r w:rsidR="008D1BBA">
        <w:t xml:space="preserve">50 ≤ </w:t>
      </w:r>
      <w:r w:rsidR="00E814FD" w:rsidRPr="0068745C">
        <w:rPr>
          <w:i/>
        </w:rPr>
        <w:t>n</w:t>
      </w:r>
      <w:r w:rsidR="008D1BBA">
        <w:t xml:space="preserve"> </w:t>
      </w:r>
      <w:r w:rsidR="00E814FD">
        <w:t>&lt;</w:t>
      </w:r>
      <w:r w:rsidR="008D1BBA">
        <w:t xml:space="preserve"> </w:t>
      </w:r>
      <w:r w:rsidR="00E814FD">
        <w:t>65), the blue curve</w:t>
      </w:r>
      <w:r w:rsidR="00CA5682">
        <w:t>s</w:t>
      </w:r>
      <w:r w:rsidR="00E814FD">
        <w:t xml:space="preserve"> show medium sized GO terms (</w:t>
      </w:r>
      <w:r w:rsidR="008D1BBA">
        <w:t>65 ≤</w:t>
      </w:r>
      <w:r w:rsidR="00E814FD">
        <w:t xml:space="preserve"> </w:t>
      </w:r>
      <w:r w:rsidR="00E814FD" w:rsidRPr="0068745C">
        <w:rPr>
          <w:i/>
        </w:rPr>
        <w:t>n</w:t>
      </w:r>
      <w:r w:rsidR="00E814FD">
        <w:t xml:space="preserve"> &lt; 80) and the </w:t>
      </w:r>
      <w:r w:rsidR="00CA5682">
        <w:t xml:space="preserve">violet </w:t>
      </w:r>
      <w:r w:rsidR="00E814FD">
        <w:t>curve</w:t>
      </w:r>
      <w:r w:rsidR="00CA5682">
        <w:t>s</w:t>
      </w:r>
      <w:r w:rsidR="00E814FD">
        <w:t xml:space="preserve"> show large terms (</w:t>
      </w:r>
      <w:r w:rsidR="008D1BBA">
        <w:t>80 ≤</w:t>
      </w:r>
      <w:r w:rsidR="00E814FD">
        <w:t xml:space="preserve"> </w:t>
      </w:r>
      <w:r w:rsidR="00E814FD" w:rsidRPr="0068745C">
        <w:rPr>
          <w:i/>
        </w:rPr>
        <w:t>n</w:t>
      </w:r>
      <w:r w:rsidR="00E814FD">
        <w:t xml:space="preserve"> &lt; 100).</w:t>
      </w:r>
    </w:p>
    <w:p w14:paraId="794BC01F" w14:textId="77777777" w:rsidR="00AC5717" w:rsidRDefault="00AC5717" w:rsidP="0002261A">
      <w:pPr>
        <w:pStyle w:val="Heading2"/>
      </w:pPr>
      <w:bookmarkStart w:id="68" w:name="_Ref481678956"/>
      <w:r>
        <w:t>Supp. Figure 6</w:t>
      </w:r>
      <w:bookmarkEnd w:id="68"/>
    </w:p>
    <w:p w14:paraId="6A16579A" w14:textId="6812681F" w:rsidR="000F3B6F" w:rsidRDefault="00EE4CCD" w:rsidP="0068745C">
      <w:pPr>
        <w:pStyle w:val="Heading3"/>
      </w:pPr>
      <w:r>
        <w:t>Distribution</w:t>
      </w:r>
      <w:r w:rsidR="000F3B6F">
        <w:t xml:space="preserve"> of Pearson correlation coefficients between gene</w:t>
      </w:r>
      <w:r w:rsidR="00145345">
        <w:t>-</w:t>
      </w:r>
      <w:r w:rsidR="000F3B6F">
        <w:t>specific density and locality</w:t>
      </w:r>
    </w:p>
    <w:p w14:paraId="762B8FF9" w14:textId="1BC03F56" w:rsidR="000E781A" w:rsidRDefault="007A0C38" w:rsidP="0068745C">
      <w:pPr>
        <w:pStyle w:val="Subtitle"/>
      </w:pPr>
      <w:r>
        <w:t>Pearson correlation was measured between gene</w:t>
      </w:r>
      <w:r w:rsidR="009B0CEA">
        <w:t>-</w:t>
      </w:r>
      <w:r w:rsidR="00F674F3">
        <w:t>specific density and locality in eac</w:t>
      </w:r>
      <w:r w:rsidR="00E724A9">
        <w:t>h network</w:t>
      </w:r>
      <w:r w:rsidR="009D205C">
        <w:t xml:space="preserve"> for both</w:t>
      </w:r>
      <w:r w:rsidR="001E7DCC">
        <w:t xml:space="preserve"> ionome elements </w:t>
      </w:r>
      <w:r w:rsidR="009B0CEA">
        <w:t>and</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w:t>
      </w:r>
      <w:r w:rsidR="000C36C8">
        <w:t xml:space="preserve">ionome </w:t>
      </w:r>
      <w:r w:rsidR="008E52F5">
        <w:t>elements (e.g.</w:t>
      </w:r>
      <w:r w:rsidR="00145345">
        <w:t>,</w:t>
      </w:r>
      <w:r w:rsidR="008E52F5">
        <w:t xml:space="preserve"> Al, Fe) or </w:t>
      </w:r>
      <w:r w:rsidR="00A406E7">
        <w:t xml:space="preserve">GO </w:t>
      </w:r>
      <w:r w:rsidR="00145345">
        <w:t xml:space="preserve">terms </w:t>
      </w:r>
      <w:r w:rsidR="00A406E7">
        <w:t>at</w:t>
      </w:r>
      <w:r w:rsidR="00F70B35">
        <w:t xml:space="preserve"> the same</w:t>
      </w:r>
      <w:r w:rsidR="001B6D94">
        <w:t xml:space="preserve"> SNP-to-gene mapping parameters</w:t>
      </w:r>
      <w:r w:rsidR="00A406E7">
        <w:t xml:space="preserve"> </w:t>
      </w:r>
      <w:r w:rsidR="00F70B35">
        <w:t>(</w:t>
      </w:r>
      <w:r w:rsidR="00A406E7">
        <w:t>50</w:t>
      </w:r>
      <w:r w:rsidR="00145345">
        <w:t>-</w:t>
      </w:r>
      <w:r w:rsidR="00A406E7">
        <w:t>,</w:t>
      </w:r>
      <w:r w:rsidR="007E2277">
        <w:t xml:space="preserve"> </w:t>
      </w:r>
      <w:r w:rsidR="00A406E7">
        <w:t>100</w:t>
      </w:r>
      <w:r w:rsidR="00145345">
        <w:t>-,</w:t>
      </w:r>
      <w:r w:rsidR="00A406E7">
        <w:t xml:space="preserve"> and 500</w:t>
      </w:r>
      <w:r w:rsidR="00145345">
        <w:t>-</w:t>
      </w:r>
      <w:r w:rsidR="00A406E7">
        <w:t xml:space="preserve">kb </w:t>
      </w:r>
      <w:r w:rsidR="00145345">
        <w:t>window si</w:t>
      </w:r>
      <w:r w:rsidR="00A406E7">
        <w:t xml:space="preserve">ze and </w:t>
      </w:r>
      <w:r w:rsidR="000C36C8">
        <w:t>one</w:t>
      </w:r>
      <w:r w:rsidR="00A406E7">
        <w:t>,</w:t>
      </w:r>
      <w:r w:rsidR="00145345">
        <w:t xml:space="preserve"> </w:t>
      </w:r>
      <w:r w:rsidR="000C36C8">
        <w:t>two</w:t>
      </w:r>
      <w:r w:rsidR="00A406E7">
        <w:t xml:space="preserve">, and </w:t>
      </w:r>
      <w:r w:rsidR="000C36C8">
        <w:t>five</w:t>
      </w:r>
      <w:r w:rsidR="00A406E7">
        <w:t xml:space="preserve"> gene flank limits</w:t>
      </w:r>
      <w:r w:rsidR="00F70B35">
        <w:t>)</w:t>
      </w:r>
      <w:r w:rsidR="00A406E7">
        <w:t>.</w:t>
      </w:r>
      <w:r w:rsidR="001B6D94">
        <w:t xml:space="preserve"> The distribution shows the PCCs between the metrics aggregated across all SNP-to-gene mapping parameters.</w:t>
      </w:r>
    </w:p>
    <w:p w14:paraId="003F4C48" w14:textId="77777777" w:rsidR="000E781A" w:rsidRPr="000E781A" w:rsidRDefault="000E781A" w:rsidP="0068745C">
      <w:pPr>
        <w:pStyle w:val="Heading1"/>
      </w:pPr>
      <w:r>
        <w:t>Supplementary Files</w:t>
      </w:r>
    </w:p>
    <w:p w14:paraId="175E0D59" w14:textId="77777777" w:rsidR="00ED6B5D" w:rsidRDefault="00ED6B5D" w:rsidP="0002261A">
      <w:pPr>
        <w:pStyle w:val="Heading2"/>
      </w:pPr>
      <w:bookmarkStart w:id="69" w:name="_Ref463332505"/>
      <w:r>
        <w:t>Supp</w:t>
      </w:r>
      <w:r w:rsidR="000A7CE0">
        <w:t>.</w:t>
      </w:r>
      <w:r>
        <w:t xml:space="preserve"> File 1</w:t>
      </w:r>
      <w:bookmarkEnd w:id="69"/>
    </w:p>
    <w:p w14:paraId="0E32C2BD" w14:textId="0BAABE78" w:rsidR="00ED6B5D" w:rsidRDefault="00ED6B5D" w:rsidP="0068745C">
      <w:pPr>
        <w:pStyle w:val="Heading3"/>
      </w:pPr>
      <w:r>
        <w:t xml:space="preserve">Quality control and </w:t>
      </w:r>
      <w:r w:rsidR="00145345">
        <w:t>c</w:t>
      </w:r>
      <w:r>
        <w:t>o-expression networks overview</w:t>
      </w:r>
    </w:p>
    <w:p w14:paraId="4C657F5E" w14:textId="77777777" w:rsidR="005F2ACB" w:rsidRDefault="000A7CE0" w:rsidP="0068745C">
      <w:pPr>
        <w:pStyle w:val="Subtitle"/>
      </w:pPr>
      <w:r>
        <w:t>This file contains log information, quality control parameters, and network build parameters for gene co-expression networks.</w:t>
      </w:r>
    </w:p>
    <w:p w14:paraId="6CD419B6" w14:textId="77777777" w:rsidR="005F2ACB" w:rsidRDefault="005F2ACB" w:rsidP="0068745C">
      <w:pPr>
        <w:pStyle w:val="Heading1"/>
      </w:pPr>
      <w:r>
        <w:t>Supplementary Tables</w:t>
      </w:r>
    </w:p>
    <w:p w14:paraId="1FEB41FF" w14:textId="77777777" w:rsidR="00247FEC" w:rsidRDefault="00247FEC" w:rsidP="0002261A">
      <w:pPr>
        <w:pStyle w:val="Heading2"/>
      </w:pPr>
      <w:bookmarkStart w:id="70" w:name="_Ref479246505"/>
      <w:r>
        <w:t>Supp. Table 1</w:t>
      </w:r>
      <w:bookmarkEnd w:id="70"/>
    </w:p>
    <w:p w14:paraId="1F4F9640" w14:textId="77777777" w:rsidR="00247FEC" w:rsidRDefault="00301559" w:rsidP="0068745C">
      <w:pPr>
        <w:pStyle w:val="Heading3"/>
      </w:pPr>
      <w:r>
        <w:t>Full gene ontology term density and l</w:t>
      </w:r>
      <w:r w:rsidR="00247FEC">
        <w:t>ocality</w:t>
      </w:r>
      <w:r>
        <w:t xml:space="preserve"> </w:t>
      </w:r>
      <w:r w:rsidRPr="0068745C">
        <w:rPr>
          <w:i/>
        </w:rPr>
        <w:t>p</w:t>
      </w:r>
      <w:r>
        <w:t>-values</w:t>
      </w:r>
    </w:p>
    <w:p w14:paraId="4B43DB15" w14:textId="728F3F82" w:rsidR="00247FEC" w:rsidRDefault="00247FEC" w:rsidP="0068745C">
      <w:pPr>
        <w:pStyle w:val="Subtitle"/>
      </w:pPr>
      <w:r>
        <w:t xml:space="preserve">Density and locality scores were measured between genes within each GO </w:t>
      </w:r>
      <w:r w:rsidR="00C543F8">
        <w:t>t</w:t>
      </w:r>
      <w:r>
        <w:t xml:space="preserve">erm. </w:t>
      </w:r>
      <w:r w:rsidR="00B7587B">
        <w:t xml:space="preserve">Subnetwork </w:t>
      </w:r>
      <w:r w:rsidRPr="0068745C">
        <w:rPr>
          <w:i/>
        </w:rPr>
        <w:t>p</w:t>
      </w:r>
      <w:r>
        <w:t>-valu</w:t>
      </w:r>
      <w:r w:rsidR="00240B0D">
        <w:t>es were generated for both density and locality</w:t>
      </w:r>
      <w:r>
        <w:t xml:space="preserve"> by compa</w:t>
      </w:r>
      <w:r w:rsidR="00240B0D">
        <w:t xml:space="preserve">ring each term’s </w:t>
      </w:r>
      <w:r w:rsidR="006307DA">
        <w:t>metric</w:t>
      </w:r>
      <w:r>
        <w:t xml:space="preserve"> to 1</w:t>
      </w:r>
      <w:r w:rsidR="00C543F8">
        <w:t>,</w:t>
      </w:r>
      <w:r>
        <w:t xml:space="preserve">000 </w:t>
      </w:r>
      <w:r w:rsidR="00900C2E">
        <w:t>randomized gene sets of the same size</w:t>
      </w:r>
      <w:r>
        <w:t>.</w:t>
      </w:r>
    </w:p>
    <w:p w14:paraId="05389990" w14:textId="77777777" w:rsidR="00301559" w:rsidRDefault="00301559" w:rsidP="0002261A">
      <w:pPr>
        <w:pStyle w:val="Heading2"/>
      </w:pPr>
      <w:bookmarkStart w:id="71" w:name="_Ref483825641"/>
      <w:r>
        <w:lastRenderedPageBreak/>
        <w:t>Supp. Table 2</w:t>
      </w:r>
      <w:bookmarkEnd w:id="71"/>
    </w:p>
    <w:p w14:paraId="6767D020" w14:textId="77777777" w:rsidR="00301559" w:rsidRDefault="00301559" w:rsidP="0068745C">
      <w:pPr>
        <w:pStyle w:val="Heading3"/>
      </w:pPr>
      <w:r>
        <w:t>Network MCL cluster gene assignments</w:t>
      </w:r>
    </w:p>
    <w:p w14:paraId="14A838EA" w14:textId="5FA17FB8" w:rsidR="00634DFC" w:rsidRDefault="002E7652" w:rsidP="0068745C">
      <w:pPr>
        <w:pStyle w:val="Subtitle"/>
      </w:pPr>
      <w:r>
        <w:t>Clusters in all three networks were identified</w:t>
      </w:r>
      <w:r w:rsidR="00634DFC">
        <w:t xml:space="preserve"> using the MCL algorithm. Genes in each network were assigned t</w:t>
      </w:r>
      <w:r w:rsidR="00504AAA">
        <w:t>o cluster IDs. Lower cluster IDs have a larger number of genes</w:t>
      </w:r>
      <w:r>
        <w:t>.</w:t>
      </w:r>
    </w:p>
    <w:p w14:paraId="51ADAF01" w14:textId="13579E72" w:rsidR="00976C8A" w:rsidRDefault="00976C8A" w:rsidP="0002261A">
      <w:pPr>
        <w:pStyle w:val="Heading2"/>
      </w:pPr>
      <w:bookmarkStart w:id="72" w:name="_Ref494793753"/>
      <w:r>
        <w:t>Supp. Table 3</w:t>
      </w:r>
      <w:bookmarkEnd w:id="72"/>
    </w:p>
    <w:p w14:paraId="23662C7F" w14:textId="117DED48" w:rsidR="00976C8A" w:rsidRDefault="00976C8A" w:rsidP="0068745C">
      <w:pPr>
        <w:pStyle w:val="Heading3"/>
      </w:pPr>
      <w:r>
        <w:t>Network MCL cluster GO enrichment</w:t>
      </w:r>
    </w:p>
    <w:p w14:paraId="2704907D" w14:textId="0A092ADD" w:rsidR="00976C8A" w:rsidRPr="00976C8A" w:rsidRDefault="00F31445" w:rsidP="00145345">
      <w:pPr>
        <w:pStyle w:val="Subtitle"/>
        <w:jc w:val="left"/>
      </w:pPr>
      <w:r>
        <w:t>E</w:t>
      </w:r>
      <w:r w:rsidR="00976C8A">
        <w:t>nrichment of genes co-annotated for GO terms</w:t>
      </w:r>
      <w:r>
        <w:t xml:space="preserve"> in each MCL cluster</w:t>
      </w:r>
      <w:r w:rsidR="009C28B5">
        <w:t>.</w:t>
      </w:r>
      <w:r w:rsidR="00E27B3E">
        <w:t xml:space="preserve"> Significance of enrichment was calculated using</w:t>
      </w:r>
      <w:r w:rsidR="009500DD">
        <w:t xml:space="preserve"> the hypergeometric test</w:t>
      </w:r>
      <w:r w:rsidR="0068745C">
        <w:t xml:space="preserve"> with</w:t>
      </w:r>
      <w:r w:rsidR="00E27B3E">
        <w:t xml:space="preserve"> a Bon</w:t>
      </w:r>
      <w:r w:rsidR="009500DD">
        <w:t>ferroni corrected</w:t>
      </w:r>
      <w:r w:rsidR="00E27B3E">
        <w:t xml:space="preserve"> </w:t>
      </w:r>
      <w:r w:rsidR="00E27B3E" w:rsidRPr="0068745C">
        <w:rPr>
          <w:i/>
        </w:rPr>
        <w:t>p</w:t>
      </w:r>
      <w:r w:rsidR="00E27B3E">
        <w:t>-value of ≤ 0.05.</w:t>
      </w:r>
    </w:p>
    <w:p w14:paraId="149C21F5" w14:textId="4DE04DC2" w:rsidR="00573EC0" w:rsidRDefault="00573EC0" w:rsidP="0002261A">
      <w:pPr>
        <w:pStyle w:val="Heading2"/>
      </w:pPr>
      <w:bookmarkStart w:id="73" w:name="_Ref479248756"/>
      <w:r>
        <w:t>Supp. Table</w:t>
      </w:r>
      <w:r w:rsidR="00415A2E">
        <w:t xml:space="preserve"> 4</w:t>
      </w:r>
      <w:bookmarkEnd w:id="73"/>
    </w:p>
    <w:p w14:paraId="44CF6947" w14:textId="10082D5B" w:rsidR="00573EC0" w:rsidRDefault="00573EC0" w:rsidP="0068745C">
      <w:pPr>
        <w:pStyle w:val="Heading3"/>
      </w:pPr>
      <w:r>
        <w:t>Network signal of GO terms with various levels of MCR/FCR</w:t>
      </w:r>
    </w:p>
    <w:p w14:paraId="6406A840" w14:textId="59F14550" w:rsidR="008A3B8C" w:rsidRPr="00256622" w:rsidRDefault="00DF2FBA" w:rsidP="0068745C">
      <w:pPr>
        <w:pStyle w:val="Subtitle"/>
      </w:pPr>
      <w:r>
        <w:t>C</w:t>
      </w:r>
      <w:r w:rsidR="008A3B8C" w:rsidRPr="00256622">
        <w:t xml:space="preserve">o-expression </w:t>
      </w:r>
      <w:r w:rsidR="00733C2F" w:rsidRPr="00256622">
        <w:t xml:space="preserve">among </w:t>
      </w:r>
      <w:r w:rsidR="009662CE">
        <w:t xml:space="preserve">genes </w:t>
      </w:r>
      <w:r w:rsidR="00733C2F" w:rsidRPr="00256622">
        <w:t xml:space="preserve">co-annotated </w:t>
      </w:r>
      <w:r w:rsidR="009662CE">
        <w:t xml:space="preserve">to </w:t>
      </w:r>
      <w:r w:rsidR="000F1579" w:rsidRPr="00256622">
        <w:t>GO terms</w:t>
      </w:r>
      <w:r w:rsidR="00C9257A" w:rsidRPr="00256622">
        <w:t xml:space="preserve"> </w:t>
      </w:r>
      <w:r w:rsidR="000F1579" w:rsidRPr="00256622">
        <w:t xml:space="preserve">was </w:t>
      </w:r>
      <w:r>
        <w:t>compared</w:t>
      </w:r>
      <w:r w:rsidR="008B4AD4">
        <w:t xml:space="preserve"> </w:t>
      </w:r>
      <w:r w:rsidR="00794C60">
        <w:t>to random</w:t>
      </w:r>
      <w:r w:rsidR="008B4AD4">
        <w:t xml:space="preserve"> gene sets</w:t>
      </w:r>
      <w:r w:rsidR="00794C60">
        <w:t xml:space="preserve"> of the same size</w:t>
      </w:r>
      <w:r w:rsidR="000736F6" w:rsidRPr="00256622">
        <w:t xml:space="preserve"> to generate </w:t>
      </w:r>
      <w:r w:rsidR="000736F6" w:rsidRPr="0068745C">
        <w:rPr>
          <w:i/>
        </w:rPr>
        <w:t>p</w:t>
      </w:r>
      <w:r w:rsidR="000736F6" w:rsidRPr="00256622">
        <w:t>-value</w:t>
      </w:r>
      <w:r w:rsidR="00733C2F" w:rsidRPr="00256622">
        <w:t>s</w:t>
      </w:r>
      <w:r w:rsidR="000F1579" w:rsidRPr="00256622">
        <w:t xml:space="preserve">. </w:t>
      </w:r>
      <w:r w:rsidR="00733C2F" w:rsidRPr="00256622">
        <w:t>Noise was introdu</w:t>
      </w:r>
      <w:r w:rsidR="00D125FE" w:rsidRPr="00256622">
        <w:t>ced by varying the missing candidate rate</w:t>
      </w:r>
      <w:r w:rsidR="00733C2F" w:rsidRPr="00256622">
        <w:t xml:space="preserve"> (MCR)</w:t>
      </w:r>
      <w:r w:rsidR="00D125FE" w:rsidRPr="00256622">
        <w:t xml:space="preserve"> or false candidate rate (FCR)</w:t>
      </w:r>
      <w:r w:rsidR="00836E56" w:rsidRPr="00256622">
        <w:t>. Missing candidates were removed in proportion to the values in the table, while fa</w:t>
      </w:r>
      <w:r w:rsidR="00193BFA" w:rsidRPr="00256622">
        <w:t>lse candidates were introduced using SNP-to-gene mapping values (see WindowSize and FlankLimit</w:t>
      </w:r>
      <w:r w:rsidR="000C36C8">
        <w:t xml:space="preserve"> columns</w:t>
      </w:r>
      <w:r w:rsidR="00193BFA" w:rsidRPr="00256622">
        <w:t>). FCR values are reported as</w:t>
      </w:r>
      <w:r w:rsidR="007A3184" w:rsidRPr="00256622">
        <w:t xml:space="preserve"> averages across 10</w:t>
      </w:r>
      <w:r w:rsidR="00145345">
        <w:t>%</w:t>
      </w:r>
      <w:r w:rsidR="007A3184" w:rsidRPr="00256622">
        <w:t xml:space="preserve"> quantiles</w:t>
      </w:r>
      <w:r w:rsidR="00B74EB9" w:rsidRPr="00256622">
        <w:t xml:space="preserve"> (see </w:t>
      </w:r>
      <w:r w:rsidR="00B74EB9" w:rsidRPr="00256622">
        <w:fldChar w:fldCharType="begin"/>
      </w:r>
      <w:r w:rsidR="00B74EB9" w:rsidRPr="00256622">
        <w:instrText xml:space="preserve"> REF _Ref458721156 \h </w:instrText>
      </w:r>
      <w:r w:rsidR="00256622" w:rsidRPr="00256622">
        <w:instrText xml:space="preserve"> \* MERGEFORMAT </w:instrText>
      </w:r>
      <w:r w:rsidR="00B74EB9" w:rsidRPr="00256622">
        <w:fldChar w:fldCharType="separate"/>
      </w:r>
      <w:r w:rsidR="000B0BA4">
        <w:t>Fig. 5</w:t>
      </w:r>
      <w:r w:rsidR="00B74EB9" w:rsidRPr="00256622">
        <w:fldChar w:fldCharType="end"/>
      </w:r>
      <w:r w:rsidR="00B74EB9" w:rsidRPr="00256622">
        <w:t>)</w:t>
      </w:r>
      <w:r w:rsidR="00193BFA" w:rsidRPr="00256622">
        <w:t>.</w:t>
      </w:r>
    </w:p>
    <w:p w14:paraId="6E7188D2" w14:textId="5C0643A1" w:rsidR="00301559" w:rsidRDefault="002D35B0" w:rsidP="0002261A">
      <w:pPr>
        <w:pStyle w:val="Heading2"/>
      </w:pPr>
      <w:bookmarkStart w:id="74" w:name="_Ref479162360"/>
      <w:bookmarkStart w:id="75" w:name="_Ref479250924"/>
      <w:r>
        <w:t>Supp. Table</w:t>
      </w:r>
      <w:r w:rsidR="00D419A5">
        <w:t xml:space="preserve"> 5</w:t>
      </w:r>
      <w:bookmarkEnd w:id="74"/>
      <w:bookmarkEnd w:id="75"/>
    </w:p>
    <w:p w14:paraId="149ADDDF" w14:textId="7F8A72C6" w:rsidR="00301559" w:rsidRDefault="00301559" w:rsidP="0068745C">
      <w:pPr>
        <w:pStyle w:val="Heading3"/>
      </w:pPr>
      <w:r>
        <w:t xml:space="preserve">Maize </w:t>
      </w:r>
      <w:r w:rsidR="00145345">
        <w:t>grain ion</w:t>
      </w:r>
      <w:r>
        <w:t xml:space="preserve">ome GWAS </w:t>
      </w:r>
      <w:r w:rsidR="00145345">
        <w:t>network overlap candidate ge</w:t>
      </w:r>
      <w:r>
        <w:t>nes</w:t>
      </w:r>
    </w:p>
    <w:p w14:paraId="143E77FA" w14:textId="113D988B" w:rsidR="00301559" w:rsidRDefault="00301559" w:rsidP="0068745C">
      <w:pPr>
        <w:pStyle w:val="Subtitle"/>
      </w:pPr>
      <w:r>
        <w:t>Candidate genes were identified in each co-expression network (ZmSAM, ZmPAN</w:t>
      </w:r>
      <w:r w:rsidR="00145345">
        <w:t>,</w:t>
      </w:r>
      <w:r>
        <w:t xml:space="preserve"> or ZmRoot) using </w:t>
      </w:r>
      <w:r w:rsidR="00D04EE5">
        <w:t>SNP-to-gene</w:t>
      </w:r>
      <w:r>
        <w:t xml:space="preserve"> mapping for each </w:t>
      </w:r>
      <w:r w:rsidR="00145345">
        <w:t>e</w:t>
      </w:r>
      <w:r>
        <w:t>lement (using WindowSize and FlankLimit). Co-expression</w:t>
      </w:r>
      <w:r w:rsidR="00C941FE">
        <w:t xml:space="preserve"> (density or locality)</w:t>
      </w:r>
      <w:r>
        <w:t xml:space="preserve"> among all genes within a </w:t>
      </w:r>
      <w:r w:rsidR="00C941FE">
        <w:t>subnetwork was compared</w:t>
      </w:r>
      <w:r>
        <w:t xml:space="preserve"> to </w:t>
      </w:r>
      <w:r w:rsidR="00C941FE">
        <w:t>randomized gene sets of the same size to establish</w:t>
      </w:r>
      <w:r w:rsidR="00C941FE" w:rsidRPr="0068745C">
        <w:rPr>
          <w:i/>
        </w:rPr>
        <w:t xml:space="preserve"> p</w:t>
      </w:r>
      <w:r w:rsidR="00C941FE">
        <w:t>-values</w:t>
      </w:r>
      <w:r>
        <w:t>. Gene</w:t>
      </w:r>
      <w:r w:rsidR="000C36C8">
        <w:t>-</w:t>
      </w:r>
      <w:r>
        <w:t>specific z-scores were computed by comparing the empirical gene-specific density (</w:t>
      </w:r>
      <w:r>
        <w:fldChar w:fldCharType="begin"/>
      </w:r>
      <w:r>
        <w:instrText xml:space="preserve"> REF _Ref464738379 \h  \* MERGEFORMAT </w:instrText>
      </w:r>
      <w:r>
        <w:fldChar w:fldCharType="separate"/>
      </w:r>
      <w:r w:rsidR="000B0BA4" w:rsidRPr="0045686C">
        <w:t>Eq.</w:t>
      </w:r>
      <w:r w:rsidR="00145345">
        <w:t xml:space="preserve"> </w:t>
      </w:r>
      <w:r w:rsidR="000B0BA4">
        <w:t>3</w:t>
      </w:r>
      <w:r>
        <w:fldChar w:fldCharType="end"/>
      </w:r>
      <w:r>
        <w:t>) or locality (</w:t>
      </w:r>
      <w:r>
        <w:fldChar w:fldCharType="begin"/>
      </w:r>
      <w:r>
        <w:instrText xml:space="preserve"> REF _Ref447101571 \h  \* MERGEFORMAT </w:instrText>
      </w:r>
      <w:r>
        <w:fldChar w:fldCharType="separate"/>
      </w:r>
      <w:r w:rsidR="000B0BA4">
        <w:t>Eq.</w:t>
      </w:r>
      <w:r w:rsidR="00145345">
        <w:t xml:space="preserve"> </w:t>
      </w:r>
      <w:r w:rsidR="000B0BA4">
        <w:t>4</w:t>
      </w:r>
      <w:r>
        <w:fldChar w:fldCharType="end"/>
      </w:r>
      <w:r>
        <w:t>) to the average density or locality observed in</w:t>
      </w:r>
      <w:r w:rsidR="004D75EF">
        <w:t xml:space="preserve"> randomized gene sets</w:t>
      </w:r>
      <w:r>
        <w:t>, then correcting for standard deviation. False discovery rates (FDR</w:t>
      </w:r>
      <w:r w:rsidR="000C36C8">
        <w:t>s</w:t>
      </w:r>
      <w:r>
        <w:t xml:space="preserve">) were calculated for candidate genes with positive gene-specific co-expression values by comparing the number of genes discovered at a z-score cutoff to the </w:t>
      </w:r>
      <w:r w:rsidR="00120DF6">
        <w:t xml:space="preserve">average </w:t>
      </w:r>
      <w:r>
        <w:t>number of genes discovered</w:t>
      </w:r>
      <w:r w:rsidR="00120DF6">
        <w:t xml:space="preserve"> in randomized sets</w:t>
      </w:r>
      <w:r>
        <w:t>.</w:t>
      </w:r>
    </w:p>
    <w:p w14:paraId="3B8D5BA2" w14:textId="621E2D25" w:rsidR="00301559" w:rsidRDefault="0099107B" w:rsidP="0002261A">
      <w:pPr>
        <w:pStyle w:val="Heading2"/>
      </w:pPr>
      <w:bookmarkStart w:id="76" w:name="_Ref480187199"/>
      <w:r>
        <w:lastRenderedPageBreak/>
        <w:t>Supp. Table</w:t>
      </w:r>
      <w:r w:rsidR="00D419A5">
        <w:t xml:space="preserve"> 6</w:t>
      </w:r>
      <w:bookmarkEnd w:id="76"/>
    </w:p>
    <w:p w14:paraId="390116F7" w14:textId="64836F2B" w:rsidR="0099107B" w:rsidRDefault="0099107B" w:rsidP="0068745C">
      <w:pPr>
        <w:pStyle w:val="Heading3"/>
      </w:pPr>
      <w:r>
        <w:t xml:space="preserve">Maize </w:t>
      </w:r>
      <w:r w:rsidR="00145345">
        <w:t>grain iono</w:t>
      </w:r>
      <w:r>
        <w:t xml:space="preserve">me GWAS </w:t>
      </w:r>
      <w:r w:rsidR="00145345">
        <w:t>high</w:t>
      </w:r>
      <w:r w:rsidR="00145345">
        <w:t>-</w:t>
      </w:r>
      <w:r w:rsidR="00145345">
        <w:t>priority o</w:t>
      </w:r>
      <w:r>
        <w:t>verlap</w:t>
      </w:r>
      <w:r w:rsidR="0017480F">
        <w:t xml:space="preserve"> (HPO)</w:t>
      </w:r>
      <w:r>
        <w:t xml:space="preserve"> </w:t>
      </w:r>
      <w:r w:rsidR="00145345">
        <w:t>candidate ge</w:t>
      </w:r>
      <w:r>
        <w:t>nes</w:t>
      </w:r>
    </w:p>
    <w:p w14:paraId="79DAD5A6" w14:textId="73366483" w:rsidR="00DF5470" w:rsidRDefault="0017480F" w:rsidP="0068745C">
      <w:pPr>
        <w:pStyle w:val="Subtitle"/>
      </w:pPr>
      <w:r>
        <w:t>High</w:t>
      </w:r>
      <w:r w:rsidR="00145345">
        <w:t>-</w:t>
      </w:r>
      <w:r>
        <w:t xml:space="preserve">priority overlap (HPO) genes </w:t>
      </w:r>
      <w:r w:rsidR="00B34459">
        <w:t xml:space="preserve">were identified by </w:t>
      </w:r>
      <w:r w:rsidR="00E0307B">
        <w:t xml:space="preserve">calculating gene-specific density or locality (Method column) for each element at different </w:t>
      </w:r>
      <w:r w:rsidR="00D04EE5">
        <w:t>SNP-to-gene</w:t>
      </w:r>
      <w:r w:rsidR="00E0307B">
        <w:t xml:space="preserve"> mapping parameters</w:t>
      </w:r>
      <w:r w:rsidR="006955FE">
        <w:t xml:space="preserve"> (see WindowSize and FlankLimit</w:t>
      </w:r>
      <w:r w:rsidR="00B95386">
        <w:t xml:space="preserve"> columns</w:t>
      </w:r>
      <w:r w:rsidR="006955FE">
        <w:t>)</w:t>
      </w:r>
      <w:r w:rsidR="00E0307B">
        <w:t>.</w:t>
      </w:r>
      <w:r w:rsidR="002103A3">
        <w:t xml:space="preserve"> At</w:t>
      </w:r>
      <w:r w:rsidR="00A9081A">
        <w:t xml:space="preserve"> a</w:t>
      </w:r>
      <w:r w:rsidR="000C36C8">
        <w:t>n</w:t>
      </w:r>
      <w:r w:rsidR="00A9081A">
        <w:t xml:space="preserve"> FDR cuto</w:t>
      </w:r>
      <w:r w:rsidR="002103A3">
        <w:t>ff of 30%, genes were defined as HPO</w:t>
      </w:r>
      <w:r w:rsidR="00A9081A">
        <w:t xml:space="preserve"> if they were observed at two or more SNP-to-gene mapping parameters.</w:t>
      </w:r>
      <w:r w:rsidR="0002261A">
        <w:t xml:space="preserve"> </w:t>
      </w:r>
    </w:p>
    <w:p w14:paraId="5B432BED" w14:textId="4F4DA384" w:rsidR="003A4EB2" w:rsidRDefault="003A4EB2" w:rsidP="0002261A">
      <w:pPr>
        <w:pStyle w:val="Heading2"/>
      </w:pPr>
      <w:bookmarkStart w:id="77" w:name="_Ref486516422"/>
      <w:r>
        <w:t>Supp. Table</w:t>
      </w:r>
      <w:r w:rsidR="00D419A5">
        <w:t xml:space="preserve"> 7</w:t>
      </w:r>
      <w:bookmarkEnd w:id="77"/>
    </w:p>
    <w:p w14:paraId="3AF90F38" w14:textId="77777777" w:rsidR="003A4EB2" w:rsidRDefault="003A4EB2" w:rsidP="0068745C">
      <w:pPr>
        <w:pStyle w:val="Heading3"/>
      </w:pPr>
      <w:r>
        <w:t>HPO genes discovered with networks built from accessions subsets</w:t>
      </w:r>
    </w:p>
    <w:p w14:paraId="7FC9B54D" w14:textId="3483F94F" w:rsidR="003A4EB2" w:rsidRDefault="00871A6F" w:rsidP="0068745C">
      <w:pPr>
        <w:pStyle w:val="Subtitle"/>
      </w:pPr>
      <w:r>
        <w:t xml:space="preserve">The number of HPO genes discovered in full ZmPAN (503 accessions) and ZmRoot (46 accessions) networks </w:t>
      </w:r>
      <w:r w:rsidR="000C36C8">
        <w:t xml:space="preserve">was </w:t>
      </w:r>
      <w:r>
        <w:t xml:space="preserve">compared to networks built with a subset of accessions. </w:t>
      </w:r>
      <w:r w:rsidR="00D0395A">
        <w:t xml:space="preserve">Both ZmPAN and ZmRoot networks were re-built using a common set of 20 accessions. The ZmPAN network was re-built using 46 accessions consisting of the 20 common accessions and either 26 random or 26 </w:t>
      </w:r>
      <w:r w:rsidR="00D0395A" w:rsidRPr="000933D7">
        <w:rPr>
          <w:highlight w:val="yellow"/>
        </w:rPr>
        <w:t>CML</w:t>
      </w:r>
      <w:r w:rsidR="000933D7">
        <w:t xml:space="preserve"> biased</w:t>
      </w:r>
      <w:r w:rsidR="00D0395A">
        <w:t xml:space="preserve"> accessions to simulate the number used in the full </w:t>
      </w:r>
      <w:r w:rsidR="007B1C5D">
        <w:t xml:space="preserve">46 accession </w:t>
      </w:r>
      <w:r w:rsidR="00D0395A">
        <w:t>ZmRoot network.</w:t>
      </w:r>
      <w:r w:rsidR="0079457F">
        <w:t xml:space="preserve"> Each network</w:t>
      </w:r>
      <w:r w:rsidR="0079457F" w:rsidRPr="00FF530B">
        <w:t xml:space="preserve"> </w:t>
      </w:r>
      <w:r w:rsidR="00300D86" w:rsidRPr="00FF530B">
        <w:t>was</w:t>
      </w:r>
      <w:r w:rsidR="0079457F">
        <w:t xml:space="preserve"> analyzed for HPO genes in the 17 GWAS elements.</w:t>
      </w:r>
    </w:p>
    <w:p w14:paraId="783D42A1" w14:textId="0E64F6F1" w:rsidR="002F7BB4" w:rsidRDefault="002F7BB4" w:rsidP="0002261A">
      <w:pPr>
        <w:pStyle w:val="Heading2"/>
      </w:pPr>
      <w:bookmarkStart w:id="78" w:name="_Ref486581168"/>
      <w:r>
        <w:t>Supp. Table</w:t>
      </w:r>
      <w:r w:rsidR="00D419A5">
        <w:t xml:space="preserve"> 8</w:t>
      </w:r>
      <w:bookmarkEnd w:id="78"/>
    </w:p>
    <w:p w14:paraId="61321DD6" w14:textId="4C51046D" w:rsidR="002F7BB4" w:rsidRDefault="002F7BB4" w:rsidP="000933D7">
      <w:pPr>
        <w:pStyle w:val="Heading3"/>
      </w:pPr>
      <w:r>
        <w:t xml:space="preserve">Multiple </w:t>
      </w:r>
      <w:r w:rsidR="00566BF8">
        <w:t>e</w:t>
      </w:r>
      <w:r>
        <w:t>lement HPO gene list</w:t>
      </w:r>
    </w:p>
    <w:p w14:paraId="5AAF849D" w14:textId="23F43FFA" w:rsidR="002F7BB4" w:rsidRPr="002F7BB4" w:rsidRDefault="002F7BB4" w:rsidP="000933D7">
      <w:pPr>
        <w:pStyle w:val="Subtitle"/>
      </w:pPr>
      <w:r>
        <w:t xml:space="preserve">The number </w:t>
      </w:r>
      <w:r w:rsidR="005852D4">
        <w:t xml:space="preserve">of </w:t>
      </w:r>
      <w:r>
        <w:t>commonly discovered HPO genes</w:t>
      </w:r>
      <w:r w:rsidR="006715A3">
        <w:t xml:space="preserve">, hypergeometric </w:t>
      </w:r>
      <w:r w:rsidR="006715A3" w:rsidRPr="000933D7">
        <w:rPr>
          <w:i/>
        </w:rPr>
        <w:t>p</w:t>
      </w:r>
      <w:r w:rsidR="006715A3">
        <w:t>-values</w:t>
      </w:r>
      <w:r w:rsidR="00F00AFE">
        <w:t xml:space="preserve"> of set overlap</w:t>
      </w:r>
      <w:r w:rsidR="006715A3">
        <w:t>,</w:t>
      </w:r>
      <w:r>
        <w:t xml:space="preserve"> and GRMZM IDs across multiple elements.</w:t>
      </w:r>
    </w:p>
    <w:p w14:paraId="1A7F6E21" w14:textId="600915C1" w:rsidR="00DF5470" w:rsidRDefault="00DF5470" w:rsidP="0002261A">
      <w:pPr>
        <w:pStyle w:val="Heading2"/>
      </w:pPr>
      <w:bookmarkStart w:id="79" w:name="_Ref479316734"/>
      <w:bookmarkStart w:id="80" w:name="_Ref486000980"/>
      <w:r>
        <w:t>Supp. Table</w:t>
      </w:r>
      <w:r w:rsidR="00D419A5">
        <w:t xml:space="preserve"> 9</w:t>
      </w:r>
      <w:bookmarkEnd w:id="79"/>
      <w:bookmarkEnd w:id="80"/>
    </w:p>
    <w:p w14:paraId="25B09B77" w14:textId="2E09F0F3" w:rsidR="00DF5470" w:rsidRDefault="00DF5470" w:rsidP="000933D7">
      <w:pPr>
        <w:pStyle w:val="Heading3"/>
      </w:pPr>
      <w:r>
        <w:t>Element</w:t>
      </w:r>
      <w:r w:rsidR="00566BF8">
        <w:t xml:space="preserve"> gene ontology enrich</w:t>
      </w:r>
      <w:r>
        <w:t>ment</w:t>
      </w:r>
    </w:p>
    <w:p w14:paraId="0348F5E8" w14:textId="0FD66258" w:rsidR="00D04EE5" w:rsidRDefault="00DF5470" w:rsidP="000933D7">
      <w:pPr>
        <w:pStyle w:val="Subtitle"/>
      </w:pPr>
      <w:r>
        <w:t xml:space="preserve">HPO genes for each element were tested for enrichment among genes co-annotated for </w:t>
      </w:r>
      <w:r w:rsidR="00566BF8">
        <w:t>gene onto</w:t>
      </w:r>
      <w:r>
        <w:t xml:space="preserve">logy (GO) terms (hypergeometric test). Bonferroni correction is included as a column, treating each </w:t>
      </w:r>
      <w:r w:rsidR="00BC096B">
        <w:t>GO term as an independent test.</w:t>
      </w:r>
    </w:p>
    <w:p w14:paraId="210E784F" w14:textId="0F73713B" w:rsidR="009C78B5" w:rsidRDefault="009C78B5" w:rsidP="0002261A">
      <w:pPr>
        <w:pStyle w:val="Heading2"/>
      </w:pPr>
      <w:bookmarkStart w:id="81" w:name="_Ref481755630"/>
      <w:bookmarkStart w:id="82" w:name="_Ref483912443"/>
      <w:bookmarkStart w:id="83" w:name="_Ref486581620"/>
      <w:r>
        <w:t>Supp. Table</w:t>
      </w:r>
      <w:r w:rsidR="00D419A5">
        <w:t xml:space="preserve"> 10</w:t>
      </w:r>
      <w:bookmarkEnd w:id="81"/>
      <w:bookmarkEnd w:id="82"/>
      <w:bookmarkEnd w:id="83"/>
    </w:p>
    <w:p w14:paraId="432A3CED" w14:textId="7F12F051" w:rsidR="009C78B5" w:rsidRDefault="009C78B5" w:rsidP="000933D7">
      <w:pPr>
        <w:pStyle w:val="Heading3"/>
      </w:pPr>
      <w:r>
        <w:t xml:space="preserve">HPO plus neighbors </w:t>
      </w:r>
      <w:r w:rsidR="00566BF8">
        <w:t>gene ontology enri</w:t>
      </w:r>
      <w:r>
        <w:t>chment</w:t>
      </w:r>
    </w:p>
    <w:p w14:paraId="467032DA" w14:textId="4E39C85E" w:rsidR="009C78B5" w:rsidRPr="005609E9" w:rsidRDefault="00515562" w:rsidP="000933D7">
      <w:pPr>
        <w:pStyle w:val="Subtitle"/>
      </w:pPr>
      <w:r>
        <w:t xml:space="preserve">Elemental HPO gene sets were supplemented with </w:t>
      </w:r>
      <w:r w:rsidR="006B4C2A">
        <w:t xml:space="preserve">an additional set of highly connected neighbors equal to the number of genes in the HPO set. These </w:t>
      </w:r>
      <w:r w:rsidR="00DC1F07">
        <w:t>HPO+</w:t>
      </w:r>
      <w:r w:rsidR="006B4C2A">
        <w:t xml:space="preserve"> gene</w:t>
      </w:r>
      <w:r w:rsidR="000230AE">
        <w:t xml:space="preserve"> </w:t>
      </w:r>
      <w:r w:rsidR="006B4C2A">
        <w:t>s</w:t>
      </w:r>
      <w:r w:rsidR="000230AE">
        <w:t>ets</w:t>
      </w:r>
      <w:r w:rsidR="006B4C2A">
        <w:t xml:space="preserve"> were tested for enrichment among genes annotated for </w:t>
      </w:r>
      <w:r w:rsidR="005852D4">
        <w:t>GO</w:t>
      </w:r>
      <w:r w:rsidR="006B4C2A">
        <w:t xml:space="preserve"> terms (hypergeometric test). </w:t>
      </w:r>
    </w:p>
    <w:p w14:paraId="595BBE78" w14:textId="77777777" w:rsidR="009C78B5" w:rsidRPr="009C78B5" w:rsidRDefault="009C78B5" w:rsidP="000933D7"/>
    <w:sectPr w:rsidR="009C78B5" w:rsidRPr="009C78B5">
      <w:headerReference w:type="default" r:id="rId13"/>
      <w:foot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 w:author="rob" w:date="2017-11-13T13:12:00Z" w:initials="r">
    <w:p w14:paraId="2702CD3F" w14:textId="4BBB785E" w:rsidR="000E7B9A" w:rsidRDefault="000E7B9A">
      <w:pPr>
        <w:pStyle w:val="CommentText"/>
      </w:pPr>
      <w:r>
        <w:rPr>
          <w:rStyle w:val="CommentReference"/>
        </w:rPr>
        <w:annotationRef/>
      </w:r>
      <w:r>
        <w:t>The molecular identities of genes responsible for trait variation also ascribe function to biological pathways and processes that are affected by the identified variants.</w:t>
      </w:r>
    </w:p>
  </w:comment>
  <w:comment w:id="14" w:author="Joanna Dinsmore" w:date="2017-11-09T14:43:00Z" w:initials="JD">
    <w:p w14:paraId="75D5366C" w14:textId="019DCBF0" w:rsidR="00C10B25" w:rsidRDefault="00C10B25">
      <w:pPr>
        <w:pStyle w:val="CommentText"/>
      </w:pPr>
      <w:r>
        <w:rPr>
          <w:rStyle w:val="CommentReference"/>
        </w:rPr>
        <w:annotationRef/>
      </w:r>
      <w:r>
        <w:t>To be parallel with the next paragraph; OK?</w:t>
      </w:r>
    </w:p>
  </w:comment>
  <w:comment w:id="15" w:author="Joanna Dinsmore" w:date="2017-11-09T14:43:00Z" w:initials="JD">
    <w:p w14:paraId="37255CDD" w14:textId="53A9506D" w:rsidR="00C10B25" w:rsidRDefault="00C10B25">
      <w:pPr>
        <w:pStyle w:val="CommentText"/>
      </w:pPr>
      <w:r>
        <w:rPr>
          <w:rStyle w:val="CommentReference"/>
        </w:rPr>
        <w:annotationRef/>
      </w:r>
      <w:r>
        <w:t>Perhaps not entirely clear what “this” refers to; you describe a situation, but call “this” a “rate”. Could it be described as “this resulting error rate”? (I may be completely misunderstanding!)</w:t>
      </w:r>
    </w:p>
  </w:comment>
  <w:comment w:id="16" w:author="Joanna Dinsmore" w:date="2017-11-09T14:43:00Z" w:initials="JD">
    <w:p w14:paraId="09063E3F" w14:textId="1409EA9C" w:rsidR="00C10B25" w:rsidRDefault="00C10B25">
      <w:pPr>
        <w:pStyle w:val="CommentText"/>
      </w:pPr>
      <w:r>
        <w:rPr>
          <w:rStyle w:val="CommentReference"/>
        </w:rPr>
        <w:annotationRef/>
      </w:r>
      <w:r>
        <w:t>Same “this” query as above....</w:t>
      </w:r>
    </w:p>
  </w:comment>
  <w:comment w:id="22" w:author="Joanna Dinsmore" w:date="2017-11-10T10:52:00Z" w:initials="JD">
    <w:p w14:paraId="2374E7B1" w14:textId="1DE65248" w:rsidR="00C10B25" w:rsidRDefault="00C10B25">
      <w:pPr>
        <w:pStyle w:val="CommentText"/>
      </w:pPr>
      <w:r>
        <w:rPr>
          <w:rStyle w:val="CommentReference"/>
        </w:rPr>
        <w:annotationRef/>
      </w:r>
      <w:r>
        <w:t>I’m unfamiliar with this term (and this is the only place in the manuscript it appears); as mean, or is there perhaps a better word?</w:t>
      </w:r>
    </w:p>
  </w:comment>
  <w:comment w:id="23" w:author="Joanna Dinsmore" w:date="2017-11-09T15:07:00Z" w:initials="JD">
    <w:p w14:paraId="648299C2" w14:textId="264CC1FC" w:rsidR="00C10B25" w:rsidRDefault="00C10B25">
      <w:pPr>
        <w:pStyle w:val="CommentText"/>
      </w:pPr>
      <w:r>
        <w:rPr>
          <w:rStyle w:val="CommentReference"/>
        </w:rPr>
        <w:annotationRef/>
      </w:r>
      <w:r>
        <w:t xml:space="preserve">I vote for active voice, but the choice is yours! </w:t>
      </w:r>
    </w:p>
  </w:comment>
  <w:comment w:id="26" w:author="Joanna Dinsmore" w:date="2017-11-10T14:46:00Z" w:initials="JD">
    <w:p w14:paraId="6B183A13" w14:textId="597FF14F" w:rsidR="00C10B25" w:rsidRDefault="00C10B25">
      <w:pPr>
        <w:pStyle w:val="CommentText"/>
      </w:pPr>
      <w:r>
        <w:rPr>
          <w:rStyle w:val="CommentReference"/>
        </w:rPr>
        <w:annotationRef/>
      </w:r>
      <w:r>
        <w:t>“and”?</w:t>
      </w:r>
    </w:p>
  </w:comment>
  <w:comment w:id="27" w:author="Joanna Dinsmore" w:date="2017-11-09T15:18:00Z" w:initials="JD">
    <w:p w14:paraId="13DD3668" w14:textId="5AC0B7A6" w:rsidR="00C10B25" w:rsidRDefault="00C10B25">
      <w:pPr>
        <w:pStyle w:val="CommentText"/>
      </w:pPr>
      <w:r>
        <w:rPr>
          <w:rStyle w:val="CommentReference"/>
        </w:rPr>
        <w:annotationRef/>
      </w:r>
      <w:r>
        <w:t>Only 9 elements are listed here; pls provide the 10th.</w:t>
      </w:r>
    </w:p>
  </w:comment>
  <w:comment w:id="30" w:author="Joanna Dinsmore" w:date="2017-11-10T14:45:00Z" w:initials="JD">
    <w:p w14:paraId="3ADE51FD" w14:textId="30D5152E" w:rsidR="00C10B25" w:rsidRDefault="00C10B25">
      <w:pPr>
        <w:pStyle w:val="CommentText"/>
      </w:pPr>
      <w:r>
        <w:rPr>
          <w:rStyle w:val="CommentReference"/>
        </w:rPr>
        <w:annotationRef/>
      </w:r>
      <w:r>
        <w:t>“produced results for”?</w:t>
      </w:r>
    </w:p>
  </w:comment>
  <w:comment w:id="32" w:author="Joanna Dinsmore" w:date="2017-11-10T11:20:00Z" w:initials="JD">
    <w:p w14:paraId="0BE9B07B" w14:textId="27F07262" w:rsidR="00C10B25" w:rsidRDefault="00C10B25">
      <w:pPr>
        <w:pStyle w:val="CommentText"/>
      </w:pPr>
      <w:r>
        <w:rPr>
          <w:rStyle w:val="CommentReference"/>
        </w:rPr>
        <w:annotationRef/>
      </w:r>
      <w:r>
        <w:t>“due to”?</w:t>
      </w:r>
    </w:p>
  </w:comment>
  <w:comment w:id="36" w:author="Joanna Dinsmore" w:date="2017-11-10T11:41:00Z" w:initials="JD">
    <w:p w14:paraId="44C8AB6A" w14:textId="63A48F14" w:rsidR="00C10B25" w:rsidRDefault="00C10B25">
      <w:pPr>
        <w:pStyle w:val="CommentText"/>
      </w:pPr>
      <w:r>
        <w:rPr>
          <w:rStyle w:val="CommentReference"/>
        </w:rPr>
        <w:annotationRef/>
      </w:r>
      <w:r>
        <w:t xml:space="preserve">As written, this wasn’t a complete sentence; does this edit fix that? Please check. </w:t>
      </w:r>
    </w:p>
  </w:comment>
  <w:comment w:id="38" w:author="Joanna Dinsmore" w:date="2017-11-10T11:48:00Z" w:initials="JD">
    <w:p w14:paraId="1D10FD0E" w14:textId="3FE7A2AF" w:rsidR="00C10B25" w:rsidRPr="008B0EBA" w:rsidRDefault="00C10B25">
      <w:pPr>
        <w:pStyle w:val="CommentText"/>
      </w:pPr>
      <w:r>
        <w:rPr>
          <w:rStyle w:val="CommentReference"/>
        </w:rPr>
        <w:annotationRef/>
      </w:r>
      <w:r>
        <w:t>I do not pretend to understand gene nomenclature. However, FYI, I did see many instances of “</w:t>
      </w:r>
      <w:r>
        <w:rPr>
          <w:i/>
        </w:rPr>
        <w:t>D8-Mpl</w:t>
      </w:r>
      <w:r>
        <w:t>”, i.e., with a cap M. Is the lowercase OK?</w:t>
      </w:r>
    </w:p>
  </w:comment>
  <w:comment w:id="42" w:author="Joanna Dinsmore" w:date="2017-11-10T11:54:00Z" w:initials="JD">
    <w:p w14:paraId="7958C234" w14:textId="7683CAF7" w:rsidR="00C10B25" w:rsidRDefault="00C10B25">
      <w:pPr>
        <w:pStyle w:val="CommentText"/>
      </w:pPr>
      <w:r>
        <w:rPr>
          <w:rStyle w:val="CommentReference"/>
        </w:rPr>
        <w:annotationRef/>
      </w:r>
      <w:r>
        <w:t>Should this be Dwarf9? (Please check/confirm caps scheme.)</w:t>
      </w:r>
    </w:p>
  </w:comment>
  <w:comment w:id="44" w:author="Joanna Dinsmore" w:date="2017-11-10T12:07:00Z" w:initials="JD">
    <w:p w14:paraId="3D783506" w14:textId="23B45FBA" w:rsidR="00C10B25" w:rsidRDefault="00C10B25">
      <w:pPr>
        <w:pStyle w:val="CommentText"/>
      </w:pPr>
      <w:r>
        <w:rPr>
          <w:rStyle w:val="CommentReference"/>
        </w:rPr>
        <w:annotationRef/>
      </w:r>
      <w:r>
        <w:t>Should any of these gene names be italicized?</w:t>
      </w:r>
    </w:p>
  </w:comment>
  <w:comment w:id="45" w:author="Joanna Dinsmore" w:date="2017-11-10T12:11:00Z" w:initials="JD">
    <w:p w14:paraId="02BCFEE2" w14:textId="7D0CB3DA" w:rsidR="00C10B25" w:rsidRDefault="00C10B25">
      <w:pPr>
        <w:pStyle w:val="CommentText"/>
      </w:pPr>
      <w:r>
        <w:rPr>
          <w:rStyle w:val="CommentReference"/>
        </w:rPr>
        <w:annotationRef/>
      </w:r>
      <w:r>
        <w:t>“synthase”? “synthase3”?</w:t>
      </w:r>
    </w:p>
  </w:comment>
  <w:comment w:id="46" w:author="Joanna Dinsmore" w:date="2017-11-10T12:15:00Z" w:initials="JD">
    <w:p w14:paraId="10600FE3" w14:textId="513C9796" w:rsidR="00C10B25" w:rsidRDefault="00C10B25">
      <w:pPr>
        <w:pStyle w:val="CommentText"/>
      </w:pPr>
      <w:r>
        <w:rPr>
          <w:rStyle w:val="CommentReference"/>
        </w:rPr>
        <w:annotationRef/>
      </w:r>
      <w:r>
        <w:t>“in”?</w:t>
      </w:r>
    </w:p>
  </w:comment>
  <w:comment w:id="47" w:author="Joanna Dinsmore" w:date="2017-11-10T12:17:00Z" w:initials="JD">
    <w:p w14:paraId="2D37D33B" w14:textId="4CD91B4D" w:rsidR="00C10B25" w:rsidRDefault="00C10B25">
      <w:pPr>
        <w:pStyle w:val="CommentText"/>
      </w:pPr>
      <w:r>
        <w:rPr>
          <w:rStyle w:val="CommentReference"/>
        </w:rPr>
        <w:annotationRef/>
      </w:r>
      <w:r>
        <w:t>“desulfurase”?</w:t>
      </w:r>
    </w:p>
  </w:comment>
  <w:comment w:id="48" w:author="Joanna Dinsmore" w:date="2017-11-10T14:51:00Z" w:initials="JD">
    <w:p w14:paraId="2B828CB1" w14:textId="007E0820" w:rsidR="00C10B25" w:rsidRDefault="00C10B25">
      <w:pPr>
        <w:pStyle w:val="CommentText"/>
      </w:pPr>
      <w:r>
        <w:rPr>
          <w:rStyle w:val="CommentReference"/>
        </w:rPr>
        <w:annotationRef/>
      </w:r>
      <w:r>
        <w:t>The highlighted acronyms appear only once (or twice) and are not spelled out; OK? (I’ll continue to highlight any other such cases.)</w:t>
      </w:r>
    </w:p>
  </w:comment>
  <w:comment w:id="51" w:author="Joanna Dinsmore" w:date="2017-11-10T13:19:00Z" w:initials="JD">
    <w:p w14:paraId="2672A9F8" w14:textId="53F02925" w:rsidR="00C10B25" w:rsidRDefault="00C10B25">
      <w:pPr>
        <w:pStyle w:val="CommentText"/>
      </w:pPr>
      <w:r>
        <w:rPr>
          <w:rStyle w:val="CommentReference"/>
        </w:rPr>
        <w:annotationRef/>
      </w:r>
      <w:r>
        <w:t>Edit as meant?</w:t>
      </w:r>
    </w:p>
  </w:comment>
  <w:comment w:id="52" w:author="Joanna Dinsmore" w:date="2017-11-10T13:23:00Z" w:initials="JD">
    <w:p w14:paraId="76163871" w14:textId="4A68DABF" w:rsidR="00C10B25" w:rsidRDefault="00C10B25">
      <w:pPr>
        <w:pStyle w:val="CommentText"/>
      </w:pPr>
      <w:r>
        <w:rPr>
          <w:rStyle w:val="CommentReference"/>
        </w:rPr>
        <w:annotationRef/>
      </w:r>
      <w:r>
        <w:t>As me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702CD3F" w15:done="0"/>
  <w15:commentEx w15:paraId="75D5366C" w15:done="0"/>
  <w15:commentEx w15:paraId="37255CDD" w15:done="0"/>
  <w15:commentEx w15:paraId="09063E3F" w15:done="0"/>
  <w15:commentEx w15:paraId="2374E7B1" w15:done="0"/>
  <w15:commentEx w15:paraId="648299C2" w15:done="0"/>
  <w15:commentEx w15:paraId="6B183A13" w15:done="0"/>
  <w15:commentEx w15:paraId="13DD3668" w15:done="0"/>
  <w15:commentEx w15:paraId="3ADE51FD" w15:done="0"/>
  <w15:commentEx w15:paraId="0BE9B07B" w15:done="0"/>
  <w15:commentEx w15:paraId="44C8AB6A" w15:done="0"/>
  <w15:commentEx w15:paraId="1D10FD0E" w15:done="0"/>
  <w15:commentEx w15:paraId="7958C234" w15:done="0"/>
  <w15:commentEx w15:paraId="3D783506" w15:done="0"/>
  <w15:commentEx w15:paraId="02BCFEE2" w15:done="0"/>
  <w15:commentEx w15:paraId="10600FE3" w15:done="0"/>
  <w15:commentEx w15:paraId="2D37D33B" w15:done="0"/>
  <w15:commentEx w15:paraId="2B828CB1" w15:done="0"/>
  <w15:commentEx w15:paraId="2672A9F8" w15:done="0"/>
  <w15:commentEx w15:paraId="7616387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F773387" w16cid:durableId="1D932FD2"/>
  <w16cid:commentId w16cid:paraId="2217C42A" w16cid:durableId="1D9330F9"/>
  <w16cid:commentId w16cid:paraId="5CD2EC41" w16cid:durableId="1D93313C"/>
  <w16cid:commentId w16cid:paraId="494EC495" w16cid:durableId="1D93315B"/>
  <w16cid:commentId w16cid:paraId="2D5625E5" w16cid:durableId="1D9331D5"/>
  <w16cid:commentId w16cid:paraId="76C27B68" w16cid:durableId="1D9331F2"/>
  <w16cid:commentId w16cid:paraId="5F228687" w16cid:durableId="1D93598A"/>
  <w16cid:commentId w16cid:paraId="2F832DD9" w16cid:durableId="1D935A31"/>
  <w16cid:commentId w16cid:paraId="50C9A815" w16cid:durableId="1D935C75"/>
  <w16cid:commentId w16cid:paraId="6A540469" w16cid:durableId="1D935C86"/>
  <w16cid:commentId w16cid:paraId="6E4ABC0C" w16cid:durableId="1D935CC2"/>
  <w16cid:commentId w16cid:paraId="5E92ED3F" w16cid:durableId="1D935D24"/>
  <w16cid:commentId w16cid:paraId="447B43A8" w16cid:durableId="1D935E75"/>
  <w16cid:commentId w16cid:paraId="7A0019BC" w16cid:durableId="1D935E32"/>
  <w16cid:commentId w16cid:paraId="610822E2" w16cid:durableId="1D932DF1"/>
  <w16cid:commentId w16cid:paraId="6BB881BD" w16cid:durableId="1D932DF2"/>
  <w16cid:commentId w16cid:paraId="16E0C816" w16cid:durableId="1D935E07"/>
  <w16cid:commentId w16cid:paraId="7191550D" w16cid:durableId="1D9360E8"/>
  <w16cid:commentId w16cid:paraId="07C47761" w16cid:durableId="1D9361EF"/>
  <w16cid:commentId w16cid:paraId="162B7403" w16cid:durableId="1D93617A"/>
  <w16cid:commentId w16cid:paraId="1D0C7E68" w16cid:durableId="1D989344"/>
  <w16cid:commentId w16cid:paraId="3EED3E1D" w16cid:durableId="1D9893B7"/>
  <w16cid:commentId w16cid:paraId="73254C62" w16cid:durableId="1D9362B2"/>
  <w16cid:commentId w16cid:paraId="4A765937" w16cid:durableId="1D9362D0"/>
  <w16cid:commentId w16cid:paraId="5EC186B3" w16cid:durableId="1D93642A"/>
  <w16cid:commentId w16cid:paraId="4C1AE9E8" w16cid:durableId="1D9364E3"/>
  <w16cid:commentId w16cid:paraId="50B8F689" w16cid:durableId="1D93658A"/>
  <w16cid:commentId w16cid:paraId="3748C8B8" w16cid:durableId="1D9365F0"/>
  <w16cid:commentId w16cid:paraId="44652F8C" w16cid:durableId="1D936675"/>
  <w16cid:commentId w16cid:paraId="79D4880E" w16cid:durableId="1D9367AE"/>
  <w16cid:commentId w16cid:paraId="669909AB" w16cid:durableId="1D9368D5"/>
  <w16cid:commentId w16cid:paraId="5FA2F049" w16cid:durableId="1D93698C"/>
  <w16cid:commentId w16cid:paraId="1544EC87" w16cid:durableId="1D9369B4"/>
  <w16cid:commentId w16cid:paraId="3A3E93A7" w16cid:durableId="1D936A05"/>
  <w16cid:commentId w16cid:paraId="298597C8" w16cid:durableId="1D936A2B"/>
  <w16cid:commentId w16cid:paraId="5437B560" w16cid:durableId="1D989696"/>
  <w16cid:commentId w16cid:paraId="07DC8CB6" w16cid:durableId="1D936A7F"/>
  <w16cid:commentId w16cid:paraId="265990A9" w16cid:durableId="1D9896B4"/>
  <w16cid:commentId w16cid:paraId="6C6C0CFF" w16cid:durableId="1D989718"/>
  <w16cid:commentId w16cid:paraId="75F28AAB" w16cid:durableId="1D936AC7"/>
  <w16cid:commentId w16cid:paraId="5B9C9598" w16cid:durableId="1D936ADC"/>
  <w16cid:commentId w16cid:paraId="510A3B1E" w16cid:durableId="1D936B12"/>
  <w16cid:commentId w16cid:paraId="057439D8" w16cid:durableId="1D989751"/>
  <w16cid:commentId w16cid:paraId="2121D502" w16cid:durableId="1D936B28"/>
  <w16cid:commentId w16cid:paraId="26474E49" w16cid:durableId="1D936BAA"/>
  <w16cid:commentId w16cid:paraId="51BCDA78" w16cid:durableId="1D936BC1"/>
  <w16cid:commentId w16cid:paraId="103721F0" w16cid:durableId="1D9850E3"/>
  <w16cid:commentId w16cid:paraId="61F3F90F" w16cid:durableId="1D98513C"/>
  <w16cid:commentId w16cid:paraId="6B57D37D" w16cid:durableId="1D98514F"/>
  <w16cid:commentId w16cid:paraId="60B4B683" w16cid:durableId="1D9851AC"/>
  <w16cid:commentId w16cid:paraId="186C90FA" w16cid:durableId="1D9851C4"/>
  <w16cid:commentId w16cid:paraId="59F58A71" w16cid:durableId="1D985250"/>
  <w16cid:commentId w16cid:paraId="2B8A1960" w16cid:durableId="1D9852C3"/>
  <w16cid:commentId w16cid:paraId="0757DCBC" w16cid:durableId="1D9852DF"/>
  <w16cid:commentId w16cid:paraId="3C955F26" w16cid:durableId="1D98533C"/>
  <w16cid:commentId w16cid:paraId="44C7D880" w16cid:durableId="1D9897B7"/>
  <w16cid:commentId w16cid:paraId="0B33A92E" w16cid:durableId="1D9853C0"/>
  <w16cid:commentId w16cid:paraId="2B8668B2" w16cid:durableId="1D9853D3"/>
  <w16cid:commentId w16cid:paraId="6F9B58C7" w16cid:durableId="1D9853F9"/>
  <w16cid:commentId w16cid:paraId="38148083" w16cid:durableId="1D98543B"/>
  <w16cid:commentId w16cid:paraId="0E6F998F" w16cid:durableId="1D985481"/>
  <w16cid:commentId w16cid:paraId="1F19C7C0" w16cid:durableId="1D985494"/>
  <w16cid:commentId w16cid:paraId="77D8095C" w16cid:durableId="1D9854F8"/>
  <w16cid:commentId w16cid:paraId="42EE5DAD" w16cid:durableId="1D985509"/>
  <w16cid:commentId w16cid:paraId="139A3970" w16cid:durableId="1D985580"/>
  <w16cid:commentId w16cid:paraId="7B4F2144" w16cid:durableId="1D9855D2"/>
  <w16cid:commentId w16cid:paraId="37B42F7E" w16cid:durableId="1D985626"/>
  <w16cid:commentId w16cid:paraId="207BF2AF" w16cid:durableId="1D985671"/>
  <w16cid:commentId w16cid:paraId="11211641" w16cid:durableId="1D9857DA"/>
  <w16cid:commentId w16cid:paraId="305FE9BF" w16cid:durableId="1D9857FD"/>
  <w16cid:commentId w16cid:paraId="3A7262D3" w16cid:durableId="1D985822"/>
  <w16cid:commentId w16cid:paraId="511C3059" w16cid:durableId="1D9858D6"/>
  <w16cid:commentId w16cid:paraId="510CF015" w16cid:durableId="1D932DF3"/>
  <w16cid:commentId w16cid:paraId="6730CEFD" w16cid:durableId="1D9858FC"/>
  <w16cid:commentId w16cid:paraId="2E47565E" w16cid:durableId="1D985955"/>
  <w16cid:commentId w16cid:paraId="7A56AC43" w16cid:durableId="1D932DF4"/>
  <w16cid:commentId w16cid:paraId="2E1E8A27" w16cid:durableId="1D9859CA"/>
  <w16cid:commentId w16cid:paraId="0A3D3F98" w16cid:durableId="1D9859F0"/>
  <w16cid:commentId w16cid:paraId="61E57578" w16cid:durableId="1D985BAA"/>
  <w16cid:commentId w16cid:paraId="4106B2A0" w16cid:durableId="1D985BD1"/>
  <w16cid:commentId w16cid:paraId="0FE1FC91" w16cid:durableId="1D985BD9"/>
  <w16cid:commentId w16cid:paraId="1F4759B1" w16cid:durableId="1D985BFA"/>
  <w16cid:commentId w16cid:paraId="2A69F056" w16cid:durableId="1D985C1A"/>
  <w16cid:commentId w16cid:paraId="7B507A50" w16cid:durableId="1D985C77"/>
  <w16cid:commentId w16cid:paraId="3345E172" w16cid:durableId="1D985C91"/>
  <w16cid:commentId w16cid:paraId="4B7DFDFC" w16cid:durableId="1D985D0E"/>
  <w16cid:commentId w16cid:paraId="41DCA764" w16cid:durableId="1D985D2F"/>
  <w16cid:commentId w16cid:paraId="0F35B678" w16cid:durableId="1D985D40"/>
  <w16cid:commentId w16cid:paraId="00B4D50A" w16cid:durableId="1D985D77"/>
  <w16cid:commentId w16cid:paraId="527FDB90" w16cid:durableId="1D985DAA"/>
  <w16cid:commentId w16cid:paraId="224B284B" w16cid:durableId="1D985DCF"/>
  <w16cid:commentId w16cid:paraId="177CC8A6" w16cid:durableId="1D985E0B"/>
  <w16cid:commentId w16cid:paraId="54273572" w16cid:durableId="1D985E2A"/>
  <w16cid:commentId w16cid:paraId="4C008FDC" w16cid:durableId="1D985E8C"/>
  <w16cid:commentId w16cid:paraId="0E2B4E88" w16cid:durableId="1D98799D"/>
  <w16cid:commentId w16cid:paraId="5F288DAA" w16cid:durableId="1D9879BB"/>
  <w16cid:commentId w16cid:paraId="55704FD7" w16cid:durableId="1D9879FA"/>
  <w16cid:commentId w16cid:paraId="24E80E4F" w16cid:durableId="1D987AA9"/>
  <w16cid:commentId w16cid:paraId="224D1C24" w16cid:durableId="1D987C6B"/>
  <w16cid:commentId w16cid:paraId="4C6689AA" w16cid:durableId="1D987D0E"/>
  <w16cid:commentId w16cid:paraId="3B525FAE" w16cid:durableId="1D987D55"/>
  <w16cid:commentId w16cid:paraId="1D85585E" w16cid:durableId="1D987FC3"/>
  <w16cid:commentId w16cid:paraId="681CC00C" w16cid:durableId="1D988199"/>
  <w16cid:commentId w16cid:paraId="70D7B735" w16cid:durableId="1D9881D1"/>
  <w16cid:commentId w16cid:paraId="32757722" w16cid:durableId="1D9881E7"/>
  <w16cid:commentId w16cid:paraId="131ECD53" w16cid:durableId="1D98827C"/>
  <w16cid:commentId w16cid:paraId="610FB3E1" w16cid:durableId="1D98828C"/>
  <w16cid:commentId w16cid:paraId="3951D717" w16cid:durableId="1D9882E2"/>
  <w16cid:commentId w16cid:paraId="5E0A9E13" w16cid:durableId="1D9882F1"/>
  <w16cid:commentId w16cid:paraId="51F40B23" w16cid:durableId="1D988302"/>
  <w16cid:commentId w16cid:paraId="729CB8E7" w16cid:durableId="1D988349"/>
  <w16cid:commentId w16cid:paraId="0CB0911E" w16cid:durableId="1D98833D"/>
  <w16cid:commentId w16cid:paraId="3C8EA3AF" w16cid:durableId="1D988361"/>
  <w16cid:commentId w16cid:paraId="70756D34" w16cid:durableId="1D98838A"/>
  <w16cid:commentId w16cid:paraId="699F0C6B" w16cid:durableId="1D9883A7"/>
  <w16cid:commentId w16cid:paraId="571FB30B" w16cid:durableId="1D9883CD"/>
  <w16cid:commentId w16cid:paraId="075B4B38" w16cid:durableId="1D9883F1"/>
  <w16cid:commentId w16cid:paraId="11CFA2FF" w16cid:durableId="1D988473"/>
  <w16cid:commentId w16cid:paraId="62C11CC7" w16cid:durableId="1D988541"/>
  <w16cid:commentId w16cid:paraId="558DED68" w16cid:durableId="1D988564"/>
  <w16cid:commentId w16cid:paraId="01ABE181" w16cid:durableId="1D9886AE"/>
  <w16cid:commentId w16cid:paraId="3E89F65E" w16cid:durableId="1D988797"/>
  <w16cid:commentId w16cid:paraId="44BD1CB8" w16cid:durableId="1D9887B0"/>
  <w16cid:commentId w16cid:paraId="7AB4B774" w16cid:durableId="1D9887CD"/>
  <w16cid:commentId w16cid:paraId="675A6959" w16cid:durableId="1D988816"/>
  <w16cid:commentId w16cid:paraId="5C0E2678" w16cid:durableId="1D988832"/>
  <w16cid:commentId w16cid:paraId="11DCD081" w16cid:durableId="1D988850"/>
  <w16cid:commentId w16cid:paraId="23127734" w16cid:durableId="1D988859"/>
  <w16cid:commentId w16cid:paraId="3DF608DE" w16cid:durableId="1D98888C"/>
  <w16cid:commentId w16cid:paraId="6A8CA32E" w16cid:durableId="1D9888DF"/>
  <w16cid:commentId w16cid:paraId="062D39C1" w16cid:durableId="1D988909"/>
  <w16cid:commentId w16cid:paraId="78506D6D" w16cid:durableId="1D988FC0"/>
  <w16cid:commentId w16cid:paraId="6618AD55" w16cid:durableId="1D988FE2"/>
  <w16cid:commentId w16cid:paraId="6DFA0273" w16cid:durableId="1D989016"/>
  <w16cid:commentId w16cid:paraId="671E8AA7" w16cid:durableId="1D98908B"/>
  <w16cid:commentId w16cid:paraId="253FEE4A" w16cid:durableId="1D9890C4"/>
  <w16cid:commentId w16cid:paraId="193DBD27" w16cid:durableId="1D9890DF"/>
  <w16cid:commentId w16cid:paraId="3F24E328" w16cid:durableId="1D98912A"/>
  <w16cid:commentId w16cid:paraId="5483C817" w16cid:durableId="1D989154"/>
  <w16cid:commentId w16cid:paraId="20A6EC36" w16cid:durableId="1D98917D"/>
  <w16cid:commentId w16cid:paraId="0302A1C2" w16cid:durableId="1D9891DC"/>
  <w16cid:commentId w16cid:paraId="78167385" w16cid:durableId="1D989200"/>
  <w16cid:commentId w16cid:paraId="41B4B9D3" w16cid:durableId="1D98921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7E24E1" w14:textId="77777777" w:rsidR="00C10B25" w:rsidRDefault="00C10B25" w:rsidP="006804EA">
      <w:r>
        <w:separator/>
      </w:r>
    </w:p>
  </w:endnote>
  <w:endnote w:type="continuationSeparator" w:id="0">
    <w:p w14:paraId="3B6FA9CD" w14:textId="77777777" w:rsidR="00C10B25" w:rsidRDefault="00C10B25" w:rsidP="006804EA">
      <w:r>
        <w:continuationSeparator/>
      </w:r>
    </w:p>
  </w:endnote>
  <w:endnote w:type="continuationNotice" w:id="1">
    <w:p w14:paraId="24489B62" w14:textId="77777777" w:rsidR="00C10B25" w:rsidRDefault="00C10B2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61146161" w:rsidR="00C10B25" w:rsidRDefault="00C10B25" w:rsidP="006804EA">
        <w:pPr>
          <w:pStyle w:val="Footer"/>
        </w:pPr>
        <w:r>
          <w:fldChar w:fldCharType="begin"/>
        </w:r>
        <w:r w:rsidRPr="006A5509">
          <w:instrText xml:space="preserve"> PAGE   \* MERGEFORMAT </w:instrText>
        </w:r>
        <w:r>
          <w:fldChar w:fldCharType="separate"/>
        </w:r>
        <w:r w:rsidR="00DE0A16">
          <w:rPr>
            <w:noProof/>
          </w:rPr>
          <w:t>7</w:t>
        </w:r>
        <w:r>
          <w:rPr>
            <w:noProof/>
          </w:rPr>
          <w:fldChar w:fldCharType="end"/>
        </w:r>
      </w:p>
    </w:sdtContent>
  </w:sdt>
  <w:p w14:paraId="1B93D360" w14:textId="77777777" w:rsidR="00C10B25" w:rsidRDefault="00C10B25" w:rsidP="006804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AA7B48" w14:textId="77777777" w:rsidR="00C10B25" w:rsidRDefault="00C10B25" w:rsidP="006804EA">
      <w:r>
        <w:separator/>
      </w:r>
    </w:p>
  </w:footnote>
  <w:footnote w:type="continuationSeparator" w:id="0">
    <w:p w14:paraId="36504591" w14:textId="77777777" w:rsidR="00C10B25" w:rsidRDefault="00C10B25" w:rsidP="006804EA">
      <w:r>
        <w:continuationSeparator/>
      </w:r>
    </w:p>
  </w:footnote>
  <w:footnote w:type="continuationNotice" w:id="1">
    <w:p w14:paraId="77F394E9" w14:textId="77777777" w:rsidR="00C10B25" w:rsidRDefault="00C10B2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AA0808" w14:textId="77777777" w:rsidR="00C10B25" w:rsidRDefault="00C10B2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77B7D31"/>
    <w:multiLevelType w:val="hybridMultilevel"/>
    <w:tmpl w:val="356E489A"/>
    <w:lvl w:ilvl="0" w:tplc="A81A8174">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0"/>
  </w:num>
  <w:num w:numId="4">
    <w:abstractNumId w:val="2"/>
  </w:num>
  <w:num w:numId="5">
    <w:abstractNumId w:val="3"/>
  </w:num>
  <w:num w:numId="6">
    <w:abstractNumId w:val="6"/>
  </w:num>
  <w:num w:numId="7">
    <w:abstractNumId w:val="5"/>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oNotDisplayPageBoundaries/>
  <w:activeWritingStyle w:appName="MSWord" w:lang="en-US" w:vendorID="64" w:dllVersion="6" w:nlCheck="1" w:checkStyle="1"/>
  <w:activeWritingStyle w:appName="MSWord" w:lang="en-US" w:vendorID="64" w:dllVersion="0" w:nlCheck="1" w:checkStyle="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768D"/>
    <w:rsid w:val="00000171"/>
    <w:rsid w:val="000002A2"/>
    <w:rsid w:val="00000311"/>
    <w:rsid w:val="000008AC"/>
    <w:rsid w:val="00000EC8"/>
    <w:rsid w:val="0000230A"/>
    <w:rsid w:val="000028B9"/>
    <w:rsid w:val="00002A0F"/>
    <w:rsid w:val="00003079"/>
    <w:rsid w:val="000037D3"/>
    <w:rsid w:val="00003F71"/>
    <w:rsid w:val="00004B2D"/>
    <w:rsid w:val="00004CA8"/>
    <w:rsid w:val="000053A5"/>
    <w:rsid w:val="000054F8"/>
    <w:rsid w:val="00005604"/>
    <w:rsid w:val="00005D22"/>
    <w:rsid w:val="00005D7D"/>
    <w:rsid w:val="00006069"/>
    <w:rsid w:val="000070EF"/>
    <w:rsid w:val="00007B48"/>
    <w:rsid w:val="00007E84"/>
    <w:rsid w:val="00010604"/>
    <w:rsid w:val="000106F2"/>
    <w:rsid w:val="00010C70"/>
    <w:rsid w:val="0001100A"/>
    <w:rsid w:val="0001157A"/>
    <w:rsid w:val="00011AFB"/>
    <w:rsid w:val="000123DF"/>
    <w:rsid w:val="00012680"/>
    <w:rsid w:val="000131BB"/>
    <w:rsid w:val="00013461"/>
    <w:rsid w:val="00013835"/>
    <w:rsid w:val="00013CDC"/>
    <w:rsid w:val="00013D18"/>
    <w:rsid w:val="000145CA"/>
    <w:rsid w:val="00014615"/>
    <w:rsid w:val="00014A81"/>
    <w:rsid w:val="00015762"/>
    <w:rsid w:val="00015A57"/>
    <w:rsid w:val="000165F7"/>
    <w:rsid w:val="000168B5"/>
    <w:rsid w:val="00016EF9"/>
    <w:rsid w:val="000173DB"/>
    <w:rsid w:val="00017416"/>
    <w:rsid w:val="000178B0"/>
    <w:rsid w:val="000200ED"/>
    <w:rsid w:val="00020E0D"/>
    <w:rsid w:val="00021B8F"/>
    <w:rsid w:val="00021E19"/>
    <w:rsid w:val="000222A3"/>
    <w:rsid w:val="0002261A"/>
    <w:rsid w:val="00022D1E"/>
    <w:rsid w:val="000230AE"/>
    <w:rsid w:val="0002382F"/>
    <w:rsid w:val="00023B30"/>
    <w:rsid w:val="00023C5E"/>
    <w:rsid w:val="00024087"/>
    <w:rsid w:val="000249BD"/>
    <w:rsid w:val="00024A8F"/>
    <w:rsid w:val="0002616A"/>
    <w:rsid w:val="000269ED"/>
    <w:rsid w:val="00027159"/>
    <w:rsid w:val="00027634"/>
    <w:rsid w:val="00027815"/>
    <w:rsid w:val="00027E14"/>
    <w:rsid w:val="00027EFB"/>
    <w:rsid w:val="00030C61"/>
    <w:rsid w:val="00030D03"/>
    <w:rsid w:val="00030F16"/>
    <w:rsid w:val="00031D54"/>
    <w:rsid w:val="00032026"/>
    <w:rsid w:val="00032090"/>
    <w:rsid w:val="0003281D"/>
    <w:rsid w:val="000339B1"/>
    <w:rsid w:val="00033C66"/>
    <w:rsid w:val="00034079"/>
    <w:rsid w:val="00034106"/>
    <w:rsid w:val="000347CB"/>
    <w:rsid w:val="00034BE9"/>
    <w:rsid w:val="00034CF6"/>
    <w:rsid w:val="00035D41"/>
    <w:rsid w:val="000361E0"/>
    <w:rsid w:val="000366D8"/>
    <w:rsid w:val="000367EC"/>
    <w:rsid w:val="00036936"/>
    <w:rsid w:val="00036ACA"/>
    <w:rsid w:val="00037F55"/>
    <w:rsid w:val="000404C5"/>
    <w:rsid w:val="00040B40"/>
    <w:rsid w:val="00040F7E"/>
    <w:rsid w:val="000412AD"/>
    <w:rsid w:val="000431F8"/>
    <w:rsid w:val="00043536"/>
    <w:rsid w:val="00043715"/>
    <w:rsid w:val="00043C61"/>
    <w:rsid w:val="00044064"/>
    <w:rsid w:val="00044FE7"/>
    <w:rsid w:val="00045287"/>
    <w:rsid w:val="00045C62"/>
    <w:rsid w:val="0004624F"/>
    <w:rsid w:val="000462AD"/>
    <w:rsid w:val="000468E7"/>
    <w:rsid w:val="00046958"/>
    <w:rsid w:val="00047048"/>
    <w:rsid w:val="00047512"/>
    <w:rsid w:val="00047588"/>
    <w:rsid w:val="000475C5"/>
    <w:rsid w:val="00047BBE"/>
    <w:rsid w:val="00047C4E"/>
    <w:rsid w:val="00047CAD"/>
    <w:rsid w:val="00050886"/>
    <w:rsid w:val="00050BE8"/>
    <w:rsid w:val="00051005"/>
    <w:rsid w:val="000514AB"/>
    <w:rsid w:val="000523BA"/>
    <w:rsid w:val="000525A0"/>
    <w:rsid w:val="00052D84"/>
    <w:rsid w:val="00052FF5"/>
    <w:rsid w:val="000532E7"/>
    <w:rsid w:val="000534C7"/>
    <w:rsid w:val="000537C5"/>
    <w:rsid w:val="00053C75"/>
    <w:rsid w:val="00054166"/>
    <w:rsid w:val="00054501"/>
    <w:rsid w:val="00054552"/>
    <w:rsid w:val="0005469E"/>
    <w:rsid w:val="000548F2"/>
    <w:rsid w:val="00055EE4"/>
    <w:rsid w:val="000561D7"/>
    <w:rsid w:val="000565B8"/>
    <w:rsid w:val="000565D6"/>
    <w:rsid w:val="00056987"/>
    <w:rsid w:val="000572EF"/>
    <w:rsid w:val="0005741C"/>
    <w:rsid w:val="00057F8B"/>
    <w:rsid w:val="0006124C"/>
    <w:rsid w:val="000616A6"/>
    <w:rsid w:val="00061C7D"/>
    <w:rsid w:val="00061C86"/>
    <w:rsid w:val="00061FDD"/>
    <w:rsid w:val="0006268D"/>
    <w:rsid w:val="0006290B"/>
    <w:rsid w:val="000629DC"/>
    <w:rsid w:val="00062AFD"/>
    <w:rsid w:val="00063F15"/>
    <w:rsid w:val="00064906"/>
    <w:rsid w:val="0006497B"/>
    <w:rsid w:val="00064FEA"/>
    <w:rsid w:val="00065A66"/>
    <w:rsid w:val="00065B65"/>
    <w:rsid w:val="00065C7F"/>
    <w:rsid w:val="00066268"/>
    <w:rsid w:val="000664F2"/>
    <w:rsid w:val="00066CFC"/>
    <w:rsid w:val="00066E74"/>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3DA0"/>
    <w:rsid w:val="00074512"/>
    <w:rsid w:val="00074DFA"/>
    <w:rsid w:val="00074E58"/>
    <w:rsid w:val="00074EEA"/>
    <w:rsid w:val="000756EF"/>
    <w:rsid w:val="00075B59"/>
    <w:rsid w:val="00075EDE"/>
    <w:rsid w:val="0007635B"/>
    <w:rsid w:val="00076A96"/>
    <w:rsid w:val="00076C1C"/>
    <w:rsid w:val="00076C75"/>
    <w:rsid w:val="000770C6"/>
    <w:rsid w:val="00077185"/>
    <w:rsid w:val="00077515"/>
    <w:rsid w:val="0007792C"/>
    <w:rsid w:val="00077946"/>
    <w:rsid w:val="000801F9"/>
    <w:rsid w:val="0008030B"/>
    <w:rsid w:val="00080854"/>
    <w:rsid w:val="00080A4A"/>
    <w:rsid w:val="0008104C"/>
    <w:rsid w:val="000813D3"/>
    <w:rsid w:val="00081AF7"/>
    <w:rsid w:val="00081CE1"/>
    <w:rsid w:val="000827D5"/>
    <w:rsid w:val="0008296B"/>
    <w:rsid w:val="000829A0"/>
    <w:rsid w:val="000831E1"/>
    <w:rsid w:val="000832A9"/>
    <w:rsid w:val="000833C3"/>
    <w:rsid w:val="000836C3"/>
    <w:rsid w:val="000845E1"/>
    <w:rsid w:val="000853EA"/>
    <w:rsid w:val="00086EFB"/>
    <w:rsid w:val="000872C5"/>
    <w:rsid w:val="00087866"/>
    <w:rsid w:val="00087DC9"/>
    <w:rsid w:val="00090417"/>
    <w:rsid w:val="00091644"/>
    <w:rsid w:val="00091669"/>
    <w:rsid w:val="00091B42"/>
    <w:rsid w:val="00091EBF"/>
    <w:rsid w:val="00092892"/>
    <w:rsid w:val="00093372"/>
    <w:rsid w:val="000933D7"/>
    <w:rsid w:val="000939DF"/>
    <w:rsid w:val="000942CF"/>
    <w:rsid w:val="00094D01"/>
    <w:rsid w:val="0009516B"/>
    <w:rsid w:val="00095363"/>
    <w:rsid w:val="00095628"/>
    <w:rsid w:val="0009639C"/>
    <w:rsid w:val="00097BC0"/>
    <w:rsid w:val="00097E31"/>
    <w:rsid w:val="000A0083"/>
    <w:rsid w:val="000A0541"/>
    <w:rsid w:val="000A1021"/>
    <w:rsid w:val="000A1436"/>
    <w:rsid w:val="000A1FAD"/>
    <w:rsid w:val="000A1FF1"/>
    <w:rsid w:val="000A25E3"/>
    <w:rsid w:val="000A286F"/>
    <w:rsid w:val="000A29F0"/>
    <w:rsid w:val="000A2F0B"/>
    <w:rsid w:val="000A3075"/>
    <w:rsid w:val="000A3509"/>
    <w:rsid w:val="000A3EDD"/>
    <w:rsid w:val="000A41E2"/>
    <w:rsid w:val="000A4308"/>
    <w:rsid w:val="000A470F"/>
    <w:rsid w:val="000A4930"/>
    <w:rsid w:val="000A5099"/>
    <w:rsid w:val="000A55DA"/>
    <w:rsid w:val="000A5B5F"/>
    <w:rsid w:val="000A6953"/>
    <w:rsid w:val="000A71F2"/>
    <w:rsid w:val="000A757C"/>
    <w:rsid w:val="000A7C15"/>
    <w:rsid w:val="000A7CE0"/>
    <w:rsid w:val="000B05C3"/>
    <w:rsid w:val="000B0BA4"/>
    <w:rsid w:val="000B0D12"/>
    <w:rsid w:val="000B104B"/>
    <w:rsid w:val="000B10E1"/>
    <w:rsid w:val="000B1204"/>
    <w:rsid w:val="000B1860"/>
    <w:rsid w:val="000B21DB"/>
    <w:rsid w:val="000B24AB"/>
    <w:rsid w:val="000B2E54"/>
    <w:rsid w:val="000B3CC5"/>
    <w:rsid w:val="000B49C3"/>
    <w:rsid w:val="000B49DA"/>
    <w:rsid w:val="000B4B3C"/>
    <w:rsid w:val="000B52B4"/>
    <w:rsid w:val="000B5314"/>
    <w:rsid w:val="000B5AB0"/>
    <w:rsid w:val="000B5F2F"/>
    <w:rsid w:val="000B6E8F"/>
    <w:rsid w:val="000B6EA4"/>
    <w:rsid w:val="000B6FDB"/>
    <w:rsid w:val="000B75AB"/>
    <w:rsid w:val="000B7C31"/>
    <w:rsid w:val="000B7D0F"/>
    <w:rsid w:val="000B7F01"/>
    <w:rsid w:val="000C0098"/>
    <w:rsid w:val="000C0210"/>
    <w:rsid w:val="000C0243"/>
    <w:rsid w:val="000C09CF"/>
    <w:rsid w:val="000C0BA1"/>
    <w:rsid w:val="000C0D64"/>
    <w:rsid w:val="000C1058"/>
    <w:rsid w:val="000C17B8"/>
    <w:rsid w:val="000C22C0"/>
    <w:rsid w:val="000C2567"/>
    <w:rsid w:val="000C34E2"/>
    <w:rsid w:val="000C36C8"/>
    <w:rsid w:val="000C3998"/>
    <w:rsid w:val="000C4883"/>
    <w:rsid w:val="000C59EA"/>
    <w:rsid w:val="000C62F2"/>
    <w:rsid w:val="000C65EF"/>
    <w:rsid w:val="000C6B4B"/>
    <w:rsid w:val="000C6DCB"/>
    <w:rsid w:val="000C6F1D"/>
    <w:rsid w:val="000C7C75"/>
    <w:rsid w:val="000C7EFF"/>
    <w:rsid w:val="000C7F4C"/>
    <w:rsid w:val="000D1150"/>
    <w:rsid w:val="000D171E"/>
    <w:rsid w:val="000D1D8D"/>
    <w:rsid w:val="000D226B"/>
    <w:rsid w:val="000D2D49"/>
    <w:rsid w:val="000D3204"/>
    <w:rsid w:val="000D32C4"/>
    <w:rsid w:val="000D3FBC"/>
    <w:rsid w:val="000D451E"/>
    <w:rsid w:val="000D50C2"/>
    <w:rsid w:val="000D5A01"/>
    <w:rsid w:val="000D6432"/>
    <w:rsid w:val="000D6801"/>
    <w:rsid w:val="000D6E7F"/>
    <w:rsid w:val="000D7009"/>
    <w:rsid w:val="000D71E4"/>
    <w:rsid w:val="000D7391"/>
    <w:rsid w:val="000D75BC"/>
    <w:rsid w:val="000D76C8"/>
    <w:rsid w:val="000D78CE"/>
    <w:rsid w:val="000D7C37"/>
    <w:rsid w:val="000D7E9E"/>
    <w:rsid w:val="000E0301"/>
    <w:rsid w:val="000E04CE"/>
    <w:rsid w:val="000E0901"/>
    <w:rsid w:val="000E13D5"/>
    <w:rsid w:val="000E1563"/>
    <w:rsid w:val="000E18F6"/>
    <w:rsid w:val="000E1BDE"/>
    <w:rsid w:val="000E2B91"/>
    <w:rsid w:val="000E3576"/>
    <w:rsid w:val="000E3684"/>
    <w:rsid w:val="000E4135"/>
    <w:rsid w:val="000E4247"/>
    <w:rsid w:val="000E52D8"/>
    <w:rsid w:val="000E5367"/>
    <w:rsid w:val="000E543C"/>
    <w:rsid w:val="000E56FE"/>
    <w:rsid w:val="000E620D"/>
    <w:rsid w:val="000E6473"/>
    <w:rsid w:val="000E6EA3"/>
    <w:rsid w:val="000E756C"/>
    <w:rsid w:val="000E781A"/>
    <w:rsid w:val="000E7B9A"/>
    <w:rsid w:val="000E7D1B"/>
    <w:rsid w:val="000E7DC2"/>
    <w:rsid w:val="000E7FEB"/>
    <w:rsid w:val="000F0631"/>
    <w:rsid w:val="000F1264"/>
    <w:rsid w:val="000F1579"/>
    <w:rsid w:val="000F17F8"/>
    <w:rsid w:val="000F2C19"/>
    <w:rsid w:val="000F31B0"/>
    <w:rsid w:val="000F32EE"/>
    <w:rsid w:val="000F3622"/>
    <w:rsid w:val="000F3B6F"/>
    <w:rsid w:val="000F3BCF"/>
    <w:rsid w:val="000F4144"/>
    <w:rsid w:val="000F4CD2"/>
    <w:rsid w:val="000F52BC"/>
    <w:rsid w:val="000F52E3"/>
    <w:rsid w:val="000F5466"/>
    <w:rsid w:val="000F5B1A"/>
    <w:rsid w:val="000F5C42"/>
    <w:rsid w:val="000F5DEA"/>
    <w:rsid w:val="000F67AE"/>
    <w:rsid w:val="000F69D4"/>
    <w:rsid w:val="000F6BFC"/>
    <w:rsid w:val="000F6DE2"/>
    <w:rsid w:val="000F700B"/>
    <w:rsid w:val="000F7FC5"/>
    <w:rsid w:val="00100D3D"/>
    <w:rsid w:val="00100E74"/>
    <w:rsid w:val="00101EAA"/>
    <w:rsid w:val="001029DD"/>
    <w:rsid w:val="00102F3D"/>
    <w:rsid w:val="0010318A"/>
    <w:rsid w:val="00104343"/>
    <w:rsid w:val="001049E5"/>
    <w:rsid w:val="00105DA9"/>
    <w:rsid w:val="00105E07"/>
    <w:rsid w:val="00105FF9"/>
    <w:rsid w:val="00106272"/>
    <w:rsid w:val="00106461"/>
    <w:rsid w:val="0010669E"/>
    <w:rsid w:val="001069EA"/>
    <w:rsid w:val="00106C87"/>
    <w:rsid w:val="00107198"/>
    <w:rsid w:val="00107C6B"/>
    <w:rsid w:val="00107F6A"/>
    <w:rsid w:val="00110BBB"/>
    <w:rsid w:val="00110E2A"/>
    <w:rsid w:val="0011125B"/>
    <w:rsid w:val="0011248E"/>
    <w:rsid w:val="0011301D"/>
    <w:rsid w:val="001138B0"/>
    <w:rsid w:val="00114226"/>
    <w:rsid w:val="0011506B"/>
    <w:rsid w:val="0011532C"/>
    <w:rsid w:val="00115C93"/>
    <w:rsid w:val="00115F88"/>
    <w:rsid w:val="0011686B"/>
    <w:rsid w:val="0011723C"/>
    <w:rsid w:val="00117375"/>
    <w:rsid w:val="00117876"/>
    <w:rsid w:val="001179EF"/>
    <w:rsid w:val="00117DF5"/>
    <w:rsid w:val="001203F8"/>
    <w:rsid w:val="001204BA"/>
    <w:rsid w:val="00120DF6"/>
    <w:rsid w:val="001216B4"/>
    <w:rsid w:val="001216C6"/>
    <w:rsid w:val="00121802"/>
    <w:rsid w:val="00121B50"/>
    <w:rsid w:val="00121CEB"/>
    <w:rsid w:val="00122061"/>
    <w:rsid w:val="00122466"/>
    <w:rsid w:val="00123247"/>
    <w:rsid w:val="00123B20"/>
    <w:rsid w:val="00123FBC"/>
    <w:rsid w:val="001243AB"/>
    <w:rsid w:val="00125934"/>
    <w:rsid w:val="00125AAE"/>
    <w:rsid w:val="001260BB"/>
    <w:rsid w:val="001260C5"/>
    <w:rsid w:val="00126D2D"/>
    <w:rsid w:val="00126FBB"/>
    <w:rsid w:val="0012713E"/>
    <w:rsid w:val="001278C0"/>
    <w:rsid w:val="00127E76"/>
    <w:rsid w:val="00130E6C"/>
    <w:rsid w:val="00130FB2"/>
    <w:rsid w:val="001322B8"/>
    <w:rsid w:val="00132CEC"/>
    <w:rsid w:val="00132EBC"/>
    <w:rsid w:val="001331FA"/>
    <w:rsid w:val="00133517"/>
    <w:rsid w:val="00133DDF"/>
    <w:rsid w:val="00134164"/>
    <w:rsid w:val="001345B8"/>
    <w:rsid w:val="00134655"/>
    <w:rsid w:val="00134E49"/>
    <w:rsid w:val="00135D18"/>
    <w:rsid w:val="00135DED"/>
    <w:rsid w:val="00135F35"/>
    <w:rsid w:val="001366DA"/>
    <w:rsid w:val="00137A58"/>
    <w:rsid w:val="001414E1"/>
    <w:rsid w:val="00141C32"/>
    <w:rsid w:val="001424A7"/>
    <w:rsid w:val="00142E48"/>
    <w:rsid w:val="001443CB"/>
    <w:rsid w:val="001445C8"/>
    <w:rsid w:val="00144B3B"/>
    <w:rsid w:val="00144D79"/>
    <w:rsid w:val="00145345"/>
    <w:rsid w:val="00145395"/>
    <w:rsid w:val="00145C50"/>
    <w:rsid w:val="00146F28"/>
    <w:rsid w:val="001472B1"/>
    <w:rsid w:val="001476BD"/>
    <w:rsid w:val="00150231"/>
    <w:rsid w:val="0015044B"/>
    <w:rsid w:val="00150571"/>
    <w:rsid w:val="00150619"/>
    <w:rsid w:val="00150B69"/>
    <w:rsid w:val="00150D91"/>
    <w:rsid w:val="00151DF1"/>
    <w:rsid w:val="001524EF"/>
    <w:rsid w:val="001527AE"/>
    <w:rsid w:val="00152C85"/>
    <w:rsid w:val="00153092"/>
    <w:rsid w:val="0015347B"/>
    <w:rsid w:val="00153850"/>
    <w:rsid w:val="00153EAF"/>
    <w:rsid w:val="0015446F"/>
    <w:rsid w:val="0015467D"/>
    <w:rsid w:val="00154DDB"/>
    <w:rsid w:val="00155970"/>
    <w:rsid w:val="00155F5C"/>
    <w:rsid w:val="00156201"/>
    <w:rsid w:val="00156309"/>
    <w:rsid w:val="001564CE"/>
    <w:rsid w:val="00157C33"/>
    <w:rsid w:val="00157D3F"/>
    <w:rsid w:val="00160028"/>
    <w:rsid w:val="00160E75"/>
    <w:rsid w:val="00160EDF"/>
    <w:rsid w:val="00160F8E"/>
    <w:rsid w:val="001614D4"/>
    <w:rsid w:val="00161548"/>
    <w:rsid w:val="001622CE"/>
    <w:rsid w:val="00162575"/>
    <w:rsid w:val="00162DC9"/>
    <w:rsid w:val="00162FAA"/>
    <w:rsid w:val="00163340"/>
    <w:rsid w:val="001634B8"/>
    <w:rsid w:val="00163DCD"/>
    <w:rsid w:val="00163F6F"/>
    <w:rsid w:val="00164372"/>
    <w:rsid w:val="001643A3"/>
    <w:rsid w:val="00164427"/>
    <w:rsid w:val="00164A38"/>
    <w:rsid w:val="00164B1D"/>
    <w:rsid w:val="00165871"/>
    <w:rsid w:val="00165A26"/>
    <w:rsid w:val="001665B0"/>
    <w:rsid w:val="0016670A"/>
    <w:rsid w:val="00166F09"/>
    <w:rsid w:val="00167378"/>
    <w:rsid w:val="001673DF"/>
    <w:rsid w:val="001674E9"/>
    <w:rsid w:val="001677D1"/>
    <w:rsid w:val="00167855"/>
    <w:rsid w:val="00167969"/>
    <w:rsid w:val="00167D5E"/>
    <w:rsid w:val="001701CE"/>
    <w:rsid w:val="00170A42"/>
    <w:rsid w:val="00170BC1"/>
    <w:rsid w:val="00171683"/>
    <w:rsid w:val="00172E14"/>
    <w:rsid w:val="001737EB"/>
    <w:rsid w:val="00173E06"/>
    <w:rsid w:val="00174303"/>
    <w:rsid w:val="0017442E"/>
    <w:rsid w:val="0017463A"/>
    <w:rsid w:val="0017480F"/>
    <w:rsid w:val="00174CF3"/>
    <w:rsid w:val="00175215"/>
    <w:rsid w:val="001758A8"/>
    <w:rsid w:val="00176048"/>
    <w:rsid w:val="0017733D"/>
    <w:rsid w:val="00177A2A"/>
    <w:rsid w:val="00177AF6"/>
    <w:rsid w:val="00177DC3"/>
    <w:rsid w:val="0018030E"/>
    <w:rsid w:val="0018071A"/>
    <w:rsid w:val="0018079F"/>
    <w:rsid w:val="00181AE2"/>
    <w:rsid w:val="00181DDC"/>
    <w:rsid w:val="00181E05"/>
    <w:rsid w:val="001829EC"/>
    <w:rsid w:val="0018353F"/>
    <w:rsid w:val="00183D2E"/>
    <w:rsid w:val="00184071"/>
    <w:rsid w:val="001849AF"/>
    <w:rsid w:val="00185512"/>
    <w:rsid w:val="00185C53"/>
    <w:rsid w:val="00186291"/>
    <w:rsid w:val="00186A5C"/>
    <w:rsid w:val="00187B1C"/>
    <w:rsid w:val="00190408"/>
    <w:rsid w:val="0019068B"/>
    <w:rsid w:val="00191184"/>
    <w:rsid w:val="00191254"/>
    <w:rsid w:val="00191687"/>
    <w:rsid w:val="001925CC"/>
    <w:rsid w:val="00192BF0"/>
    <w:rsid w:val="001933DA"/>
    <w:rsid w:val="001937DF"/>
    <w:rsid w:val="00193BFA"/>
    <w:rsid w:val="00194065"/>
    <w:rsid w:val="001959AD"/>
    <w:rsid w:val="00195A6C"/>
    <w:rsid w:val="00196956"/>
    <w:rsid w:val="00196CB6"/>
    <w:rsid w:val="00196D9E"/>
    <w:rsid w:val="00196FCE"/>
    <w:rsid w:val="001970A2"/>
    <w:rsid w:val="001977AE"/>
    <w:rsid w:val="0019799E"/>
    <w:rsid w:val="00197E1C"/>
    <w:rsid w:val="001A0648"/>
    <w:rsid w:val="001A1DEA"/>
    <w:rsid w:val="001A2D64"/>
    <w:rsid w:val="001A2E3A"/>
    <w:rsid w:val="001A2F48"/>
    <w:rsid w:val="001A35D6"/>
    <w:rsid w:val="001A4E01"/>
    <w:rsid w:val="001A50B4"/>
    <w:rsid w:val="001A5692"/>
    <w:rsid w:val="001A58D8"/>
    <w:rsid w:val="001A5BB1"/>
    <w:rsid w:val="001A5BDA"/>
    <w:rsid w:val="001A61E0"/>
    <w:rsid w:val="001A6DBD"/>
    <w:rsid w:val="001A71E4"/>
    <w:rsid w:val="001A7232"/>
    <w:rsid w:val="001A7361"/>
    <w:rsid w:val="001A7705"/>
    <w:rsid w:val="001A7783"/>
    <w:rsid w:val="001B0872"/>
    <w:rsid w:val="001B0A54"/>
    <w:rsid w:val="001B0D8D"/>
    <w:rsid w:val="001B1541"/>
    <w:rsid w:val="001B23B4"/>
    <w:rsid w:val="001B292B"/>
    <w:rsid w:val="001B2C71"/>
    <w:rsid w:val="001B34B3"/>
    <w:rsid w:val="001B363D"/>
    <w:rsid w:val="001B3B6D"/>
    <w:rsid w:val="001B4C95"/>
    <w:rsid w:val="001B526D"/>
    <w:rsid w:val="001B5A30"/>
    <w:rsid w:val="001B5E24"/>
    <w:rsid w:val="001B6394"/>
    <w:rsid w:val="001B6530"/>
    <w:rsid w:val="001B663E"/>
    <w:rsid w:val="001B6948"/>
    <w:rsid w:val="001B6BF1"/>
    <w:rsid w:val="001B6D94"/>
    <w:rsid w:val="001C0237"/>
    <w:rsid w:val="001C046B"/>
    <w:rsid w:val="001C0928"/>
    <w:rsid w:val="001C0A29"/>
    <w:rsid w:val="001C0B1D"/>
    <w:rsid w:val="001C1D4A"/>
    <w:rsid w:val="001C28D1"/>
    <w:rsid w:val="001C2C84"/>
    <w:rsid w:val="001C2F18"/>
    <w:rsid w:val="001C3567"/>
    <w:rsid w:val="001C385E"/>
    <w:rsid w:val="001C3AAC"/>
    <w:rsid w:val="001C3F40"/>
    <w:rsid w:val="001C5406"/>
    <w:rsid w:val="001C5961"/>
    <w:rsid w:val="001C5C3D"/>
    <w:rsid w:val="001C5DF4"/>
    <w:rsid w:val="001C652C"/>
    <w:rsid w:val="001C710D"/>
    <w:rsid w:val="001C72B3"/>
    <w:rsid w:val="001C7908"/>
    <w:rsid w:val="001C7CFC"/>
    <w:rsid w:val="001D06E8"/>
    <w:rsid w:val="001D06EE"/>
    <w:rsid w:val="001D0956"/>
    <w:rsid w:val="001D09DD"/>
    <w:rsid w:val="001D1997"/>
    <w:rsid w:val="001D1E4B"/>
    <w:rsid w:val="001D1FDC"/>
    <w:rsid w:val="001D29D4"/>
    <w:rsid w:val="001D2C55"/>
    <w:rsid w:val="001D300F"/>
    <w:rsid w:val="001D3930"/>
    <w:rsid w:val="001D3B05"/>
    <w:rsid w:val="001D3BF2"/>
    <w:rsid w:val="001D3C28"/>
    <w:rsid w:val="001D3CBE"/>
    <w:rsid w:val="001D4DE4"/>
    <w:rsid w:val="001D6527"/>
    <w:rsid w:val="001D7079"/>
    <w:rsid w:val="001D7331"/>
    <w:rsid w:val="001D7AAA"/>
    <w:rsid w:val="001D7C84"/>
    <w:rsid w:val="001E1711"/>
    <w:rsid w:val="001E1ABC"/>
    <w:rsid w:val="001E296A"/>
    <w:rsid w:val="001E2DD2"/>
    <w:rsid w:val="001E30CB"/>
    <w:rsid w:val="001E33B1"/>
    <w:rsid w:val="001E362C"/>
    <w:rsid w:val="001E3BD2"/>
    <w:rsid w:val="001E3F7D"/>
    <w:rsid w:val="001E4DCE"/>
    <w:rsid w:val="001E592F"/>
    <w:rsid w:val="001E6D0C"/>
    <w:rsid w:val="001E74B4"/>
    <w:rsid w:val="001E796F"/>
    <w:rsid w:val="001E7DCC"/>
    <w:rsid w:val="001E7E50"/>
    <w:rsid w:val="001E7F39"/>
    <w:rsid w:val="001F119B"/>
    <w:rsid w:val="001F196B"/>
    <w:rsid w:val="001F20B4"/>
    <w:rsid w:val="001F27D0"/>
    <w:rsid w:val="001F281D"/>
    <w:rsid w:val="001F2F9D"/>
    <w:rsid w:val="001F34DB"/>
    <w:rsid w:val="001F372D"/>
    <w:rsid w:val="001F47E3"/>
    <w:rsid w:val="001F53C7"/>
    <w:rsid w:val="001F62A5"/>
    <w:rsid w:val="001F6D09"/>
    <w:rsid w:val="001F7B5A"/>
    <w:rsid w:val="001F7C8B"/>
    <w:rsid w:val="002002F7"/>
    <w:rsid w:val="0020050D"/>
    <w:rsid w:val="00201B81"/>
    <w:rsid w:val="00201BD5"/>
    <w:rsid w:val="00202FD1"/>
    <w:rsid w:val="002032D3"/>
    <w:rsid w:val="00203518"/>
    <w:rsid w:val="0020393B"/>
    <w:rsid w:val="00203D61"/>
    <w:rsid w:val="002048FA"/>
    <w:rsid w:val="00204D06"/>
    <w:rsid w:val="0020545E"/>
    <w:rsid w:val="002058DD"/>
    <w:rsid w:val="002059B2"/>
    <w:rsid w:val="00206A7F"/>
    <w:rsid w:val="00206CDC"/>
    <w:rsid w:val="00207010"/>
    <w:rsid w:val="0020783F"/>
    <w:rsid w:val="002078BB"/>
    <w:rsid w:val="002103A3"/>
    <w:rsid w:val="00210425"/>
    <w:rsid w:val="002108FD"/>
    <w:rsid w:val="002111E9"/>
    <w:rsid w:val="00211B66"/>
    <w:rsid w:val="00211B71"/>
    <w:rsid w:val="00211E26"/>
    <w:rsid w:val="00211F36"/>
    <w:rsid w:val="0021270E"/>
    <w:rsid w:val="00212927"/>
    <w:rsid w:val="00212DEC"/>
    <w:rsid w:val="0021359B"/>
    <w:rsid w:val="00213697"/>
    <w:rsid w:val="0021372C"/>
    <w:rsid w:val="00213D28"/>
    <w:rsid w:val="00214359"/>
    <w:rsid w:val="0021466E"/>
    <w:rsid w:val="002156E1"/>
    <w:rsid w:val="0021575E"/>
    <w:rsid w:val="00216459"/>
    <w:rsid w:val="00216CCB"/>
    <w:rsid w:val="0021714E"/>
    <w:rsid w:val="002172E7"/>
    <w:rsid w:val="0021784E"/>
    <w:rsid w:val="00217973"/>
    <w:rsid w:val="00217AD0"/>
    <w:rsid w:val="00220955"/>
    <w:rsid w:val="002209C7"/>
    <w:rsid w:val="0022195B"/>
    <w:rsid w:val="00221F39"/>
    <w:rsid w:val="0022220D"/>
    <w:rsid w:val="002222D2"/>
    <w:rsid w:val="0022246A"/>
    <w:rsid w:val="00222679"/>
    <w:rsid w:val="00222711"/>
    <w:rsid w:val="002235FA"/>
    <w:rsid w:val="00223F9C"/>
    <w:rsid w:val="002245D7"/>
    <w:rsid w:val="002248CB"/>
    <w:rsid w:val="00225499"/>
    <w:rsid w:val="0022570D"/>
    <w:rsid w:val="00225A44"/>
    <w:rsid w:val="00225B5A"/>
    <w:rsid w:val="00225BC1"/>
    <w:rsid w:val="00226170"/>
    <w:rsid w:val="00226670"/>
    <w:rsid w:val="002266D0"/>
    <w:rsid w:val="00226C70"/>
    <w:rsid w:val="00226D5C"/>
    <w:rsid w:val="00227CCB"/>
    <w:rsid w:val="00227ED2"/>
    <w:rsid w:val="002307C6"/>
    <w:rsid w:val="00230BB6"/>
    <w:rsid w:val="002319EE"/>
    <w:rsid w:val="00232EE1"/>
    <w:rsid w:val="002338CB"/>
    <w:rsid w:val="00233FCA"/>
    <w:rsid w:val="00234284"/>
    <w:rsid w:val="0023461E"/>
    <w:rsid w:val="00234742"/>
    <w:rsid w:val="00234CCE"/>
    <w:rsid w:val="00235972"/>
    <w:rsid w:val="0023599B"/>
    <w:rsid w:val="00235BD5"/>
    <w:rsid w:val="00236B57"/>
    <w:rsid w:val="002373A3"/>
    <w:rsid w:val="002374BF"/>
    <w:rsid w:val="00237FA8"/>
    <w:rsid w:val="00240413"/>
    <w:rsid w:val="00240B0D"/>
    <w:rsid w:val="00241FD8"/>
    <w:rsid w:val="002428A7"/>
    <w:rsid w:val="002435DC"/>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555"/>
    <w:rsid w:val="002506BC"/>
    <w:rsid w:val="002508C5"/>
    <w:rsid w:val="00250B23"/>
    <w:rsid w:val="00251ECA"/>
    <w:rsid w:val="00252029"/>
    <w:rsid w:val="0025225C"/>
    <w:rsid w:val="002524D3"/>
    <w:rsid w:val="002526FE"/>
    <w:rsid w:val="00253311"/>
    <w:rsid w:val="00253B59"/>
    <w:rsid w:val="00253B83"/>
    <w:rsid w:val="00253B90"/>
    <w:rsid w:val="00253C75"/>
    <w:rsid w:val="002543C7"/>
    <w:rsid w:val="00254747"/>
    <w:rsid w:val="002554FF"/>
    <w:rsid w:val="0025557F"/>
    <w:rsid w:val="00255987"/>
    <w:rsid w:val="00255C35"/>
    <w:rsid w:val="00256622"/>
    <w:rsid w:val="002567FD"/>
    <w:rsid w:val="00257561"/>
    <w:rsid w:val="0025768E"/>
    <w:rsid w:val="0026078F"/>
    <w:rsid w:val="002607DF"/>
    <w:rsid w:val="0026085C"/>
    <w:rsid w:val="002613B6"/>
    <w:rsid w:val="0026185D"/>
    <w:rsid w:val="00261E80"/>
    <w:rsid w:val="00262251"/>
    <w:rsid w:val="00264DD7"/>
    <w:rsid w:val="00266EF8"/>
    <w:rsid w:val="002670AF"/>
    <w:rsid w:val="00267263"/>
    <w:rsid w:val="002677E6"/>
    <w:rsid w:val="00267A6E"/>
    <w:rsid w:val="0027012F"/>
    <w:rsid w:val="00270F9B"/>
    <w:rsid w:val="0027128D"/>
    <w:rsid w:val="00271520"/>
    <w:rsid w:val="00271E79"/>
    <w:rsid w:val="00272638"/>
    <w:rsid w:val="00273E69"/>
    <w:rsid w:val="00273E6E"/>
    <w:rsid w:val="00274079"/>
    <w:rsid w:val="002742CB"/>
    <w:rsid w:val="002745B9"/>
    <w:rsid w:val="00274970"/>
    <w:rsid w:val="002756AB"/>
    <w:rsid w:val="0027663E"/>
    <w:rsid w:val="002771CE"/>
    <w:rsid w:val="0028033C"/>
    <w:rsid w:val="0028079D"/>
    <w:rsid w:val="00282144"/>
    <w:rsid w:val="00282E46"/>
    <w:rsid w:val="002832EF"/>
    <w:rsid w:val="00284354"/>
    <w:rsid w:val="00284826"/>
    <w:rsid w:val="00284D81"/>
    <w:rsid w:val="002850A4"/>
    <w:rsid w:val="002851CD"/>
    <w:rsid w:val="002854D5"/>
    <w:rsid w:val="0028569C"/>
    <w:rsid w:val="00285BD4"/>
    <w:rsid w:val="0028617C"/>
    <w:rsid w:val="002864AA"/>
    <w:rsid w:val="00286661"/>
    <w:rsid w:val="00286726"/>
    <w:rsid w:val="002868BE"/>
    <w:rsid w:val="00286A02"/>
    <w:rsid w:val="00286B9D"/>
    <w:rsid w:val="00286BB4"/>
    <w:rsid w:val="002877E1"/>
    <w:rsid w:val="00287ECF"/>
    <w:rsid w:val="002903B1"/>
    <w:rsid w:val="002904EB"/>
    <w:rsid w:val="00290515"/>
    <w:rsid w:val="00290565"/>
    <w:rsid w:val="00290C70"/>
    <w:rsid w:val="00290FB4"/>
    <w:rsid w:val="00291A37"/>
    <w:rsid w:val="002927D7"/>
    <w:rsid w:val="002927F7"/>
    <w:rsid w:val="00292E06"/>
    <w:rsid w:val="00293257"/>
    <w:rsid w:val="002932A4"/>
    <w:rsid w:val="002933C8"/>
    <w:rsid w:val="002935F5"/>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A0641"/>
    <w:rsid w:val="002A08A9"/>
    <w:rsid w:val="002A0B2A"/>
    <w:rsid w:val="002A10E6"/>
    <w:rsid w:val="002A149B"/>
    <w:rsid w:val="002A1D34"/>
    <w:rsid w:val="002A1D73"/>
    <w:rsid w:val="002A1D90"/>
    <w:rsid w:val="002A1F54"/>
    <w:rsid w:val="002A24C6"/>
    <w:rsid w:val="002A26B7"/>
    <w:rsid w:val="002A2B17"/>
    <w:rsid w:val="002A34B2"/>
    <w:rsid w:val="002A41DF"/>
    <w:rsid w:val="002A4BD1"/>
    <w:rsid w:val="002A4F2A"/>
    <w:rsid w:val="002A4F46"/>
    <w:rsid w:val="002A5071"/>
    <w:rsid w:val="002A527A"/>
    <w:rsid w:val="002A547F"/>
    <w:rsid w:val="002A55CF"/>
    <w:rsid w:val="002A665C"/>
    <w:rsid w:val="002A69C9"/>
    <w:rsid w:val="002A6ABB"/>
    <w:rsid w:val="002A7856"/>
    <w:rsid w:val="002B0996"/>
    <w:rsid w:val="002B0E34"/>
    <w:rsid w:val="002B131F"/>
    <w:rsid w:val="002B1DB8"/>
    <w:rsid w:val="002B2056"/>
    <w:rsid w:val="002B2214"/>
    <w:rsid w:val="002B2737"/>
    <w:rsid w:val="002B2A60"/>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5D9"/>
    <w:rsid w:val="002C0618"/>
    <w:rsid w:val="002C074C"/>
    <w:rsid w:val="002C0CDA"/>
    <w:rsid w:val="002C113D"/>
    <w:rsid w:val="002C1434"/>
    <w:rsid w:val="002C180B"/>
    <w:rsid w:val="002C19B0"/>
    <w:rsid w:val="002C22EA"/>
    <w:rsid w:val="002C245C"/>
    <w:rsid w:val="002C3A8D"/>
    <w:rsid w:val="002C3E70"/>
    <w:rsid w:val="002C3ED2"/>
    <w:rsid w:val="002C3F7F"/>
    <w:rsid w:val="002C4AD4"/>
    <w:rsid w:val="002C5568"/>
    <w:rsid w:val="002C5586"/>
    <w:rsid w:val="002C6CFA"/>
    <w:rsid w:val="002D1E0D"/>
    <w:rsid w:val="002D1FB1"/>
    <w:rsid w:val="002D2173"/>
    <w:rsid w:val="002D2305"/>
    <w:rsid w:val="002D25BD"/>
    <w:rsid w:val="002D2792"/>
    <w:rsid w:val="002D2C7A"/>
    <w:rsid w:val="002D35B0"/>
    <w:rsid w:val="002D396F"/>
    <w:rsid w:val="002D44AC"/>
    <w:rsid w:val="002D47EC"/>
    <w:rsid w:val="002D48B3"/>
    <w:rsid w:val="002D4A3C"/>
    <w:rsid w:val="002D4D45"/>
    <w:rsid w:val="002D5641"/>
    <w:rsid w:val="002D5B64"/>
    <w:rsid w:val="002D5D6E"/>
    <w:rsid w:val="002D5ED6"/>
    <w:rsid w:val="002D6558"/>
    <w:rsid w:val="002D66CF"/>
    <w:rsid w:val="002D695A"/>
    <w:rsid w:val="002D71AC"/>
    <w:rsid w:val="002D75A0"/>
    <w:rsid w:val="002D76E2"/>
    <w:rsid w:val="002D78C9"/>
    <w:rsid w:val="002D7A92"/>
    <w:rsid w:val="002D7E86"/>
    <w:rsid w:val="002E03E1"/>
    <w:rsid w:val="002E05D1"/>
    <w:rsid w:val="002E18B6"/>
    <w:rsid w:val="002E19B8"/>
    <w:rsid w:val="002E1EE6"/>
    <w:rsid w:val="002E2686"/>
    <w:rsid w:val="002E27D8"/>
    <w:rsid w:val="002E2926"/>
    <w:rsid w:val="002E31AC"/>
    <w:rsid w:val="002E456B"/>
    <w:rsid w:val="002E4710"/>
    <w:rsid w:val="002E4CF7"/>
    <w:rsid w:val="002E5159"/>
    <w:rsid w:val="002E5336"/>
    <w:rsid w:val="002E6613"/>
    <w:rsid w:val="002E684F"/>
    <w:rsid w:val="002E74B3"/>
    <w:rsid w:val="002E753C"/>
    <w:rsid w:val="002E7652"/>
    <w:rsid w:val="002E7664"/>
    <w:rsid w:val="002E7C85"/>
    <w:rsid w:val="002F04B2"/>
    <w:rsid w:val="002F0734"/>
    <w:rsid w:val="002F0C65"/>
    <w:rsid w:val="002F1453"/>
    <w:rsid w:val="002F1492"/>
    <w:rsid w:val="002F14F5"/>
    <w:rsid w:val="002F17DF"/>
    <w:rsid w:val="002F1B08"/>
    <w:rsid w:val="002F2072"/>
    <w:rsid w:val="002F23D7"/>
    <w:rsid w:val="002F24F7"/>
    <w:rsid w:val="002F25DE"/>
    <w:rsid w:val="002F2DF5"/>
    <w:rsid w:val="002F2ECC"/>
    <w:rsid w:val="002F2F66"/>
    <w:rsid w:val="002F3C01"/>
    <w:rsid w:val="002F3C02"/>
    <w:rsid w:val="002F422B"/>
    <w:rsid w:val="002F50CE"/>
    <w:rsid w:val="002F548A"/>
    <w:rsid w:val="002F5AC1"/>
    <w:rsid w:val="002F5C40"/>
    <w:rsid w:val="002F5C76"/>
    <w:rsid w:val="002F5FCE"/>
    <w:rsid w:val="002F63E0"/>
    <w:rsid w:val="002F64CA"/>
    <w:rsid w:val="002F705F"/>
    <w:rsid w:val="002F7923"/>
    <w:rsid w:val="002F7BB4"/>
    <w:rsid w:val="00300155"/>
    <w:rsid w:val="003005F7"/>
    <w:rsid w:val="00300B7C"/>
    <w:rsid w:val="00300D86"/>
    <w:rsid w:val="003011DE"/>
    <w:rsid w:val="003012A2"/>
    <w:rsid w:val="00301559"/>
    <w:rsid w:val="00301C69"/>
    <w:rsid w:val="0030228B"/>
    <w:rsid w:val="00302334"/>
    <w:rsid w:val="00302678"/>
    <w:rsid w:val="00302818"/>
    <w:rsid w:val="0030379C"/>
    <w:rsid w:val="0030398E"/>
    <w:rsid w:val="00304598"/>
    <w:rsid w:val="0030483D"/>
    <w:rsid w:val="00304F72"/>
    <w:rsid w:val="00305A2F"/>
    <w:rsid w:val="00305EDD"/>
    <w:rsid w:val="00306859"/>
    <w:rsid w:val="003072BB"/>
    <w:rsid w:val="003075BF"/>
    <w:rsid w:val="00310BDB"/>
    <w:rsid w:val="00310D84"/>
    <w:rsid w:val="003112DD"/>
    <w:rsid w:val="00311FC3"/>
    <w:rsid w:val="00312144"/>
    <w:rsid w:val="003122A1"/>
    <w:rsid w:val="00312763"/>
    <w:rsid w:val="003128FD"/>
    <w:rsid w:val="00312C3B"/>
    <w:rsid w:val="00313BDB"/>
    <w:rsid w:val="0031432E"/>
    <w:rsid w:val="003145F8"/>
    <w:rsid w:val="00314C5A"/>
    <w:rsid w:val="00314DBB"/>
    <w:rsid w:val="00315745"/>
    <w:rsid w:val="0031575C"/>
    <w:rsid w:val="003157DD"/>
    <w:rsid w:val="00315EE1"/>
    <w:rsid w:val="00316C03"/>
    <w:rsid w:val="0031705A"/>
    <w:rsid w:val="0031753B"/>
    <w:rsid w:val="0031757E"/>
    <w:rsid w:val="00317902"/>
    <w:rsid w:val="0032018A"/>
    <w:rsid w:val="00320C90"/>
    <w:rsid w:val="00320D4E"/>
    <w:rsid w:val="00320FC5"/>
    <w:rsid w:val="00321694"/>
    <w:rsid w:val="00321863"/>
    <w:rsid w:val="00321ED5"/>
    <w:rsid w:val="00321F88"/>
    <w:rsid w:val="00322409"/>
    <w:rsid w:val="00322436"/>
    <w:rsid w:val="00322EAE"/>
    <w:rsid w:val="00323165"/>
    <w:rsid w:val="00323487"/>
    <w:rsid w:val="003235DF"/>
    <w:rsid w:val="0032374C"/>
    <w:rsid w:val="00323ED2"/>
    <w:rsid w:val="003246AF"/>
    <w:rsid w:val="00324E16"/>
    <w:rsid w:val="00325376"/>
    <w:rsid w:val="00325AD5"/>
    <w:rsid w:val="00326566"/>
    <w:rsid w:val="00326640"/>
    <w:rsid w:val="00326F55"/>
    <w:rsid w:val="0032776F"/>
    <w:rsid w:val="00327B8B"/>
    <w:rsid w:val="00330340"/>
    <w:rsid w:val="00330666"/>
    <w:rsid w:val="00330ED2"/>
    <w:rsid w:val="00331116"/>
    <w:rsid w:val="00331207"/>
    <w:rsid w:val="0033134C"/>
    <w:rsid w:val="003317D6"/>
    <w:rsid w:val="00331862"/>
    <w:rsid w:val="00332B7B"/>
    <w:rsid w:val="00333516"/>
    <w:rsid w:val="00333FD3"/>
    <w:rsid w:val="00333FD6"/>
    <w:rsid w:val="00334912"/>
    <w:rsid w:val="00334D14"/>
    <w:rsid w:val="00335009"/>
    <w:rsid w:val="00335A6D"/>
    <w:rsid w:val="00335D1C"/>
    <w:rsid w:val="00335FB6"/>
    <w:rsid w:val="003363AF"/>
    <w:rsid w:val="0033644C"/>
    <w:rsid w:val="00336DEA"/>
    <w:rsid w:val="00336E09"/>
    <w:rsid w:val="003373EF"/>
    <w:rsid w:val="003374CD"/>
    <w:rsid w:val="0033787A"/>
    <w:rsid w:val="003378EC"/>
    <w:rsid w:val="00337948"/>
    <w:rsid w:val="00340496"/>
    <w:rsid w:val="003407DD"/>
    <w:rsid w:val="003409B3"/>
    <w:rsid w:val="00341416"/>
    <w:rsid w:val="003415A7"/>
    <w:rsid w:val="003426E6"/>
    <w:rsid w:val="00342B07"/>
    <w:rsid w:val="00342DA1"/>
    <w:rsid w:val="003437B8"/>
    <w:rsid w:val="00344813"/>
    <w:rsid w:val="003456DB"/>
    <w:rsid w:val="003457D4"/>
    <w:rsid w:val="00345B20"/>
    <w:rsid w:val="0034613C"/>
    <w:rsid w:val="003473EF"/>
    <w:rsid w:val="00347B43"/>
    <w:rsid w:val="00347D4E"/>
    <w:rsid w:val="00350078"/>
    <w:rsid w:val="00350B28"/>
    <w:rsid w:val="00351623"/>
    <w:rsid w:val="003518C8"/>
    <w:rsid w:val="0035285B"/>
    <w:rsid w:val="00352B46"/>
    <w:rsid w:val="00353325"/>
    <w:rsid w:val="0035420E"/>
    <w:rsid w:val="003546D8"/>
    <w:rsid w:val="00354A52"/>
    <w:rsid w:val="00354DA0"/>
    <w:rsid w:val="00354ED4"/>
    <w:rsid w:val="00354FCE"/>
    <w:rsid w:val="0035508A"/>
    <w:rsid w:val="00355692"/>
    <w:rsid w:val="00355C3F"/>
    <w:rsid w:val="00356032"/>
    <w:rsid w:val="003569FF"/>
    <w:rsid w:val="0035749F"/>
    <w:rsid w:val="003579D6"/>
    <w:rsid w:val="003603AB"/>
    <w:rsid w:val="003603D7"/>
    <w:rsid w:val="00360A0B"/>
    <w:rsid w:val="00360F64"/>
    <w:rsid w:val="003611E8"/>
    <w:rsid w:val="00361669"/>
    <w:rsid w:val="0036171F"/>
    <w:rsid w:val="003625D1"/>
    <w:rsid w:val="0036351D"/>
    <w:rsid w:val="0036374C"/>
    <w:rsid w:val="00363CBA"/>
    <w:rsid w:val="00364A8A"/>
    <w:rsid w:val="00364D33"/>
    <w:rsid w:val="00364EE3"/>
    <w:rsid w:val="00364F3A"/>
    <w:rsid w:val="0036558F"/>
    <w:rsid w:val="0036589A"/>
    <w:rsid w:val="00366185"/>
    <w:rsid w:val="003661C6"/>
    <w:rsid w:val="0036631A"/>
    <w:rsid w:val="003668DD"/>
    <w:rsid w:val="00366981"/>
    <w:rsid w:val="00371F3F"/>
    <w:rsid w:val="00371FDE"/>
    <w:rsid w:val="003721D9"/>
    <w:rsid w:val="003724D2"/>
    <w:rsid w:val="00372625"/>
    <w:rsid w:val="00372A40"/>
    <w:rsid w:val="00372C73"/>
    <w:rsid w:val="00372CF2"/>
    <w:rsid w:val="00372D40"/>
    <w:rsid w:val="00373C37"/>
    <w:rsid w:val="00373C4A"/>
    <w:rsid w:val="003740B9"/>
    <w:rsid w:val="0037414A"/>
    <w:rsid w:val="00374724"/>
    <w:rsid w:val="00374F73"/>
    <w:rsid w:val="0037529B"/>
    <w:rsid w:val="00375CE6"/>
    <w:rsid w:val="0037619E"/>
    <w:rsid w:val="0037648F"/>
    <w:rsid w:val="00376EC9"/>
    <w:rsid w:val="00377114"/>
    <w:rsid w:val="003778BF"/>
    <w:rsid w:val="0037793F"/>
    <w:rsid w:val="00377947"/>
    <w:rsid w:val="0038045D"/>
    <w:rsid w:val="00380825"/>
    <w:rsid w:val="0038274B"/>
    <w:rsid w:val="0038282A"/>
    <w:rsid w:val="00382E9B"/>
    <w:rsid w:val="003830A7"/>
    <w:rsid w:val="003831C8"/>
    <w:rsid w:val="00383343"/>
    <w:rsid w:val="00383952"/>
    <w:rsid w:val="00383E5E"/>
    <w:rsid w:val="00384CA8"/>
    <w:rsid w:val="00385076"/>
    <w:rsid w:val="003857C1"/>
    <w:rsid w:val="00385D3C"/>
    <w:rsid w:val="00386733"/>
    <w:rsid w:val="003867C9"/>
    <w:rsid w:val="0039027B"/>
    <w:rsid w:val="00390B8B"/>
    <w:rsid w:val="00390EB6"/>
    <w:rsid w:val="00391E2C"/>
    <w:rsid w:val="00392602"/>
    <w:rsid w:val="00393505"/>
    <w:rsid w:val="00393ABF"/>
    <w:rsid w:val="003940D2"/>
    <w:rsid w:val="003950FD"/>
    <w:rsid w:val="00395109"/>
    <w:rsid w:val="0039535A"/>
    <w:rsid w:val="003962B7"/>
    <w:rsid w:val="003964FE"/>
    <w:rsid w:val="00396956"/>
    <w:rsid w:val="00396B17"/>
    <w:rsid w:val="003976B0"/>
    <w:rsid w:val="003976C8"/>
    <w:rsid w:val="00397C62"/>
    <w:rsid w:val="00397D5C"/>
    <w:rsid w:val="00397FBD"/>
    <w:rsid w:val="003A010C"/>
    <w:rsid w:val="003A0851"/>
    <w:rsid w:val="003A251F"/>
    <w:rsid w:val="003A2A02"/>
    <w:rsid w:val="003A2CA1"/>
    <w:rsid w:val="003A2DDF"/>
    <w:rsid w:val="003A30CA"/>
    <w:rsid w:val="003A35F0"/>
    <w:rsid w:val="003A3FC1"/>
    <w:rsid w:val="003A4019"/>
    <w:rsid w:val="003A4844"/>
    <w:rsid w:val="003A4B4B"/>
    <w:rsid w:val="003A4EB2"/>
    <w:rsid w:val="003A4FB2"/>
    <w:rsid w:val="003A57A9"/>
    <w:rsid w:val="003A686A"/>
    <w:rsid w:val="003A6937"/>
    <w:rsid w:val="003A693D"/>
    <w:rsid w:val="003A69A1"/>
    <w:rsid w:val="003A6DD3"/>
    <w:rsid w:val="003A7813"/>
    <w:rsid w:val="003B0547"/>
    <w:rsid w:val="003B0752"/>
    <w:rsid w:val="003B155A"/>
    <w:rsid w:val="003B1C09"/>
    <w:rsid w:val="003B1DEA"/>
    <w:rsid w:val="003B21EA"/>
    <w:rsid w:val="003B23FD"/>
    <w:rsid w:val="003B245C"/>
    <w:rsid w:val="003B335A"/>
    <w:rsid w:val="003B35DF"/>
    <w:rsid w:val="003B38CF"/>
    <w:rsid w:val="003B4778"/>
    <w:rsid w:val="003B47C8"/>
    <w:rsid w:val="003B5A6B"/>
    <w:rsid w:val="003B5C94"/>
    <w:rsid w:val="003B620D"/>
    <w:rsid w:val="003B622D"/>
    <w:rsid w:val="003B6861"/>
    <w:rsid w:val="003B6B24"/>
    <w:rsid w:val="003B6F65"/>
    <w:rsid w:val="003C0530"/>
    <w:rsid w:val="003C06B8"/>
    <w:rsid w:val="003C0798"/>
    <w:rsid w:val="003C16CC"/>
    <w:rsid w:val="003C1804"/>
    <w:rsid w:val="003C1D52"/>
    <w:rsid w:val="003C1D86"/>
    <w:rsid w:val="003C21FD"/>
    <w:rsid w:val="003C23BD"/>
    <w:rsid w:val="003C25B0"/>
    <w:rsid w:val="003C2B1E"/>
    <w:rsid w:val="003C2F63"/>
    <w:rsid w:val="003C39D3"/>
    <w:rsid w:val="003C4292"/>
    <w:rsid w:val="003C4390"/>
    <w:rsid w:val="003C44F6"/>
    <w:rsid w:val="003C467C"/>
    <w:rsid w:val="003C47CE"/>
    <w:rsid w:val="003C492C"/>
    <w:rsid w:val="003C50A3"/>
    <w:rsid w:val="003C57D9"/>
    <w:rsid w:val="003C5DD4"/>
    <w:rsid w:val="003C65E8"/>
    <w:rsid w:val="003C6798"/>
    <w:rsid w:val="003C6FC8"/>
    <w:rsid w:val="003C73EA"/>
    <w:rsid w:val="003C7B9D"/>
    <w:rsid w:val="003D057C"/>
    <w:rsid w:val="003D08D2"/>
    <w:rsid w:val="003D127A"/>
    <w:rsid w:val="003D23A9"/>
    <w:rsid w:val="003D269F"/>
    <w:rsid w:val="003D2789"/>
    <w:rsid w:val="003D2D91"/>
    <w:rsid w:val="003D2E7D"/>
    <w:rsid w:val="003D308F"/>
    <w:rsid w:val="003D33B2"/>
    <w:rsid w:val="003D3A3A"/>
    <w:rsid w:val="003D48C0"/>
    <w:rsid w:val="003D48F9"/>
    <w:rsid w:val="003D52F0"/>
    <w:rsid w:val="003D5AD7"/>
    <w:rsid w:val="003D695C"/>
    <w:rsid w:val="003D6C65"/>
    <w:rsid w:val="003D717B"/>
    <w:rsid w:val="003D79DD"/>
    <w:rsid w:val="003D7ED4"/>
    <w:rsid w:val="003E02C0"/>
    <w:rsid w:val="003E0B66"/>
    <w:rsid w:val="003E0D1E"/>
    <w:rsid w:val="003E1EA5"/>
    <w:rsid w:val="003E2104"/>
    <w:rsid w:val="003E2145"/>
    <w:rsid w:val="003E2154"/>
    <w:rsid w:val="003E22F8"/>
    <w:rsid w:val="003E2480"/>
    <w:rsid w:val="003E286D"/>
    <w:rsid w:val="003E29E6"/>
    <w:rsid w:val="003E2C5F"/>
    <w:rsid w:val="003E2EAC"/>
    <w:rsid w:val="003E35A6"/>
    <w:rsid w:val="003E3BB8"/>
    <w:rsid w:val="003E3C1F"/>
    <w:rsid w:val="003E42E2"/>
    <w:rsid w:val="003E4320"/>
    <w:rsid w:val="003E4F19"/>
    <w:rsid w:val="003E56D1"/>
    <w:rsid w:val="003E601F"/>
    <w:rsid w:val="003E612A"/>
    <w:rsid w:val="003E666C"/>
    <w:rsid w:val="003E6D1F"/>
    <w:rsid w:val="003E6DD8"/>
    <w:rsid w:val="003E79AA"/>
    <w:rsid w:val="003E7EB9"/>
    <w:rsid w:val="003F01CE"/>
    <w:rsid w:val="003F0355"/>
    <w:rsid w:val="003F0C65"/>
    <w:rsid w:val="003F0DEB"/>
    <w:rsid w:val="003F1192"/>
    <w:rsid w:val="003F1336"/>
    <w:rsid w:val="003F182C"/>
    <w:rsid w:val="003F1C30"/>
    <w:rsid w:val="003F2435"/>
    <w:rsid w:val="003F25C5"/>
    <w:rsid w:val="003F2C9E"/>
    <w:rsid w:val="003F3090"/>
    <w:rsid w:val="003F34C7"/>
    <w:rsid w:val="003F3F60"/>
    <w:rsid w:val="003F3FA6"/>
    <w:rsid w:val="003F45B1"/>
    <w:rsid w:val="003F4C43"/>
    <w:rsid w:val="003F583F"/>
    <w:rsid w:val="003F58C0"/>
    <w:rsid w:val="003F5E57"/>
    <w:rsid w:val="003F603B"/>
    <w:rsid w:val="003F6D3D"/>
    <w:rsid w:val="003F6E01"/>
    <w:rsid w:val="003F70F3"/>
    <w:rsid w:val="004006A4"/>
    <w:rsid w:val="00400A66"/>
    <w:rsid w:val="00400F17"/>
    <w:rsid w:val="00400FC8"/>
    <w:rsid w:val="00401704"/>
    <w:rsid w:val="00401FE1"/>
    <w:rsid w:val="00402BBA"/>
    <w:rsid w:val="00402D95"/>
    <w:rsid w:val="00404640"/>
    <w:rsid w:val="004047D8"/>
    <w:rsid w:val="00404A9B"/>
    <w:rsid w:val="00404F18"/>
    <w:rsid w:val="004052C4"/>
    <w:rsid w:val="0040576C"/>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E0B"/>
    <w:rsid w:val="00415621"/>
    <w:rsid w:val="00415910"/>
    <w:rsid w:val="00415A07"/>
    <w:rsid w:val="00415A2E"/>
    <w:rsid w:val="00415C99"/>
    <w:rsid w:val="00415E0E"/>
    <w:rsid w:val="0041613D"/>
    <w:rsid w:val="0041685D"/>
    <w:rsid w:val="0041693D"/>
    <w:rsid w:val="00416C51"/>
    <w:rsid w:val="0041768B"/>
    <w:rsid w:val="00417DA8"/>
    <w:rsid w:val="0042047B"/>
    <w:rsid w:val="004205BF"/>
    <w:rsid w:val="00420FD6"/>
    <w:rsid w:val="00421203"/>
    <w:rsid w:val="00421800"/>
    <w:rsid w:val="00422E3C"/>
    <w:rsid w:val="00422E90"/>
    <w:rsid w:val="00422EE0"/>
    <w:rsid w:val="00422FAE"/>
    <w:rsid w:val="004232A1"/>
    <w:rsid w:val="00423A57"/>
    <w:rsid w:val="00425147"/>
    <w:rsid w:val="00425493"/>
    <w:rsid w:val="004257FA"/>
    <w:rsid w:val="00425B03"/>
    <w:rsid w:val="0042760D"/>
    <w:rsid w:val="0043058F"/>
    <w:rsid w:val="0043176D"/>
    <w:rsid w:val="00431848"/>
    <w:rsid w:val="00431DC1"/>
    <w:rsid w:val="00432089"/>
    <w:rsid w:val="0043296A"/>
    <w:rsid w:val="00433466"/>
    <w:rsid w:val="004334C9"/>
    <w:rsid w:val="00433DA9"/>
    <w:rsid w:val="00435398"/>
    <w:rsid w:val="00437A3D"/>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502BE"/>
    <w:rsid w:val="00450ACB"/>
    <w:rsid w:val="00452089"/>
    <w:rsid w:val="00452442"/>
    <w:rsid w:val="00452484"/>
    <w:rsid w:val="00452B74"/>
    <w:rsid w:val="00453439"/>
    <w:rsid w:val="004537E6"/>
    <w:rsid w:val="00453946"/>
    <w:rsid w:val="00453A36"/>
    <w:rsid w:val="00453DBD"/>
    <w:rsid w:val="00454136"/>
    <w:rsid w:val="004541ED"/>
    <w:rsid w:val="00454711"/>
    <w:rsid w:val="00454C81"/>
    <w:rsid w:val="00455551"/>
    <w:rsid w:val="00455756"/>
    <w:rsid w:val="0045607D"/>
    <w:rsid w:val="0045686C"/>
    <w:rsid w:val="00456B26"/>
    <w:rsid w:val="00456CBF"/>
    <w:rsid w:val="004578A6"/>
    <w:rsid w:val="00460518"/>
    <w:rsid w:val="00460818"/>
    <w:rsid w:val="00461035"/>
    <w:rsid w:val="004610E6"/>
    <w:rsid w:val="00461E19"/>
    <w:rsid w:val="00462918"/>
    <w:rsid w:val="00462B1E"/>
    <w:rsid w:val="00462F47"/>
    <w:rsid w:val="004633B5"/>
    <w:rsid w:val="0046392B"/>
    <w:rsid w:val="00463E3C"/>
    <w:rsid w:val="0046419C"/>
    <w:rsid w:val="004645C0"/>
    <w:rsid w:val="0046474E"/>
    <w:rsid w:val="004647EF"/>
    <w:rsid w:val="00464A2C"/>
    <w:rsid w:val="00465289"/>
    <w:rsid w:val="00465598"/>
    <w:rsid w:val="00466850"/>
    <w:rsid w:val="00467135"/>
    <w:rsid w:val="004702A5"/>
    <w:rsid w:val="00470548"/>
    <w:rsid w:val="00470755"/>
    <w:rsid w:val="004719BA"/>
    <w:rsid w:val="00471A09"/>
    <w:rsid w:val="00471EF3"/>
    <w:rsid w:val="0047253E"/>
    <w:rsid w:val="004727BA"/>
    <w:rsid w:val="00472F34"/>
    <w:rsid w:val="004739CA"/>
    <w:rsid w:val="0047527E"/>
    <w:rsid w:val="0047593C"/>
    <w:rsid w:val="00475EC4"/>
    <w:rsid w:val="004764DC"/>
    <w:rsid w:val="00476FC0"/>
    <w:rsid w:val="00477499"/>
    <w:rsid w:val="00477A35"/>
    <w:rsid w:val="00477CC5"/>
    <w:rsid w:val="004802BE"/>
    <w:rsid w:val="00480561"/>
    <w:rsid w:val="004809C2"/>
    <w:rsid w:val="004815FE"/>
    <w:rsid w:val="00481769"/>
    <w:rsid w:val="004819B2"/>
    <w:rsid w:val="00481AB7"/>
    <w:rsid w:val="00481F8C"/>
    <w:rsid w:val="00482035"/>
    <w:rsid w:val="00482E60"/>
    <w:rsid w:val="004830CA"/>
    <w:rsid w:val="004848FD"/>
    <w:rsid w:val="00484B9A"/>
    <w:rsid w:val="004858F5"/>
    <w:rsid w:val="00485A86"/>
    <w:rsid w:val="004860F6"/>
    <w:rsid w:val="00486215"/>
    <w:rsid w:val="00486D6A"/>
    <w:rsid w:val="00487B47"/>
    <w:rsid w:val="0049012B"/>
    <w:rsid w:val="004904F4"/>
    <w:rsid w:val="00490641"/>
    <w:rsid w:val="00490B9A"/>
    <w:rsid w:val="00490C3E"/>
    <w:rsid w:val="00490D9F"/>
    <w:rsid w:val="00491ABE"/>
    <w:rsid w:val="00492345"/>
    <w:rsid w:val="0049242C"/>
    <w:rsid w:val="004927F7"/>
    <w:rsid w:val="00492E24"/>
    <w:rsid w:val="00493245"/>
    <w:rsid w:val="00493505"/>
    <w:rsid w:val="004936AB"/>
    <w:rsid w:val="0049373D"/>
    <w:rsid w:val="0049388E"/>
    <w:rsid w:val="004938D6"/>
    <w:rsid w:val="004939AB"/>
    <w:rsid w:val="00493D15"/>
    <w:rsid w:val="00493E27"/>
    <w:rsid w:val="00493EDC"/>
    <w:rsid w:val="00494ECD"/>
    <w:rsid w:val="00495486"/>
    <w:rsid w:val="00495A4F"/>
    <w:rsid w:val="00495D57"/>
    <w:rsid w:val="00495DF3"/>
    <w:rsid w:val="004963D2"/>
    <w:rsid w:val="00496CCF"/>
    <w:rsid w:val="00497B35"/>
    <w:rsid w:val="00497F8F"/>
    <w:rsid w:val="004A07D1"/>
    <w:rsid w:val="004A0A39"/>
    <w:rsid w:val="004A0E67"/>
    <w:rsid w:val="004A0F3B"/>
    <w:rsid w:val="004A0FD4"/>
    <w:rsid w:val="004A10FE"/>
    <w:rsid w:val="004A12E8"/>
    <w:rsid w:val="004A1A9B"/>
    <w:rsid w:val="004A1B34"/>
    <w:rsid w:val="004A200A"/>
    <w:rsid w:val="004A20B4"/>
    <w:rsid w:val="004A2622"/>
    <w:rsid w:val="004A2CB3"/>
    <w:rsid w:val="004A3458"/>
    <w:rsid w:val="004A37A2"/>
    <w:rsid w:val="004A3B90"/>
    <w:rsid w:val="004A4F04"/>
    <w:rsid w:val="004A58D6"/>
    <w:rsid w:val="004A58F6"/>
    <w:rsid w:val="004A678F"/>
    <w:rsid w:val="004A687F"/>
    <w:rsid w:val="004A766D"/>
    <w:rsid w:val="004A7CF1"/>
    <w:rsid w:val="004B02B7"/>
    <w:rsid w:val="004B0328"/>
    <w:rsid w:val="004B108E"/>
    <w:rsid w:val="004B197B"/>
    <w:rsid w:val="004B21B7"/>
    <w:rsid w:val="004B2281"/>
    <w:rsid w:val="004B4724"/>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171"/>
    <w:rsid w:val="004C34C5"/>
    <w:rsid w:val="004C35C1"/>
    <w:rsid w:val="004C3F00"/>
    <w:rsid w:val="004C4530"/>
    <w:rsid w:val="004C4CFB"/>
    <w:rsid w:val="004C5544"/>
    <w:rsid w:val="004C572B"/>
    <w:rsid w:val="004C6071"/>
    <w:rsid w:val="004C7195"/>
    <w:rsid w:val="004C766C"/>
    <w:rsid w:val="004C7C70"/>
    <w:rsid w:val="004C7F14"/>
    <w:rsid w:val="004D01D5"/>
    <w:rsid w:val="004D01EA"/>
    <w:rsid w:val="004D0B80"/>
    <w:rsid w:val="004D19AC"/>
    <w:rsid w:val="004D2ED8"/>
    <w:rsid w:val="004D2FDB"/>
    <w:rsid w:val="004D3E95"/>
    <w:rsid w:val="004D5327"/>
    <w:rsid w:val="004D5AC5"/>
    <w:rsid w:val="004D5CCE"/>
    <w:rsid w:val="004D67D5"/>
    <w:rsid w:val="004D7022"/>
    <w:rsid w:val="004D738A"/>
    <w:rsid w:val="004D74CD"/>
    <w:rsid w:val="004D75EF"/>
    <w:rsid w:val="004D7899"/>
    <w:rsid w:val="004D7C7C"/>
    <w:rsid w:val="004E0112"/>
    <w:rsid w:val="004E0511"/>
    <w:rsid w:val="004E4742"/>
    <w:rsid w:val="004E4EB5"/>
    <w:rsid w:val="004E612F"/>
    <w:rsid w:val="004E61A0"/>
    <w:rsid w:val="004E66AD"/>
    <w:rsid w:val="004E6A56"/>
    <w:rsid w:val="004E6E68"/>
    <w:rsid w:val="004E6EBB"/>
    <w:rsid w:val="004E7296"/>
    <w:rsid w:val="004E7566"/>
    <w:rsid w:val="004E79F7"/>
    <w:rsid w:val="004E7C60"/>
    <w:rsid w:val="004F010A"/>
    <w:rsid w:val="004F05A5"/>
    <w:rsid w:val="004F0FE1"/>
    <w:rsid w:val="004F118D"/>
    <w:rsid w:val="004F2119"/>
    <w:rsid w:val="004F243E"/>
    <w:rsid w:val="004F247B"/>
    <w:rsid w:val="004F2EFF"/>
    <w:rsid w:val="004F33CF"/>
    <w:rsid w:val="004F3BDC"/>
    <w:rsid w:val="004F3C8A"/>
    <w:rsid w:val="004F3DBB"/>
    <w:rsid w:val="004F3E27"/>
    <w:rsid w:val="004F48A4"/>
    <w:rsid w:val="004F4C6D"/>
    <w:rsid w:val="004F4E8C"/>
    <w:rsid w:val="004F5594"/>
    <w:rsid w:val="004F68F3"/>
    <w:rsid w:val="004F6C50"/>
    <w:rsid w:val="004F6E35"/>
    <w:rsid w:val="004F701A"/>
    <w:rsid w:val="004F7292"/>
    <w:rsid w:val="004F7366"/>
    <w:rsid w:val="004F7E99"/>
    <w:rsid w:val="005000F1"/>
    <w:rsid w:val="0050011C"/>
    <w:rsid w:val="005010D5"/>
    <w:rsid w:val="005014B7"/>
    <w:rsid w:val="00502688"/>
    <w:rsid w:val="00502CDE"/>
    <w:rsid w:val="00503064"/>
    <w:rsid w:val="005038AA"/>
    <w:rsid w:val="00504AAA"/>
    <w:rsid w:val="00504BFA"/>
    <w:rsid w:val="00505220"/>
    <w:rsid w:val="005055E5"/>
    <w:rsid w:val="00505DEF"/>
    <w:rsid w:val="0050694A"/>
    <w:rsid w:val="00506D36"/>
    <w:rsid w:val="00507083"/>
    <w:rsid w:val="005074A6"/>
    <w:rsid w:val="00507696"/>
    <w:rsid w:val="005076AF"/>
    <w:rsid w:val="005078AD"/>
    <w:rsid w:val="00510A31"/>
    <w:rsid w:val="00511337"/>
    <w:rsid w:val="00511984"/>
    <w:rsid w:val="005122BA"/>
    <w:rsid w:val="00512372"/>
    <w:rsid w:val="00512587"/>
    <w:rsid w:val="00512867"/>
    <w:rsid w:val="00512D82"/>
    <w:rsid w:val="00512F77"/>
    <w:rsid w:val="00513279"/>
    <w:rsid w:val="00513D72"/>
    <w:rsid w:val="00514001"/>
    <w:rsid w:val="00514CFC"/>
    <w:rsid w:val="005154D9"/>
    <w:rsid w:val="00515562"/>
    <w:rsid w:val="0051580D"/>
    <w:rsid w:val="00516830"/>
    <w:rsid w:val="00516C88"/>
    <w:rsid w:val="005172D1"/>
    <w:rsid w:val="005172E7"/>
    <w:rsid w:val="00517733"/>
    <w:rsid w:val="00517B7E"/>
    <w:rsid w:val="00517C9A"/>
    <w:rsid w:val="005200DF"/>
    <w:rsid w:val="0052020C"/>
    <w:rsid w:val="00520989"/>
    <w:rsid w:val="005216D0"/>
    <w:rsid w:val="00521D58"/>
    <w:rsid w:val="0052220F"/>
    <w:rsid w:val="00522960"/>
    <w:rsid w:val="005241AD"/>
    <w:rsid w:val="0052435D"/>
    <w:rsid w:val="00524786"/>
    <w:rsid w:val="00524E7D"/>
    <w:rsid w:val="00525D8E"/>
    <w:rsid w:val="00525EE5"/>
    <w:rsid w:val="00527DC9"/>
    <w:rsid w:val="00530BEF"/>
    <w:rsid w:val="00531D14"/>
    <w:rsid w:val="00531DB1"/>
    <w:rsid w:val="005326BA"/>
    <w:rsid w:val="005329BA"/>
    <w:rsid w:val="00533333"/>
    <w:rsid w:val="00533478"/>
    <w:rsid w:val="00533578"/>
    <w:rsid w:val="005338E9"/>
    <w:rsid w:val="00533BD1"/>
    <w:rsid w:val="00534074"/>
    <w:rsid w:val="00534295"/>
    <w:rsid w:val="00534444"/>
    <w:rsid w:val="0053470B"/>
    <w:rsid w:val="00534B30"/>
    <w:rsid w:val="00535094"/>
    <w:rsid w:val="005350CB"/>
    <w:rsid w:val="00535EA4"/>
    <w:rsid w:val="00536352"/>
    <w:rsid w:val="005364E4"/>
    <w:rsid w:val="005365A7"/>
    <w:rsid w:val="00536B23"/>
    <w:rsid w:val="00536E7A"/>
    <w:rsid w:val="00537F3E"/>
    <w:rsid w:val="00540064"/>
    <w:rsid w:val="00540D35"/>
    <w:rsid w:val="0054136E"/>
    <w:rsid w:val="00542725"/>
    <w:rsid w:val="00542EDD"/>
    <w:rsid w:val="0054327F"/>
    <w:rsid w:val="0054392F"/>
    <w:rsid w:val="00543D15"/>
    <w:rsid w:val="0054740C"/>
    <w:rsid w:val="0054741A"/>
    <w:rsid w:val="00547481"/>
    <w:rsid w:val="00547BAB"/>
    <w:rsid w:val="00547FB3"/>
    <w:rsid w:val="00547FCA"/>
    <w:rsid w:val="00550246"/>
    <w:rsid w:val="005510A7"/>
    <w:rsid w:val="005512E3"/>
    <w:rsid w:val="0055150D"/>
    <w:rsid w:val="00551BE0"/>
    <w:rsid w:val="0055241E"/>
    <w:rsid w:val="005526FF"/>
    <w:rsid w:val="00552F52"/>
    <w:rsid w:val="00554159"/>
    <w:rsid w:val="00554E02"/>
    <w:rsid w:val="005552A3"/>
    <w:rsid w:val="00555A68"/>
    <w:rsid w:val="005565EC"/>
    <w:rsid w:val="00556982"/>
    <w:rsid w:val="0055784A"/>
    <w:rsid w:val="00557C03"/>
    <w:rsid w:val="00557E64"/>
    <w:rsid w:val="005609E9"/>
    <w:rsid w:val="00560C52"/>
    <w:rsid w:val="005613DB"/>
    <w:rsid w:val="0056169A"/>
    <w:rsid w:val="005618A4"/>
    <w:rsid w:val="005619D7"/>
    <w:rsid w:val="005633D5"/>
    <w:rsid w:val="00563472"/>
    <w:rsid w:val="005637BF"/>
    <w:rsid w:val="0056390E"/>
    <w:rsid w:val="00564736"/>
    <w:rsid w:val="0056495B"/>
    <w:rsid w:val="00565108"/>
    <w:rsid w:val="00565DE5"/>
    <w:rsid w:val="00566221"/>
    <w:rsid w:val="00566540"/>
    <w:rsid w:val="00566BF8"/>
    <w:rsid w:val="0056750D"/>
    <w:rsid w:val="00567D0E"/>
    <w:rsid w:val="00567F8C"/>
    <w:rsid w:val="00570CDD"/>
    <w:rsid w:val="00571A97"/>
    <w:rsid w:val="00571BAE"/>
    <w:rsid w:val="00571BF0"/>
    <w:rsid w:val="00571BF7"/>
    <w:rsid w:val="005721AF"/>
    <w:rsid w:val="0057252A"/>
    <w:rsid w:val="00572E45"/>
    <w:rsid w:val="00572E9A"/>
    <w:rsid w:val="005730BB"/>
    <w:rsid w:val="00573E18"/>
    <w:rsid w:val="00573EC0"/>
    <w:rsid w:val="0057418A"/>
    <w:rsid w:val="005749DE"/>
    <w:rsid w:val="005755E5"/>
    <w:rsid w:val="0057565D"/>
    <w:rsid w:val="00576E13"/>
    <w:rsid w:val="00576E88"/>
    <w:rsid w:val="00577213"/>
    <w:rsid w:val="00577A2F"/>
    <w:rsid w:val="00577AB9"/>
    <w:rsid w:val="00580055"/>
    <w:rsid w:val="00580A65"/>
    <w:rsid w:val="00581377"/>
    <w:rsid w:val="00581451"/>
    <w:rsid w:val="00581C5F"/>
    <w:rsid w:val="00582037"/>
    <w:rsid w:val="00582137"/>
    <w:rsid w:val="005822E6"/>
    <w:rsid w:val="005823AB"/>
    <w:rsid w:val="00582DC9"/>
    <w:rsid w:val="00582F5F"/>
    <w:rsid w:val="005832BD"/>
    <w:rsid w:val="005839BA"/>
    <w:rsid w:val="00584799"/>
    <w:rsid w:val="0058485E"/>
    <w:rsid w:val="005849AC"/>
    <w:rsid w:val="005851B2"/>
    <w:rsid w:val="005852D4"/>
    <w:rsid w:val="00585D4C"/>
    <w:rsid w:val="00585DFC"/>
    <w:rsid w:val="0058622B"/>
    <w:rsid w:val="005869B7"/>
    <w:rsid w:val="005869FC"/>
    <w:rsid w:val="00587619"/>
    <w:rsid w:val="0059002E"/>
    <w:rsid w:val="00590058"/>
    <w:rsid w:val="00591219"/>
    <w:rsid w:val="00592318"/>
    <w:rsid w:val="005924F5"/>
    <w:rsid w:val="005925EF"/>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81"/>
    <w:rsid w:val="005A162D"/>
    <w:rsid w:val="005A1A7C"/>
    <w:rsid w:val="005A21C7"/>
    <w:rsid w:val="005A3DE3"/>
    <w:rsid w:val="005A3E55"/>
    <w:rsid w:val="005A3EDE"/>
    <w:rsid w:val="005A419E"/>
    <w:rsid w:val="005A49F6"/>
    <w:rsid w:val="005A4C13"/>
    <w:rsid w:val="005A51F3"/>
    <w:rsid w:val="005A536B"/>
    <w:rsid w:val="005A569A"/>
    <w:rsid w:val="005A5DDF"/>
    <w:rsid w:val="005A6008"/>
    <w:rsid w:val="005A655F"/>
    <w:rsid w:val="005A68CF"/>
    <w:rsid w:val="005A6FE9"/>
    <w:rsid w:val="005A7F54"/>
    <w:rsid w:val="005B088B"/>
    <w:rsid w:val="005B0B49"/>
    <w:rsid w:val="005B0E63"/>
    <w:rsid w:val="005B1544"/>
    <w:rsid w:val="005B15E2"/>
    <w:rsid w:val="005B21B6"/>
    <w:rsid w:val="005B2A3E"/>
    <w:rsid w:val="005B37A1"/>
    <w:rsid w:val="005B467F"/>
    <w:rsid w:val="005B49B9"/>
    <w:rsid w:val="005B5BAE"/>
    <w:rsid w:val="005B6CA6"/>
    <w:rsid w:val="005B6F9E"/>
    <w:rsid w:val="005B7095"/>
    <w:rsid w:val="005B7B7B"/>
    <w:rsid w:val="005C01EA"/>
    <w:rsid w:val="005C098F"/>
    <w:rsid w:val="005C0C02"/>
    <w:rsid w:val="005C0E54"/>
    <w:rsid w:val="005C0F98"/>
    <w:rsid w:val="005C16C6"/>
    <w:rsid w:val="005C18CA"/>
    <w:rsid w:val="005C1D6D"/>
    <w:rsid w:val="005C234B"/>
    <w:rsid w:val="005C2E92"/>
    <w:rsid w:val="005C2EAE"/>
    <w:rsid w:val="005C3122"/>
    <w:rsid w:val="005C3AE1"/>
    <w:rsid w:val="005C3CFB"/>
    <w:rsid w:val="005C46E9"/>
    <w:rsid w:val="005C48A6"/>
    <w:rsid w:val="005C499D"/>
    <w:rsid w:val="005C4E26"/>
    <w:rsid w:val="005C59D7"/>
    <w:rsid w:val="005C5EA9"/>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0F7"/>
    <w:rsid w:val="005D7365"/>
    <w:rsid w:val="005D73F6"/>
    <w:rsid w:val="005D741B"/>
    <w:rsid w:val="005D75CC"/>
    <w:rsid w:val="005D7978"/>
    <w:rsid w:val="005E0212"/>
    <w:rsid w:val="005E0894"/>
    <w:rsid w:val="005E119F"/>
    <w:rsid w:val="005E1342"/>
    <w:rsid w:val="005E1DAE"/>
    <w:rsid w:val="005E22DA"/>
    <w:rsid w:val="005E26BD"/>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4F4B"/>
    <w:rsid w:val="005F5037"/>
    <w:rsid w:val="005F52BB"/>
    <w:rsid w:val="005F5800"/>
    <w:rsid w:val="005F596C"/>
    <w:rsid w:val="005F6704"/>
    <w:rsid w:val="005F6BC5"/>
    <w:rsid w:val="005F7200"/>
    <w:rsid w:val="0060147A"/>
    <w:rsid w:val="006017AB"/>
    <w:rsid w:val="006019CC"/>
    <w:rsid w:val="00602412"/>
    <w:rsid w:val="00602DBF"/>
    <w:rsid w:val="00602EBD"/>
    <w:rsid w:val="00603135"/>
    <w:rsid w:val="0060335D"/>
    <w:rsid w:val="00604619"/>
    <w:rsid w:val="006048F5"/>
    <w:rsid w:val="00604944"/>
    <w:rsid w:val="00604D61"/>
    <w:rsid w:val="006053F5"/>
    <w:rsid w:val="0060552E"/>
    <w:rsid w:val="006058C8"/>
    <w:rsid w:val="00605BF5"/>
    <w:rsid w:val="00605ECF"/>
    <w:rsid w:val="00606868"/>
    <w:rsid w:val="00606A09"/>
    <w:rsid w:val="00606D6B"/>
    <w:rsid w:val="006072A8"/>
    <w:rsid w:val="006075D2"/>
    <w:rsid w:val="006076E4"/>
    <w:rsid w:val="0060792C"/>
    <w:rsid w:val="00607D02"/>
    <w:rsid w:val="00607EAD"/>
    <w:rsid w:val="0061003F"/>
    <w:rsid w:val="006114E0"/>
    <w:rsid w:val="00611B3F"/>
    <w:rsid w:val="00611B9C"/>
    <w:rsid w:val="0061280B"/>
    <w:rsid w:val="00613047"/>
    <w:rsid w:val="00613A06"/>
    <w:rsid w:val="00613C5B"/>
    <w:rsid w:val="00614ACB"/>
    <w:rsid w:val="0061500D"/>
    <w:rsid w:val="006151DF"/>
    <w:rsid w:val="0061641F"/>
    <w:rsid w:val="00616577"/>
    <w:rsid w:val="0061690A"/>
    <w:rsid w:val="00616CDD"/>
    <w:rsid w:val="0062107A"/>
    <w:rsid w:val="00621242"/>
    <w:rsid w:val="00621FD9"/>
    <w:rsid w:val="00623216"/>
    <w:rsid w:val="006243DE"/>
    <w:rsid w:val="00624876"/>
    <w:rsid w:val="00624BC1"/>
    <w:rsid w:val="0062580A"/>
    <w:rsid w:val="00625949"/>
    <w:rsid w:val="00626B97"/>
    <w:rsid w:val="00626F24"/>
    <w:rsid w:val="0062730C"/>
    <w:rsid w:val="00627F75"/>
    <w:rsid w:val="0063012B"/>
    <w:rsid w:val="006307DA"/>
    <w:rsid w:val="006313A2"/>
    <w:rsid w:val="006314B3"/>
    <w:rsid w:val="00631D8C"/>
    <w:rsid w:val="00631DA8"/>
    <w:rsid w:val="00632B41"/>
    <w:rsid w:val="0063339F"/>
    <w:rsid w:val="00633FC5"/>
    <w:rsid w:val="00634C65"/>
    <w:rsid w:val="00634DFC"/>
    <w:rsid w:val="0063516E"/>
    <w:rsid w:val="00635B9A"/>
    <w:rsid w:val="00635C79"/>
    <w:rsid w:val="00635F0D"/>
    <w:rsid w:val="006367F9"/>
    <w:rsid w:val="00636B92"/>
    <w:rsid w:val="00636BAF"/>
    <w:rsid w:val="00637262"/>
    <w:rsid w:val="006377C2"/>
    <w:rsid w:val="00640DAC"/>
    <w:rsid w:val="006413FA"/>
    <w:rsid w:val="00641852"/>
    <w:rsid w:val="006421B3"/>
    <w:rsid w:val="006427B6"/>
    <w:rsid w:val="0064292F"/>
    <w:rsid w:val="00643C15"/>
    <w:rsid w:val="00644C0B"/>
    <w:rsid w:val="006454D8"/>
    <w:rsid w:val="00645D3E"/>
    <w:rsid w:val="0064632D"/>
    <w:rsid w:val="00646361"/>
    <w:rsid w:val="0064661C"/>
    <w:rsid w:val="00647E25"/>
    <w:rsid w:val="0065007C"/>
    <w:rsid w:val="00650BFF"/>
    <w:rsid w:val="00650E41"/>
    <w:rsid w:val="00651032"/>
    <w:rsid w:val="00651250"/>
    <w:rsid w:val="00651505"/>
    <w:rsid w:val="00652339"/>
    <w:rsid w:val="0065247B"/>
    <w:rsid w:val="006529BE"/>
    <w:rsid w:val="00652BD0"/>
    <w:rsid w:val="00653341"/>
    <w:rsid w:val="00653691"/>
    <w:rsid w:val="006539B9"/>
    <w:rsid w:val="006540D1"/>
    <w:rsid w:val="006541F1"/>
    <w:rsid w:val="00654239"/>
    <w:rsid w:val="0065498A"/>
    <w:rsid w:val="00654A4C"/>
    <w:rsid w:val="00654FBB"/>
    <w:rsid w:val="0065523C"/>
    <w:rsid w:val="00655547"/>
    <w:rsid w:val="00655A2D"/>
    <w:rsid w:val="00656B78"/>
    <w:rsid w:val="006575E3"/>
    <w:rsid w:val="00657CE5"/>
    <w:rsid w:val="006602CA"/>
    <w:rsid w:val="00660401"/>
    <w:rsid w:val="0066091C"/>
    <w:rsid w:val="00661670"/>
    <w:rsid w:val="0066169A"/>
    <w:rsid w:val="00661A4C"/>
    <w:rsid w:val="00661AFB"/>
    <w:rsid w:val="00662B41"/>
    <w:rsid w:val="006630EF"/>
    <w:rsid w:val="00663C67"/>
    <w:rsid w:val="00663F3E"/>
    <w:rsid w:val="00663F8F"/>
    <w:rsid w:val="006655D5"/>
    <w:rsid w:val="00667835"/>
    <w:rsid w:val="006679A9"/>
    <w:rsid w:val="00670549"/>
    <w:rsid w:val="00670A3B"/>
    <w:rsid w:val="006714BB"/>
    <w:rsid w:val="006715A3"/>
    <w:rsid w:val="00672043"/>
    <w:rsid w:val="0067206C"/>
    <w:rsid w:val="006724ED"/>
    <w:rsid w:val="006733E9"/>
    <w:rsid w:val="006734E5"/>
    <w:rsid w:val="00673874"/>
    <w:rsid w:val="006739B3"/>
    <w:rsid w:val="00673AFD"/>
    <w:rsid w:val="00673E11"/>
    <w:rsid w:val="00673F4B"/>
    <w:rsid w:val="006744A5"/>
    <w:rsid w:val="00674ACD"/>
    <w:rsid w:val="00674E7B"/>
    <w:rsid w:val="0067564D"/>
    <w:rsid w:val="0067569C"/>
    <w:rsid w:val="00675CBA"/>
    <w:rsid w:val="0067601E"/>
    <w:rsid w:val="006766AD"/>
    <w:rsid w:val="00676BB2"/>
    <w:rsid w:val="00677048"/>
    <w:rsid w:val="00677482"/>
    <w:rsid w:val="00677E21"/>
    <w:rsid w:val="00677E9C"/>
    <w:rsid w:val="0068039F"/>
    <w:rsid w:val="00680409"/>
    <w:rsid w:val="006804EA"/>
    <w:rsid w:val="006809FD"/>
    <w:rsid w:val="00680DD9"/>
    <w:rsid w:val="006812E6"/>
    <w:rsid w:val="00681516"/>
    <w:rsid w:val="00681884"/>
    <w:rsid w:val="006838D1"/>
    <w:rsid w:val="00683B1B"/>
    <w:rsid w:val="00683F41"/>
    <w:rsid w:val="006847D7"/>
    <w:rsid w:val="00684A68"/>
    <w:rsid w:val="00684DCA"/>
    <w:rsid w:val="006856C0"/>
    <w:rsid w:val="00685793"/>
    <w:rsid w:val="006859CA"/>
    <w:rsid w:val="00685F18"/>
    <w:rsid w:val="0068628F"/>
    <w:rsid w:val="006867E7"/>
    <w:rsid w:val="006868B1"/>
    <w:rsid w:val="0068692B"/>
    <w:rsid w:val="0068745C"/>
    <w:rsid w:val="006879BC"/>
    <w:rsid w:val="00687C3C"/>
    <w:rsid w:val="006908AD"/>
    <w:rsid w:val="00691450"/>
    <w:rsid w:val="0069146D"/>
    <w:rsid w:val="006916FC"/>
    <w:rsid w:val="00691DA0"/>
    <w:rsid w:val="006928C5"/>
    <w:rsid w:val="00692AE0"/>
    <w:rsid w:val="00692D58"/>
    <w:rsid w:val="00693669"/>
    <w:rsid w:val="006936FF"/>
    <w:rsid w:val="00693947"/>
    <w:rsid w:val="00693D71"/>
    <w:rsid w:val="0069415F"/>
    <w:rsid w:val="00694505"/>
    <w:rsid w:val="006946E5"/>
    <w:rsid w:val="006948D2"/>
    <w:rsid w:val="00694C43"/>
    <w:rsid w:val="00694DEF"/>
    <w:rsid w:val="0069512D"/>
    <w:rsid w:val="006955FE"/>
    <w:rsid w:val="00695F7F"/>
    <w:rsid w:val="00696767"/>
    <w:rsid w:val="00696B2B"/>
    <w:rsid w:val="006A0089"/>
    <w:rsid w:val="006A1367"/>
    <w:rsid w:val="006A145E"/>
    <w:rsid w:val="006A16BC"/>
    <w:rsid w:val="006A1D2E"/>
    <w:rsid w:val="006A1DF4"/>
    <w:rsid w:val="006A2220"/>
    <w:rsid w:val="006A24BA"/>
    <w:rsid w:val="006A27D1"/>
    <w:rsid w:val="006A3A6E"/>
    <w:rsid w:val="006A4913"/>
    <w:rsid w:val="006A4C95"/>
    <w:rsid w:val="006A521C"/>
    <w:rsid w:val="006A5509"/>
    <w:rsid w:val="006B0E4C"/>
    <w:rsid w:val="006B0E79"/>
    <w:rsid w:val="006B0F7A"/>
    <w:rsid w:val="006B0FC5"/>
    <w:rsid w:val="006B15E9"/>
    <w:rsid w:val="006B1C9D"/>
    <w:rsid w:val="006B202B"/>
    <w:rsid w:val="006B2781"/>
    <w:rsid w:val="006B33EA"/>
    <w:rsid w:val="006B43A0"/>
    <w:rsid w:val="006B4B17"/>
    <w:rsid w:val="006B4C2A"/>
    <w:rsid w:val="006B605C"/>
    <w:rsid w:val="006B622E"/>
    <w:rsid w:val="006B6473"/>
    <w:rsid w:val="006B68A6"/>
    <w:rsid w:val="006B7F08"/>
    <w:rsid w:val="006C0B6F"/>
    <w:rsid w:val="006C0F75"/>
    <w:rsid w:val="006C0FD3"/>
    <w:rsid w:val="006C1567"/>
    <w:rsid w:val="006C2881"/>
    <w:rsid w:val="006C2AD9"/>
    <w:rsid w:val="006C3871"/>
    <w:rsid w:val="006C4241"/>
    <w:rsid w:val="006C446F"/>
    <w:rsid w:val="006C4ECD"/>
    <w:rsid w:val="006C545B"/>
    <w:rsid w:val="006C57A4"/>
    <w:rsid w:val="006C5877"/>
    <w:rsid w:val="006C58E2"/>
    <w:rsid w:val="006C5B94"/>
    <w:rsid w:val="006C63B4"/>
    <w:rsid w:val="006C6592"/>
    <w:rsid w:val="006C6D2C"/>
    <w:rsid w:val="006C7B1B"/>
    <w:rsid w:val="006D0537"/>
    <w:rsid w:val="006D0EED"/>
    <w:rsid w:val="006D0F06"/>
    <w:rsid w:val="006D108A"/>
    <w:rsid w:val="006D1E44"/>
    <w:rsid w:val="006D25F0"/>
    <w:rsid w:val="006D2665"/>
    <w:rsid w:val="006D3023"/>
    <w:rsid w:val="006D34E1"/>
    <w:rsid w:val="006D491A"/>
    <w:rsid w:val="006D4E49"/>
    <w:rsid w:val="006D51F7"/>
    <w:rsid w:val="006D58D8"/>
    <w:rsid w:val="006D630E"/>
    <w:rsid w:val="006D71B1"/>
    <w:rsid w:val="006D7ADE"/>
    <w:rsid w:val="006E0461"/>
    <w:rsid w:val="006E1751"/>
    <w:rsid w:val="006E1CA7"/>
    <w:rsid w:val="006E1D60"/>
    <w:rsid w:val="006E1DB2"/>
    <w:rsid w:val="006E27C8"/>
    <w:rsid w:val="006E2D30"/>
    <w:rsid w:val="006E322F"/>
    <w:rsid w:val="006E3C50"/>
    <w:rsid w:val="006E3C6A"/>
    <w:rsid w:val="006E4ADE"/>
    <w:rsid w:val="006E4EBF"/>
    <w:rsid w:val="006E5B59"/>
    <w:rsid w:val="006E5CFF"/>
    <w:rsid w:val="006E5FCC"/>
    <w:rsid w:val="006E6082"/>
    <w:rsid w:val="006E6C72"/>
    <w:rsid w:val="006E72A4"/>
    <w:rsid w:val="006E74B3"/>
    <w:rsid w:val="006E7845"/>
    <w:rsid w:val="006F0230"/>
    <w:rsid w:val="006F02B9"/>
    <w:rsid w:val="006F036D"/>
    <w:rsid w:val="006F08C2"/>
    <w:rsid w:val="006F0A90"/>
    <w:rsid w:val="006F1358"/>
    <w:rsid w:val="006F152F"/>
    <w:rsid w:val="006F16B1"/>
    <w:rsid w:val="006F1B15"/>
    <w:rsid w:val="006F2573"/>
    <w:rsid w:val="006F3064"/>
    <w:rsid w:val="006F34FF"/>
    <w:rsid w:val="006F36A4"/>
    <w:rsid w:val="006F3FCF"/>
    <w:rsid w:val="006F45D4"/>
    <w:rsid w:val="006F47A1"/>
    <w:rsid w:val="006F54A9"/>
    <w:rsid w:val="006F5995"/>
    <w:rsid w:val="006F5D78"/>
    <w:rsid w:val="006F635B"/>
    <w:rsid w:val="006F6720"/>
    <w:rsid w:val="006F7438"/>
    <w:rsid w:val="006F7A19"/>
    <w:rsid w:val="007000CC"/>
    <w:rsid w:val="00700588"/>
    <w:rsid w:val="007007C9"/>
    <w:rsid w:val="007017F0"/>
    <w:rsid w:val="007018AE"/>
    <w:rsid w:val="0070199A"/>
    <w:rsid w:val="00702A93"/>
    <w:rsid w:val="00705054"/>
    <w:rsid w:val="00705253"/>
    <w:rsid w:val="00705548"/>
    <w:rsid w:val="00706219"/>
    <w:rsid w:val="007063CF"/>
    <w:rsid w:val="00706BCD"/>
    <w:rsid w:val="00707B17"/>
    <w:rsid w:val="00710CD8"/>
    <w:rsid w:val="007110AB"/>
    <w:rsid w:val="00711FC0"/>
    <w:rsid w:val="007121E9"/>
    <w:rsid w:val="0071229A"/>
    <w:rsid w:val="007124DE"/>
    <w:rsid w:val="0071263B"/>
    <w:rsid w:val="00712A6F"/>
    <w:rsid w:val="00712AF9"/>
    <w:rsid w:val="0071309D"/>
    <w:rsid w:val="007130AC"/>
    <w:rsid w:val="007134FE"/>
    <w:rsid w:val="007137C5"/>
    <w:rsid w:val="0071500D"/>
    <w:rsid w:val="00715731"/>
    <w:rsid w:val="00715D50"/>
    <w:rsid w:val="00715EC2"/>
    <w:rsid w:val="0071659D"/>
    <w:rsid w:val="007202E9"/>
    <w:rsid w:val="0072063B"/>
    <w:rsid w:val="0072070D"/>
    <w:rsid w:val="007216DF"/>
    <w:rsid w:val="00721D01"/>
    <w:rsid w:val="00722199"/>
    <w:rsid w:val="007226C1"/>
    <w:rsid w:val="00722ECB"/>
    <w:rsid w:val="00722F96"/>
    <w:rsid w:val="00722FF9"/>
    <w:rsid w:val="00723303"/>
    <w:rsid w:val="00723309"/>
    <w:rsid w:val="00723893"/>
    <w:rsid w:val="00723A26"/>
    <w:rsid w:val="00724421"/>
    <w:rsid w:val="00724685"/>
    <w:rsid w:val="007251B3"/>
    <w:rsid w:val="007255FD"/>
    <w:rsid w:val="00725648"/>
    <w:rsid w:val="007256FD"/>
    <w:rsid w:val="00725AA4"/>
    <w:rsid w:val="00725F91"/>
    <w:rsid w:val="0072639F"/>
    <w:rsid w:val="00726896"/>
    <w:rsid w:val="00727EAC"/>
    <w:rsid w:val="00730855"/>
    <w:rsid w:val="00731913"/>
    <w:rsid w:val="00731A6A"/>
    <w:rsid w:val="007324F2"/>
    <w:rsid w:val="00732500"/>
    <w:rsid w:val="00732E5C"/>
    <w:rsid w:val="007336FC"/>
    <w:rsid w:val="00733C2F"/>
    <w:rsid w:val="00734260"/>
    <w:rsid w:val="007366BA"/>
    <w:rsid w:val="0073753E"/>
    <w:rsid w:val="00737D75"/>
    <w:rsid w:val="007402A9"/>
    <w:rsid w:val="00740554"/>
    <w:rsid w:val="00740F3C"/>
    <w:rsid w:val="0074143C"/>
    <w:rsid w:val="00741B7B"/>
    <w:rsid w:val="007422C9"/>
    <w:rsid w:val="0074237F"/>
    <w:rsid w:val="0074265B"/>
    <w:rsid w:val="00742C08"/>
    <w:rsid w:val="0074315E"/>
    <w:rsid w:val="00744034"/>
    <w:rsid w:val="00744056"/>
    <w:rsid w:val="007447CB"/>
    <w:rsid w:val="007449F7"/>
    <w:rsid w:val="00744CB3"/>
    <w:rsid w:val="00744D68"/>
    <w:rsid w:val="00744D8C"/>
    <w:rsid w:val="0074570E"/>
    <w:rsid w:val="00746701"/>
    <w:rsid w:val="00746A22"/>
    <w:rsid w:val="00746B7C"/>
    <w:rsid w:val="00746F96"/>
    <w:rsid w:val="007475CB"/>
    <w:rsid w:val="00747985"/>
    <w:rsid w:val="00750A08"/>
    <w:rsid w:val="00750D95"/>
    <w:rsid w:val="00751692"/>
    <w:rsid w:val="00752062"/>
    <w:rsid w:val="007525A8"/>
    <w:rsid w:val="007529A1"/>
    <w:rsid w:val="00753C89"/>
    <w:rsid w:val="00753FB9"/>
    <w:rsid w:val="007549F6"/>
    <w:rsid w:val="007549FD"/>
    <w:rsid w:val="00754AC7"/>
    <w:rsid w:val="00754FB9"/>
    <w:rsid w:val="00757545"/>
    <w:rsid w:val="007579D2"/>
    <w:rsid w:val="00757D1C"/>
    <w:rsid w:val="007605F7"/>
    <w:rsid w:val="00760BC6"/>
    <w:rsid w:val="007610B5"/>
    <w:rsid w:val="007614D0"/>
    <w:rsid w:val="00761BC9"/>
    <w:rsid w:val="00763090"/>
    <w:rsid w:val="007645A0"/>
    <w:rsid w:val="007650EE"/>
    <w:rsid w:val="00765201"/>
    <w:rsid w:val="00765696"/>
    <w:rsid w:val="00765770"/>
    <w:rsid w:val="0076598A"/>
    <w:rsid w:val="00765ADC"/>
    <w:rsid w:val="0076606D"/>
    <w:rsid w:val="0076609A"/>
    <w:rsid w:val="00766202"/>
    <w:rsid w:val="0076624C"/>
    <w:rsid w:val="00766402"/>
    <w:rsid w:val="00767FFC"/>
    <w:rsid w:val="0077064F"/>
    <w:rsid w:val="0077072E"/>
    <w:rsid w:val="00770CFD"/>
    <w:rsid w:val="00770FB6"/>
    <w:rsid w:val="00771E1A"/>
    <w:rsid w:val="00772000"/>
    <w:rsid w:val="00772016"/>
    <w:rsid w:val="007724CD"/>
    <w:rsid w:val="00773281"/>
    <w:rsid w:val="0077354C"/>
    <w:rsid w:val="007737FD"/>
    <w:rsid w:val="0077413A"/>
    <w:rsid w:val="007755B2"/>
    <w:rsid w:val="00775A30"/>
    <w:rsid w:val="00775D9F"/>
    <w:rsid w:val="00776202"/>
    <w:rsid w:val="0077751E"/>
    <w:rsid w:val="0077779C"/>
    <w:rsid w:val="007777C4"/>
    <w:rsid w:val="0077791D"/>
    <w:rsid w:val="00777A81"/>
    <w:rsid w:val="00777D21"/>
    <w:rsid w:val="00780438"/>
    <w:rsid w:val="0078083A"/>
    <w:rsid w:val="00780965"/>
    <w:rsid w:val="007812AA"/>
    <w:rsid w:val="0078184A"/>
    <w:rsid w:val="00781B87"/>
    <w:rsid w:val="00781DF9"/>
    <w:rsid w:val="00782078"/>
    <w:rsid w:val="007820F9"/>
    <w:rsid w:val="0078237E"/>
    <w:rsid w:val="007831E2"/>
    <w:rsid w:val="007833AD"/>
    <w:rsid w:val="00784446"/>
    <w:rsid w:val="007847BD"/>
    <w:rsid w:val="00785312"/>
    <w:rsid w:val="0078578D"/>
    <w:rsid w:val="00786917"/>
    <w:rsid w:val="00786CF8"/>
    <w:rsid w:val="0078789A"/>
    <w:rsid w:val="00787FAA"/>
    <w:rsid w:val="00790471"/>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7003"/>
    <w:rsid w:val="00797B22"/>
    <w:rsid w:val="007A0C38"/>
    <w:rsid w:val="007A10CF"/>
    <w:rsid w:val="007A118D"/>
    <w:rsid w:val="007A1479"/>
    <w:rsid w:val="007A1A6F"/>
    <w:rsid w:val="007A1F83"/>
    <w:rsid w:val="007A2444"/>
    <w:rsid w:val="007A27DF"/>
    <w:rsid w:val="007A2B1D"/>
    <w:rsid w:val="007A3184"/>
    <w:rsid w:val="007A3422"/>
    <w:rsid w:val="007A37BC"/>
    <w:rsid w:val="007A3AFF"/>
    <w:rsid w:val="007A443C"/>
    <w:rsid w:val="007A46A3"/>
    <w:rsid w:val="007A46FD"/>
    <w:rsid w:val="007A4AAC"/>
    <w:rsid w:val="007A5641"/>
    <w:rsid w:val="007A57F6"/>
    <w:rsid w:val="007A5888"/>
    <w:rsid w:val="007A5D68"/>
    <w:rsid w:val="007A6083"/>
    <w:rsid w:val="007A64C3"/>
    <w:rsid w:val="007A6880"/>
    <w:rsid w:val="007A6B38"/>
    <w:rsid w:val="007A7737"/>
    <w:rsid w:val="007B0ED1"/>
    <w:rsid w:val="007B1098"/>
    <w:rsid w:val="007B162B"/>
    <w:rsid w:val="007B176D"/>
    <w:rsid w:val="007B1AB0"/>
    <w:rsid w:val="007B1C5D"/>
    <w:rsid w:val="007B1CB5"/>
    <w:rsid w:val="007B1ED4"/>
    <w:rsid w:val="007B280A"/>
    <w:rsid w:val="007B3040"/>
    <w:rsid w:val="007B3F33"/>
    <w:rsid w:val="007B42A1"/>
    <w:rsid w:val="007B4617"/>
    <w:rsid w:val="007B4E89"/>
    <w:rsid w:val="007B5204"/>
    <w:rsid w:val="007B520B"/>
    <w:rsid w:val="007B5225"/>
    <w:rsid w:val="007B5301"/>
    <w:rsid w:val="007B5942"/>
    <w:rsid w:val="007B5AAD"/>
    <w:rsid w:val="007B5F22"/>
    <w:rsid w:val="007B719D"/>
    <w:rsid w:val="007B7880"/>
    <w:rsid w:val="007B7B1F"/>
    <w:rsid w:val="007C06A9"/>
    <w:rsid w:val="007C16C1"/>
    <w:rsid w:val="007C1F74"/>
    <w:rsid w:val="007C307B"/>
    <w:rsid w:val="007C34C6"/>
    <w:rsid w:val="007C4FDA"/>
    <w:rsid w:val="007C5904"/>
    <w:rsid w:val="007C5ABE"/>
    <w:rsid w:val="007C7399"/>
    <w:rsid w:val="007C768D"/>
    <w:rsid w:val="007C7E34"/>
    <w:rsid w:val="007D13AD"/>
    <w:rsid w:val="007D1427"/>
    <w:rsid w:val="007D17A2"/>
    <w:rsid w:val="007D1A99"/>
    <w:rsid w:val="007D27F7"/>
    <w:rsid w:val="007D28EB"/>
    <w:rsid w:val="007D29CF"/>
    <w:rsid w:val="007D2C53"/>
    <w:rsid w:val="007D2C8A"/>
    <w:rsid w:val="007D391A"/>
    <w:rsid w:val="007D3E20"/>
    <w:rsid w:val="007D54BE"/>
    <w:rsid w:val="007D6510"/>
    <w:rsid w:val="007D693A"/>
    <w:rsid w:val="007D733D"/>
    <w:rsid w:val="007D7471"/>
    <w:rsid w:val="007D7DBD"/>
    <w:rsid w:val="007E057B"/>
    <w:rsid w:val="007E05BD"/>
    <w:rsid w:val="007E08F8"/>
    <w:rsid w:val="007E112D"/>
    <w:rsid w:val="007E18D7"/>
    <w:rsid w:val="007E1ECD"/>
    <w:rsid w:val="007E1F8C"/>
    <w:rsid w:val="007E2223"/>
    <w:rsid w:val="007E2277"/>
    <w:rsid w:val="007E23BC"/>
    <w:rsid w:val="007E26B5"/>
    <w:rsid w:val="007E3561"/>
    <w:rsid w:val="007E3D77"/>
    <w:rsid w:val="007E457F"/>
    <w:rsid w:val="007E48E1"/>
    <w:rsid w:val="007E48F3"/>
    <w:rsid w:val="007E5923"/>
    <w:rsid w:val="007E621D"/>
    <w:rsid w:val="007E6222"/>
    <w:rsid w:val="007E7048"/>
    <w:rsid w:val="007E7323"/>
    <w:rsid w:val="007E78BF"/>
    <w:rsid w:val="007F0396"/>
    <w:rsid w:val="007F14A3"/>
    <w:rsid w:val="007F1F1F"/>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31D"/>
    <w:rsid w:val="0080343C"/>
    <w:rsid w:val="0080365F"/>
    <w:rsid w:val="00803C86"/>
    <w:rsid w:val="00804166"/>
    <w:rsid w:val="008044C2"/>
    <w:rsid w:val="008045A1"/>
    <w:rsid w:val="008049D7"/>
    <w:rsid w:val="00804A79"/>
    <w:rsid w:val="00805487"/>
    <w:rsid w:val="00805A08"/>
    <w:rsid w:val="00806A98"/>
    <w:rsid w:val="00806BA3"/>
    <w:rsid w:val="00807188"/>
    <w:rsid w:val="008072A0"/>
    <w:rsid w:val="00807680"/>
    <w:rsid w:val="00807CAD"/>
    <w:rsid w:val="008104F9"/>
    <w:rsid w:val="0081053D"/>
    <w:rsid w:val="008105DF"/>
    <w:rsid w:val="008109D4"/>
    <w:rsid w:val="00810B9C"/>
    <w:rsid w:val="00810EEA"/>
    <w:rsid w:val="008115B2"/>
    <w:rsid w:val="00811C05"/>
    <w:rsid w:val="008131C1"/>
    <w:rsid w:val="00813325"/>
    <w:rsid w:val="008134F4"/>
    <w:rsid w:val="00814415"/>
    <w:rsid w:val="008152F6"/>
    <w:rsid w:val="00815745"/>
    <w:rsid w:val="008165F9"/>
    <w:rsid w:val="00816A7D"/>
    <w:rsid w:val="00816A8F"/>
    <w:rsid w:val="00816B6D"/>
    <w:rsid w:val="00816E86"/>
    <w:rsid w:val="008205F9"/>
    <w:rsid w:val="0082085C"/>
    <w:rsid w:val="00821677"/>
    <w:rsid w:val="00821740"/>
    <w:rsid w:val="00821821"/>
    <w:rsid w:val="0082193C"/>
    <w:rsid w:val="00821D92"/>
    <w:rsid w:val="0082250B"/>
    <w:rsid w:val="008228CA"/>
    <w:rsid w:val="00822F48"/>
    <w:rsid w:val="00823087"/>
    <w:rsid w:val="008232C0"/>
    <w:rsid w:val="00823BEB"/>
    <w:rsid w:val="00824C17"/>
    <w:rsid w:val="00824D2B"/>
    <w:rsid w:val="00825183"/>
    <w:rsid w:val="008255B1"/>
    <w:rsid w:val="008259D0"/>
    <w:rsid w:val="008260C3"/>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367"/>
    <w:rsid w:val="00832794"/>
    <w:rsid w:val="00832A5C"/>
    <w:rsid w:val="008332B2"/>
    <w:rsid w:val="0083335D"/>
    <w:rsid w:val="00834339"/>
    <w:rsid w:val="0083433C"/>
    <w:rsid w:val="0083582C"/>
    <w:rsid w:val="0083598C"/>
    <w:rsid w:val="00835CC2"/>
    <w:rsid w:val="008363C2"/>
    <w:rsid w:val="008368DE"/>
    <w:rsid w:val="00836E56"/>
    <w:rsid w:val="0084012C"/>
    <w:rsid w:val="008403FE"/>
    <w:rsid w:val="00841F6E"/>
    <w:rsid w:val="00843273"/>
    <w:rsid w:val="008437DE"/>
    <w:rsid w:val="008446EC"/>
    <w:rsid w:val="00844A39"/>
    <w:rsid w:val="00844CA3"/>
    <w:rsid w:val="0084520E"/>
    <w:rsid w:val="008455EC"/>
    <w:rsid w:val="008458B3"/>
    <w:rsid w:val="008458B7"/>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BDB"/>
    <w:rsid w:val="00852F68"/>
    <w:rsid w:val="0085320B"/>
    <w:rsid w:val="008533FD"/>
    <w:rsid w:val="008535B8"/>
    <w:rsid w:val="0085379A"/>
    <w:rsid w:val="0085396D"/>
    <w:rsid w:val="00853E60"/>
    <w:rsid w:val="008545AE"/>
    <w:rsid w:val="00854689"/>
    <w:rsid w:val="0085484E"/>
    <w:rsid w:val="00854A3B"/>
    <w:rsid w:val="00855179"/>
    <w:rsid w:val="00855360"/>
    <w:rsid w:val="008555EB"/>
    <w:rsid w:val="008562A7"/>
    <w:rsid w:val="00856789"/>
    <w:rsid w:val="008569BD"/>
    <w:rsid w:val="00856E51"/>
    <w:rsid w:val="00857489"/>
    <w:rsid w:val="00857FF2"/>
    <w:rsid w:val="00860A2F"/>
    <w:rsid w:val="00860B29"/>
    <w:rsid w:val="0086151A"/>
    <w:rsid w:val="00861C5C"/>
    <w:rsid w:val="008620E3"/>
    <w:rsid w:val="00862448"/>
    <w:rsid w:val="008628A8"/>
    <w:rsid w:val="0086297B"/>
    <w:rsid w:val="00862FF2"/>
    <w:rsid w:val="00863505"/>
    <w:rsid w:val="0086383F"/>
    <w:rsid w:val="0086474A"/>
    <w:rsid w:val="00864981"/>
    <w:rsid w:val="00864D2F"/>
    <w:rsid w:val="008653BB"/>
    <w:rsid w:val="0086573B"/>
    <w:rsid w:val="00867297"/>
    <w:rsid w:val="00867AB2"/>
    <w:rsid w:val="008700CA"/>
    <w:rsid w:val="0087051F"/>
    <w:rsid w:val="00871228"/>
    <w:rsid w:val="00871505"/>
    <w:rsid w:val="00871A6F"/>
    <w:rsid w:val="008720EA"/>
    <w:rsid w:val="00872C1C"/>
    <w:rsid w:val="008730B1"/>
    <w:rsid w:val="008738E3"/>
    <w:rsid w:val="008740F0"/>
    <w:rsid w:val="008754E5"/>
    <w:rsid w:val="00875949"/>
    <w:rsid w:val="00876965"/>
    <w:rsid w:val="00876BA6"/>
    <w:rsid w:val="0087713A"/>
    <w:rsid w:val="00877DF9"/>
    <w:rsid w:val="00880338"/>
    <w:rsid w:val="008837BC"/>
    <w:rsid w:val="0088396D"/>
    <w:rsid w:val="00884039"/>
    <w:rsid w:val="0088519F"/>
    <w:rsid w:val="008854FA"/>
    <w:rsid w:val="00885AAA"/>
    <w:rsid w:val="00886122"/>
    <w:rsid w:val="008862C8"/>
    <w:rsid w:val="00886D4A"/>
    <w:rsid w:val="00886E37"/>
    <w:rsid w:val="00886E74"/>
    <w:rsid w:val="008873F6"/>
    <w:rsid w:val="00887517"/>
    <w:rsid w:val="00887A2C"/>
    <w:rsid w:val="00890053"/>
    <w:rsid w:val="00890B01"/>
    <w:rsid w:val="0089124A"/>
    <w:rsid w:val="00891C4A"/>
    <w:rsid w:val="008925F4"/>
    <w:rsid w:val="0089290A"/>
    <w:rsid w:val="00892DE2"/>
    <w:rsid w:val="00892F62"/>
    <w:rsid w:val="008937AB"/>
    <w:rsid w:val="0089389D"/>
    <w:rsid w:val="00893C08"/>
    <w:rsid w:val="00893FF8"/>
    <w:rsid w:val="0089406F"/>
    <w:rsid w:val="008942C4"/>
    <w:rsid w:val="00894739"/>
    <w:rsid w:val="0089474B"/>
    <w:rsid w:val="00894933"/>
    <w:rsid w:val="00894E11"/>
    <w:rsid w:val="00894FFD"/>
    <w:rsid w:val="00895024"/>
    <w:rsid w:val="00895942"/>
    <w:rsid w:val="008967F3"/>
    <w:rsid w:val="00896A3D"/>
    <w:rsid w:val="00896B36"/>
    <w:rsid w:val="00897359"/>
    <w:rsid w:val="0089736C"/>
    <w:rsid w:val="00897575"/>
    <w:rsid w:val="00897862"/>
    <w:rsid w:val="00897FDF"/>
    <w:rsid w:val="008A02C6"/>
    <w:rsid w:val="008A1129"/>
    <w:rsid w:val="008A167A"/>
    <w:rsid w:val="008A19B9"/>
    <w:rsid w:val="008A1E57"/>
    <w:rsid w:val="008A2447"/>
    <w:rsid w:val="008A2971"/>
    <w:rsid w:val="008A2B44"/>
    <w:rsid w:val="008A366A"/>
    <w:rsid w:val="008A39C6"/>
    <w:rsid w:val="008A3B8C"/>
    <w:rsid w:val="008A47BE"/>
    <w:rsid w:val="008A4A16"/>
    <w:rsid w:val="008A51B1"/>
    <w:rsid w:val="008A51BF"/>
    <w:rsid w:val="008A583C"/>
    <w:rsid w:val="008A5A71"/>
    <w:rsid w:val="008A62FD"/>
    <w:rsid w:val="008A6534"/>
    <w:rsid w:val="008A65F9"/>
    <w:rsid w:val="008A666C"/>
    <w:rsid w:val="008A6687"/>
    <w:rsid w:val="008A670C"/>
    <w:rsid w:val="008A677B"/>
    <w:rsid w:val="008A745D"/>
    <w:rsid w:val="008B0E51"/>
    <w:rsid w:val="008B0EBA"/>
    <w:rsid w:val="008B0F95"/>
    <w:rsid w:val="008B1601"/>
    <w:rsid w:val="008B1F58"/>
    <w:rsid w:val="008B2203"/>
    <w:rsid w:val="008B2765"/>
    <w:rsid w:val="008B2882"/>
    <w:rsid w:val="008B2A55"/>
    <w:rsid w:val="008B2E5C"/>
    <w:rsid w:val="008B39B8"/>
    <w:rsid w:val="008B45E6"/>
    <w:rsid w:val="008B4AD4"/>
    <w:rsid w:val="008B5285"/>
    <w:rsid w:val="008B6200"/>
    <w:rsid w:val="008B7863"/>
    <w:rsid w:val="008B78EE"/>
    <w:rsid w:val="008B7904"/>
    <w:rsid w:val="008B7C13"/>
    <w:rsid w:val="008C0013"/>
    <w:rsid w:val="008C00DF"/>
    <w:rsid w:val="008C083D"/>
    <w:rsid w:val="008C0BD8"/>
    <w:rsid w:val="008C0D6D"/>
    <w:rsid w:val="008C1025"/>
    <w:rsid w:val="008C165F"/>
    <w:rsid w:val="008C22D3"/>
    <w:rsid w:val="008C2A7E"/>
    <w:rsid w:val="008C2D20"/>
    <w:rsid w:val="008C38D1"/>
    <w:rsid w:val="008C3959"/>
    <w:rsid w:val="008C43D6"/>
    <w:rsid w:val="008C460B"/>
    <w:rsid w:val="008C5D74"/>
    <w:rsid w:val="008C61BC"/>
    <w:rsid w:val="008C7982"/>
    <w:rsid w:val="008D0999"/>
    <w:rsid w:val="008D1BBA"/>
    <w:rsid w:val="008D22A9"/>
    <w:rsid w:val="008D2309"/>
    <w:rsid w:val="008D2BA7"/>
    <w:rsid w:val="008D2C63"/>
    <w:rsid w:val="008D32D9"/>
    <w:rsid w:val="008D33AC"/>
    <w:rsid w:val="008D35A1"/>
    <w:rsid w:val="008D3842"/>
    <w:rsid w:val="008D39B3"/>
    <w:rsid w:val="008D417E"/>
    <w:rsid w:val="008D41DC"/>
    <w:rsid w:val="008D4B3E"/>
    <w:rsid w:val="008D4DAB"/>
    <w:rsid w:val="008D51F6"/>
    <w:rsid w:val="008D61F9"/>
    <w:rsid w:val="008D7913"/>
    <w:rsid w:val="008D7D33"/>
    <w:rsid w:val="008D7DFA"/>
    <w:rsid w:val="008D7F45"/>
    <w:rsid w:val="008E07D6"/>
    <w:rsid w:val="008E0CC5"/>
    <w:rsid w:val="008E0E3F"/>
    <w:rsid w:val="008E14BC"/>
    <w:rsid w:val="008E1513"/>
    <w:rsid w:val="008E22CE"/>
    <w:rsid w:val="008E2A00"/>
    <w:rsid w:val="008E305C"/>
    <w:rsid w:val="008E3541"/>
    <w:rsid w:val="008E3D02"/>
    <w:rsid w:val="008E42C4"/>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8F7"/>
    <w:rsid w:val="008F1EA0"/>
    <w:rsid w:val="008F2989"/>
    <w:rsid w:val="008F310D"/>
    <w:rsid w:val="008F3125"/>
    <w:rsid w:val="008F331C"/>
    <w:rsid w:val="008F3B2B"/>
    <w:rsid w:val="008F3DAF"/>
    <w:rsid w:val="008F3F30"/>
    <w:rsid w:val="008F4203"/>
    <w:rsid w:val="008F4277"/>
    <w:rsid w:val="008F4971"/>
    <w:rsid w:val="008F49ED"/>
    <w:rsid w:val="008F5053"/>
    <w:rsid w:val="008F5200"/>
    <w:rsid w:val="008F5250"/>
    <w:rsid w:val="008F5E8F"/>
    <w:rsid w:val="008F6FE3"/>
    <w:rsid w:val="008F71DC"/>
    <w:rsid w:val="008F73F5"/>
    <w:rsid w:val="00900C2E"/>
    <w:rsid w:val="00900D8F"/>
    <w:rsid w:val="00900DF9"/>
    <w:rsid w:val="0090124B"/>
    <w:rsid w:val="009015EC"/>
    <w:rsid w:val="009018BE"/>
    <w:rsid w:val="0090234A"/>
    <w:rsid w:val="009029D0"/>
    <w:rsid w:val="00902B78"/>
    <w:rsid w:val="00903E36"/>
    <w:rsid w:val="00904378"/>
    <w:rsid w:val="00904616"/>
    <w:rsid w:val="00904EF0"/>
    <w:rsid w:val="00904FA4"/>
    <w:rsid w:val="00905AFF"/>
    <w:rsid w:val="0090637E"/>
    <w:rsid w:val="00907544"/>
    <w:rsid w:val="00907CA6"/>
    <w:rsid w:val="00910204"/>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A8C"/>
    <w:rsid w:val="00917021"/>
    <w:rsid w:val="0091760F"/>
    <w:rsid w:val="00917AD0"/>
    <w:rsid w:val="00917FCE"/>
    <w:rsid w:val="009205AD"/>
    <w:rsid w:val="009205AE"/>
    <w:rsid w:val="009213AE"/>
    <w:rsid w:val="009215C1"/>
    <w:rsid w:val="00921BD5"/>
    <w:rsid w:val="00921EBF"/>
    <w:rsid w:val="00923184"/>
    <w:rsid w:val="00923628"/>
    <w:rsid w:val="00923766"/>
    <w:rsid w:val="00923BC8"/>
    <w:rsid w:val="00923CDA"/>
    <w:rsid w:val="00923EA1"/>
    <w:rsid w:val="00924408"/>
    <w:rsid w:val="00924688"/>
    <w:rsid w:val="00924AF7"/>
    <w:rsid w:val="00925542"/>
    <w:rsid w:val="00925570"/>
    <w:rsid w:val="0092598E"/>
    <w:rsid w:val="00925E00"/>
    <w:rsid w:val="00927E57"/>
    <w:rsid w:val="00930830"/>
    <w:rsid w:val="009309E4"/>
    <w:rsid w:val="00930BBB"/>
    <w:rsid w:val="00930D2E"/>
    <w:rsid w:val="009311F3"/>
    <w:rsid w:val="009318C1"/>
    <w:rsid w:val="00931901"/>
    <w:rsid w:val="00931BA8"/>
    <w:rsid w:val="0093253C"/>
    <w:rsid w:val="00932861"/>
    <w:rsid w:val="00933132"/>
    <w:rsid w:val="009331B7"/>
    <w:rsid w:val="00933596"/>
    <w:rsid w:val="00933AC1"/>
    <w:rsid w:val="00933B18"/>
    <w:rsid w:val="0093403B"/>
    <w:rsid w:val="009345FD"/>
    <w:rsid w:val="009347FF"/>
    <w:rsid w:val="009349DE"/>
    <w:rsid w:val="00934F65"/>
    <w:rsid w:val="00934F73"/>
    <w:rsid w:val="00935FB7"/>
    <w:rsid w:val="009362D0"/>
    <w:rsid w:val="00936E26"/>
    <w:rsid w:val="009376EB"/>
    <w:rsid w:val="00937C58"/>
    <w:rsid w:val="00937DB1"/>
    <w:rsid w:val="00940164"/>
    <w:rsid w:val="009406B6"/>
    <w:rsid w:val="00940F5F"/>
    <w:rsid w:val="00942174"/>
    <w:rsid w:val="0094256D"/>
    <w:rsid w:val="00942972"/>
    <w:rsid w:val="00942F50"/>
    <w:rsid w:val="00942FBD"/>
    <w:rsid w:val="009430C5"/>
    <w:rsid w:val="009430F6"/>
    <w:rsid w:val="00943733"/>
    <w:rsid w:val="009438A4"/>
    <w:rsid w:val="009438C3"/>
    <w:rsid w:val="00945665"/>
    <w:rsid w:val="009456A0"/>
    <w:rsid w:val="00945799"/>
    <w:rsid w:val="00945D14"/>
    <w:rsid w:val="00946605"/>
    <w:rsid w:val="00946C40"/>
    <w:rsid w:val="00946ED5"/>
    <w:rsid w:val="009471E9"/>
    <w:rsid w:val="009500DD"/>
    <w:rsid w:val="00950217"/>
    <w:rsid w:val="009506DB"/>
    <w:rsid w:val="00950B61"/>
    <w:rsid w:val="00952128"/>
    <w:rsid w:val="009533C1"/>
    <w:rsid w:val="00953845"/>
    <w:rsid w:val="00953A00"/>
    <w:rsid w:val="00953C74"/>
    <w:rsid w:val="00954867"/>
    <w:rsid w:val="00955454"/>
    <w:rsid w:val="00955503"/>
    <w:rsid w:val="009558EE"/>
    <w:rsid w:val="00955F92"/>
    <w:rsid w:val="00955FB7"/>
    <w:rsid w:val="009560E8"/>
    <w:rsid w:val="00956504"/>
    <w:rsid w:val="0095678C"/>
    <w:rsid w:val="00957ADC"/>
    <w:rsid w:val="009601F2"/>
    <w:rsid w:val="00960353"/>
    <w:rsid w:val="0096081D"/>
    <w:rsid w:val="00961027"/>
    <w:rsid w:val="009616A5"/>
    <w:rsid w:val="0096170A"/>
    <w:rsid w:val="0096174A"/>
    <w:rsid w:val="009618F0"/>
    <w:rsid w:val="00962236"/>
    <w:rsid w:val="009628B8"/>
    <w:rsid w:val="0096300D"/>
    <w:rsid w:val="009635CB"/>
    <w:rsid w:val="00963777"/>
    <w:rsid w:val="00963B34"/>
    <w:rsid w:val="0096463B"/>
    <w:rsid w:val="00964A92"/>
    <w:rsid w:val="009654B8"/>
    <w:rsid w:val="009654EB"/>
    <w:rsid w:val="00966002"/>
    <w:rsid w:val="009662CE"/>
    <w:rsid w:val="009669F2"/>
    <w:rsid w:val="00966D0B"/>
    <w:rsid w:val="0096703C"/>
    <w:rsid w:val="00967056"/>
    <w:rsid w:val="00967571"/>
    <w:rsid w:val="00970AA0"/>
    <w:rsid w:val="009716A3"/>
    <w:rsid w:val="009720E7"/>
    <w:rsid w:val="00972261"/>
    <w:rsid w:val="0097229F"/>
    <w:rsid w:val="00972CDF"/>
    <w:rsid w:val="00972DE5"/>
    <w:rsid w:val="0097319F"/>
    <w:rsid w:val="0097375B"/>
    <w:rsid w:val="00973899"/>
    <w:rsid w:val="009739BD"/>
    <w:rsid w:val="00973ACC"/>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754"/>
    <w:rsid w:val="00982A17"/>
    <w:rsid w:val="00983173"/>
    <w:rsid w:val="009833DF"/>
    <w:rsid w:val="009838D1"/>
    <w:rsid w:val="00983C68"/>
    <w:rsid w:val="0098478B"/>
    <w:rsid w:val="009849B0"/>
    <w:rsid w:val="00984F3F"/>
    <w:rsid w:val="009853C9"/>
    <w:rsid w:val="009854C1"/>
    <w:rsid w:val="009858D8"/>
    <w:rsid w:val="0098593D"/>
    <w:rsid w:val="00985E44"/>
    <w:rsid w:val="00986043"/>
    <w:rsid w:val="0098675C"/>
    <w:rsid w:val="00986917"/>
    <w:rsid w:val="00986C4D"/>
    <w:rsid w:val="00987714"/>
    <w:rsid w:val="00987871"/>
    <w:rsid w:val="00987A67"/>
    <w:rsid w:val="00987DF9"/>
    <w:rsid w:val="00990A8B"/>
    <w:rsid w:val="00990ACD"/>
    <w:rsid w:val="0099107B"/>
    <w:rsid w:val="009910C3"/>
    <w:rsid w:val="0099171C"/>
    <w:rsid w:val="00991902"/>
    <w:rsid w:val="00991DCD"/>
    <w:rsid w:val="009923B4"/>
    <w:rsid w:val="00992997"/>
    <w:rsid w:val="00993D8D"/>
    <w:rsid w:val="00993DE4"/>
    <w:rsid w:val="00994F7C"/>
    <w:rsid w:val="009950B3"/>
    <w:rsid w:val="009958E7"/>
    <w:rsid w:val="00995C5E"/>
    <w:rsid w:val="00995CDF"/>
    <w:rsid w:val="00996B99"/>
    <w:rsid w:val="00996E70"/>
    <w:rsid w:val="00996F37"/>
    <w:rsid w:val="0099716F"/>
    <w:rsid w:val="00997350"/>
    <w:rsid w:val="0099736B"/>
    <w:rsid w:val="0099776F"/>
    <w:rsid w:val="00997A48"/>
    <w:rsid w:val="00997A9A"/>
    <w:rsid w:val="009A0805"/>
    <w:rsid w:val="009A099F"/>
    <w:rsid w:val="009A1BE5"/>
    <w:rsid w:val="009A275D"/>
    <w:rsid w:val="009A2AEB"/>
    <w:rsid w:val="009A2FF5"/>
    <w:rsid w:val="009A316D"/>
    <w:rsid w:val="009A329F"/>
    <w:rsid w:val="009A3BB5"/>
    <w:rsid w:val="009A3DDE"/>
    <w:rsid w:val="009A4031"/>
    <w:rsid w:val="009A42CA"/>
    <w:rsid w:val="009A4C87"/>
    <w:rsid w:val="009A63D9"/>
    <w:rsid w:val="009A6409"/>
    <w:rsid w:val="009A643A"/>
    <w:rsid w:val="009A668F"/>
    <w:rsid w:val="009A6E69"/>
    <w:rsid w:val="009A727C"/>
    <w:rsid w:val="009A734A"/>
    <w:rsid w:val="009A74CB"/>
    <w:rsid w:val="009B0302"/>
    <w:rsid w:val="009B0771"/>
    <w:rsid w:val="009B0CEA"/>
    <w:rsid w:val="009B0DD7"/>
    <w:rsid w:val="009B0F6B"/>
    <w:rsid w:val="009B12F1"/>
    <w:rsid w:val="009B16B6"/>
    <w:rsid w:val="009B177D"/>
    <w:rsid w:val="009B1850"/>
    <w:rsid w:val="009B1950"/>
    <w:rsid w:val="009B1C32"/>
    <w:rsid w:val="009B2100"/>
    <w:rsid w:val="009B2388"/>
    <w:rsid w:val="009B24D8"/>
    <w:rsid w:val="009B2B7E"/>
    <w:rsid w:val="009B2C23"/>
    <w:rsid w:val="009B30DC"/>
    <w:rsid w:val="009B3590"/>
    <w:rsid w:val="009B3D14"/>
    <w:rsid w:val="009B4725"/>
    <w:rsid w:val="009B5ED7"/>
    <w:rsid w:val="009B65A4"/>
    <w:rsid w:val="009B6C5A"/>
    <w:rsid w:val="009B716E"/>
    <w:rsid w:val="009C0071"/>
    <w:rsid w:val="009C0B25"/>
    <w:rsid w:val="009C1A67"/>
    <w:rsid w:val="009C22EE"/>
    <w:rsid w:val="009C24B2"/>
    <w:rsid w:val="009C28B5"/>
    <w:rsid w:val="009C2CAC"/>
    <w:rsid w:val="009C33F0"/>
    <w:rsid w:val="009C3A81"/>
    <w:rsid w:val="009C40AE"/>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8B5"/>
    <w:rsid w:val="009C7D16"/>
    <w:rsid w:val="009D0A86"/>
    <w:rsid w:val="009D0B21"/>
    <w:rsid w:val="009D19CB"/>
    <w:rsid w:val="009D205C"/>
    <w:rsid w:val="009D2238"/>
    <w:rsid w:val="009D25A2"/>
    <w:rsid w:val="009D3B04"/>
    <w:rsid w:val="009D3CFA"/>
    <w:rsid w:val="009D42A7"/>
    <w:rsid w:val="009D4485"/>
    <w:rsid w:val="009D4C8D"/>
    <w:rsid w:val="009D584E"/>
    <w:rsid w:val="009D5A1E"/>
    <w:rsid w:val="009D61AB"/>
    <w:rsid w:val="009D64CA"/>
    <w:rsid w:val="009D64EF"/>
    <w:rsid w:val="009D6609"/>
    <w:rsid w:val="009D6981"/>
    <w:rsid w:val="009D6B30"/>
    <w:rsid w:val="009D75EC"/>
    <w:rsid w:val="009D7728"/>
    <w:rsid w:val="009E06B3"/>
    <w:rsid w:val="009E0D43"/>
    <w:rsid w:val="009E193B"/>
    <w:rsid w:val="009E1A19"/>
    <w:rsid w:val="009E1BB2"/>
    <w:rsid w:val="009E1CD5"/>
    <w:rsid w:val="009E1D64"/>
    <w:rsid w:val="009E2450"/>
    <w:rsid w:val="009E2970"/>
    <w:rsid w:val="009E29F4"/>
    <w:rsid w:val="009E2CCE"/>
    <w:rsid w:val="009E2DAD"/>
    <w:rsid w:val="009E2EA9"/>
    <w:rsid w:val="009E2FD9"/>
    <w:rsid w:val="009E324B"/>
    <w:rsid w:val="009E3648"/>
    <w:rsid w:val="009E3B99"/>
    <w:rsid w:val="009E3D2E"/>
    <w:rsid w:val="009E4A07"/>
    <w:rsid w:val="009E4E7D"/>
    <w:rsid w:val="009E4F5F"/>
    <w:rsid w:val="009E4FDB"/>
    <w:rsid w:val="009E50DB"/>
    <w:rsid w:val="009E5504"/>
    <w:rsid w:val="009E5725"/>
    <w:rsid w:val="009E5815"/>
    <w:rsid w:val="009E598E"/>
    <w:rsid w:val="009E5B3A"/>
    <w:rsid w:val="009E5EE0"/>
    <w:rsid w:val="009E626F"/>
    <w:rsid w:val="009E6F05"/>
    <w:rsid w:val="009E7283"/>
    <w:rsid w:val="009E7663"/>
    <w:rsid w:val="009E7D32"/>
    <w:rsid w:val="009F0070"/>
    <w:rsid w:val="009F0F98"/>
    <w:rsid w:val="009F16E3"/>
    <w:rsid w:val="009F2658"/>
    <w:rsid w:val="009F39E2"/>
    <w:rsid w:val="009F3F31"/>
    <w:rsid w:val="009F46C6"/>
    <w:rsid w:val="009F4E3A"/>
    <w:rsid w:val="009F4F79"/>
    <w:rsid w:val="009F5D22"/>
    <w:rsid w:val="009F6A66"/>
    <w:rsid w:val="009F72DB"/>
    <w:rsid w:val="00A000B3"/>
    <w:rsid w:val="00A00326"/>
    <w:rsid w:val="00A01586"/>
    <w:rsid w:val="00A01A46"/>
    <w:rsid w:val="00A01B9B"/>
    <w:rsid w:val="00A01C31"/>
    <w:rsid w:val="00A01CFF"/>
    <w:rsid w:val="00A02BC3"/>
    <w:rsid w:val="00A02D14"/>
    <w:rsid w:val="00A039A8"/>
    <w:rsid w:val="00A03F2D"/>
    <w:rsid w:val="00A04A04"/>
    <w:rsid w:val="00A055D5"/>
    <w:rsid w:val="00A05B92"/>
    <w:rsid w:val="00A07057"/>
    <w:rsid w:val="00A07B70"/>
    <w:rsid w:val="00A10352"/>
    <w:rsid w:val="00A10542"/>
    <w:rsid w:val="00A10F7A"/>
    <w:rsid w:val="00A115BF"/>
    <w:rsid w:val="00A11ADD"/>
    <w:rsid w:val="00A11BE6"/>
    <w:rsid w:val="00A120E8"/>
    <w:rsid w:val="00A131A1"/>
    <w:rsid w:val="00A13548"/>
    <w:rsid w:val="00A13AAF"/>
    <w:rsid w:val="00A13E32"/>
    <w:rsid w:val="00A14979"/>
    <w:rsid w:val="00A14A37"/>
    <w:rsid w:val="00A14A3A"/>
    <w:rsid w:val="00A15622"/>
    <w:rsid w:val="00A1574C"/>
    <w:rsid w:val="00A162F1"/>
    <w:rsid w:val="00A16FB0"/>
    <w:rsid w:val="00A17252"/>
    <w:rsid w:val="00A1751F"/>
    <w:rsid w:val="00A211A4"/>
    <w:rsid w:val="00A21812"/>
    <w:rsid w:val="00A21EDC"/>
    <w:rsid w:val="00A22EE8"/>
    <w:rsid w:val="00A2304A"/>
    <w:rsid w:val="00A23A5B"/>
    <w:rsid w:val="00A2437F"/>
    <w:rsid w:val="00A244AE"/>
    <w:rsid w:val="00A245D1"/>
    <w:rsid w:val="00A25953"/>
    <w:rsid w:val="00A25A69"/>
    <w:rsid w:val="00A25DFF"/>
    <w:rsid w:val="00A25EB9"/>
    <w:rsid w:val="00A25F87"/>
    <w:rsid w:val="00A26961"/>
    <w:rsid w:val="00A26BE1"/>
    <w:rsid w:val="00A26C31"/>
    <w:rsid w:val="00A26EDA"/>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3DF"/>
    <w:rsid w:val="00A33121"/>
    <w:rsid w:val="00A334C8"/>
    <w:rsid w:val="00A3370F"/>
    <w:rsid w:val="00A33B6C"/>
    <w:rsid w:val="00A3421F"/>
    <w:rsid w:val="00A34323"/>
    <w:rsid w:val="00A348DC"/>
    <w:rsid w:val="00A355FD"/>
    <w:rsid w:val="00A37979"/>
    <w:rsid w:val="00A37B83"/>
    <w:rsid w:val="00A40606"/>
    <w:rsid w:val="00A406D7"/>
    <w:rsid w:val="00A406E7"/>
    <w:rsid w:val="00A41316"/>
    <w:rsid w:val="00A4136F"/>
    <w:rsid w:val="00A413BA"/>
    <w:rsid w:val="00A43822"/>
    <w:rsid w:val="00A4469A"/>
    <w:rsid w:val="00A44BA1"/>
    <w:rsid w:val="00A44C85"/>
    <w:rsid w:val="00A45670"/>
    <w:rsid w:val="00A457FC"/>
    <w:rsid w:val="00A45DA3"/>
    <w:rsid w:val="00A508E8"/>
    <w:rsid w:val="00A51336"/>
    <w:rsid w:val="00A51948"/>
    <w:rsid w:val="00A52B17"/>
    <w:rsid w:val="00A52DC0"/>
    <w:rsid w:val="00A52EF0"/>
    <w:rsid w:val="00A53229"/>
    <w:rsid w:val="00A533B8"/>
    <w:rsid w:val="00A53670"/>
    <w:rsid w:val="00A537C1"/>
    <w:rsid w:val="00A5397A"/>
    <w:rsid w:val="00A53A40"/>
    <w:rsid w:val="00A550F0"/>
    <w:rsid w:val="00A5586F"/>
    <w:rsid w:val="00A55EC0"/>
    <w:rsid w:val="00A56A37"/>
    <w:rsid w:val="00A570DC"/>
    <w:rsid w:val="00A57265"/>
    <w:rsid w:val="00A576F1"/>
    <w:rsid w:val="00A57DB2"/>
    <w:rsid w:val="00A605F7"/>
    <w:rsid w:val="00A611C8"/>
    <w:rsid w:val="00A614E1"/>
    <w:rsid w:val="00A6189F"/>
    <w:rsid w:val="00A61C53"/>
    <w:rsid w:val="00A6233A"/>
    <w:rsid w:val="00A62F1E"/>
    <w:rsid w:val="00A63051"/>
    <w:rsid w:val="00A6372A"/>
    <w:rsid w:val="00A638B8"/>
    <w:rsid w:val="00A63B7B"/>
    <w:rsid w:val="00A641B2"/>
    <w:rsid w:val="00A64560"/>
    <w:rsid w:val="00A646FD"/>
    <w:rsid w:val="00A64D5D"/>
    <w:rsid w:val="00A64DFC"/>
    <w:rsid w:val="00A6532D"/>
    <w:rsid w:val="00A6544A"/>
    <w:rsid w:val="00A664E2"/>
    <w:rsid w:val="00A66C36"/>
    <w:rsid w:val="00A6718B"/>
    <w:rsid w:val="00A675BC"/>
    <w:rsid w:val="00A67D22"/>
    <w:rsid w:val="00A67E42"/>
    <w:rsid w:val="00A70A3C"/>
    <w:rsid w:val="00A71256"/>
    <w:rsid w:val="00A71A15"/>
    <w:rsid w:val="00A72628"/>
    <w:rsid w:val="00A72F0E"/>
    <w:rsid w:val="00A7402C"/>
    <w:rsid w:val="00A742D1"/>
    <w:rsid w:val="00A74862"/>
    <w:rsid w:val="00A75D4E"/>
    <w:rsid w:val="00A76EE5"/>
    <w:rsid w:val="00A77581"/>
    <w:rsid w:val="00A775A9"/>
    <w:rsid w:val="00A778D4"/>
    <w:rsid w:val="00A77E4B"/>
    <w:rsid w:val="00A800F9"/>
    <w:rsid w:val="00A80DD0"/>
    <w:rsid w:val="00A81162"/>
    <w:rsid w:val="00A8139C"/>
    <w:rsid w:val="00A8160C"/>
    <w:rsid w:val="00A81F00"/>
    <w:rsid w:val="00A824EE"/>
    <w:rsid w:val="00A82615"/>
    <w:rsid w:val="00A82DBD"/>
    <w:rsid w:val="00A83D5A"/>
    <w:rsid w:val="00A84A13"/>
    <w:rsid w:val="00A8507E"/>
    <w:rsid w:val="00A85585"/>
    <w:rsid w:val="00A858E5"/>
    <w:rsid w:val="00A85A36"/>
    <w:rsid w:val="00A864BE"/>
    <w:rsid w:val="00A86D70"/>
    <w:rsid w:val="00A86E7D"/>
    <w:rsid w:val="00A86EC9"/>
    <w:rsid w:val="00A8743A"/>
    <w:rsid w:val="00A87714"/>
    <w:rsid w:val="00A87A73"/>
    <w:rsid w:val="00A90295"/>
    <w:rsid w:val="00A9081A"/>
    <w:rsid w:val="00A9095B"/>
    <w:rsid w:val="00A90EBC"/>
    <w:rsid w:val="00A91210"/>
    <w:rsid w:val="00A912D6"/>
    <w:rsid w:val="00A916C6"/>
    <w:rsid w:val="00A919EC"/>
    <w:rsid w:val="00A91DA5"/>
    <w:rsid w:val="00A93B17"/>
    <w:rsid w:val="00A940BA"/>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0BCF"/>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449"/>
    <w:rsid w:val="00AB2A9F"/>
    <w:rsid w:val="00AB2D24"/>
    <w:rsid w:val="00AB3B24"/>
    <w:rsid w:val="00AB46E6"/>
    <w:rsid w:val="00AB4B79"/>
    <w:rsid w:val="00AB4ECD"/>
    <w:rsid w:val="00AB5068"/>
    <w:rsid w:val="00AB64D5"/>
    <w:rsid w:val="00AB68CF"/>
    <w:rsid w:val="00AB7613"/>
    <w:rsid w:val="00AB785E"/>
    <w:rsid w:val="00AC0E9D"/>
    <w:rsid w:val="00AC1656"/>
    <w:rsid w:val="00AC1EF1"/>
    <w:rsid w:val="00AC206D"/>
    <w:rsid w:val="00AC3600"/>
    <w:rsid w:val="00AC4075"/>
    <w:rsid w:val="00AC4B1F"/>
    <w:rsid w:val="00AC5072"/>
    <w:rsid w:val="00AC5717"/>
    <w:rsid w:val="00AC5B4D"/>
    <w:rsid w:val="00AC5E1A"/>
    <w:rsid w:val="00AC5ECE"/>
    <w:rsid w:val="00AC60C0"/>
    <w:rsid w:val="00AC717E"/>
    <w:rsid w:val="00AD1670"/>
    <w:rsid w:val="00AD16B8"/>
    <w:rsid w:val="00AD1D78"/>
    <w:rsid w:val="00AD1F06"/>
    <w:rsid w:val="00AD20EF"/>
    <w:rsid w:val="00AD2693"/>
    <w:rsid w:val="00AD2701"/>
    <w:rsid w:val="00AD3265"/>
    <w:rsid w:val="00AD382D"/>
    <w:rsid w:val="00AD39A6"/>
    <w:rsid w:val="00AD3D6E"/>
    <w:rsid w:val="00AD3E09"/>
    <w:rsid w:val="00AD3FE8"/>
    <w:rsid w:val="00AD44BD"/>
    <w:rsid w:val="00AD4D36"/>
    <w:rsid w:val="00AD4DB1"/>
    <w:rsid w:val="00AD4ED9"/>
    <w:rsid w:val="00AD519D"/>
    <w:rsid w:val="00AD56FA"/>
    <w:rsid w:val="00AD625D"/>
    <w:rsid w:val="00AD6472"/>
    <w:rsid w:val="00AD685B"/>
    <w:rsid w:val="00AD6D26"/>
    <w:rsid w:val="00AD6FFF"/>
    <w:rsid w:val="00AE0393"/>
    <w:rsid w:val="00AE14C4"/>
    <w:rsid w:val="00AE153C"/>
    <w:rsid w:val="00AE173E"/>
    <w:rsid w:val="00AE1EDD"/>
    <w:rsid w:val="00AE1F55"/>
    <w:rsid w:val="00AE22E4"/>
    <w:rsid w:val="00AE2A83"/>
    <w:rsid w:val="00AE2F07"/>
    <w:rsid w:val="00AE349B"/>
    <w:rsid w:val="00AE39AD"/>
    <w:rsid w:val="00AE426E"/>
    <w:rsid w:val="00AE4480"/>
    <w:rsid w:val="00AE4561"/>
    <w:rsid w:val="00AE493A"/>
    <w:rsid w:val="00AE503D"/>
    <w:rsid w:val="00AE536E"/>
    <w:rsid w:val="00AE58B8"/>
    <w:rsid w:val="00AE6800"/>
    <w:rsid w:val="00AE6A12"/>
    <w:rsid w:val="00AE6D22"/>
    <w:rsid w:val="00AE7C3F"/>
    <w:rsid w:val="00AF0122"/>
    <w:rsid w:val="00AF025C"/>
    <w:rsid w:val="00AF0A3A"/>
    <w:rsid w:val="00AF1337"/>
    <w:rsid w:val="00AF201D"/>
    <w:rsid w:val="00AF20D0"/>
    <w:rsid w:val="00AF21AF"/>
    <w:rsid w:val="00AF3762"/>
    <w:rsid w:val="00AF3A16"/>
    <w:rsid w:val="00AF3E98"/>
    <w:rsid w:val="00AF42A1"/>
    <w:rsid w:val="00AF4E3B"/>
    <w:rsid w:val="00AF54D7"/>
    <w:rsid w:val="00AF5898"/>
    <w:rsid w:val="00AF6436"/>
    <w:rsid w:val="00AF68C8"/>
    <w:rsid w:val="00AF6C12"/>
    <w:rsid w:val="00AF7005"/>
    <w:rsid w:val="00AF79EB"/>
    <w:rsid w:val="00B000EF"/>
    <w:rsid w:val="00B00C7C"/>
    <w:rsid w:val="00B01CFF"/>
    <w:rsid w:val="00B0215A"/>
    <w:rsid w:val="00B02582"/>
    <w:rsid w:val="00B02A47"/>
    <w:rsid w:val="00B036E6"/>
    <w:rsid w:val="00B03A6B"/>
    <w:rsid w:val="00B04002"/>
    <w:rsid w:val="00B04755"/>
    <w:rsid w:val="00B047D5"/>
    <w:rsid w:val="00B04AC8"/>
    <w:rsid w:val="00B05C04"/>
    <w:rsid w:val="00B05FEE"/>
    <w:rsid w:val="00B07E35"/>
    <w:rsid w:val="00B10866"/>
    <w:rsid w:val="00B115FE"/>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5FC"/>
    <w:rsid w:val="00B21ACB"/>
    <w:rsid w:val="00B22934"/>
    <w:rsid w:val="00B231A7"/>
    <w:rsid w:val="00B23A60"/>
    <w:rsid w:val="00B243F0"/>
    <w:rsid w:val="00B24566"/>
    <w:rsid w:val="00B24AAF"/>
    <w:rsid w:val="00B24C95"/>
    <w:rsid w:val="00B258D3"/>
    <w:rsid w:val="00B260D1"/>
    <w:rsid w:val="00B265FA"/>
    <w:rsid w:val="00B26725"/>
    <w:rsid w:val="00B26CD1"/>
    <w:rsid w:val="00B26CDE"/>
    <w:rsid w:val="00B272D8"/>
    <w:rsid w:val="00B27CCF"/>
    <w:rsid w:val="00B306E9"/>
    <w:rsid w:val="00B30CA1"/>
    <w:rsid w:val="00B30F98"/>
    <w:rsid w:val="00B310CA"/>
    <w:rsid w:val="00B31172"/>
    <w:rsid w:val="00B312CA"/>
    <w:rsid w:val="00B31BB6"/>
    <w:rsid w:val="00B31D4F"/>
    <w:rsid w:val="00B32A52"/>
    <w:rsid w:val="00B3385D"/>
    <w:rsid w:val="00B33B5B"/>
    <w:rsid w:val="00B33EA8"/>
    <w:rsid w:val="00B341BD"/>
    <w:rsid w:val="00B34459"/>
    <w:rsid w:val="00B345EC"/>
    <w:rsid w:val="00B34CFF"/>
    <w:rsid w:val="00B350F7"/>
    <w:rsid w:val="00B35377"/>
    <w:rsid w:val="00B353CF"/>
    <w:rsid w:val="00B355F9"/>
    <w:rsid w:val="00B366F7"/>
    <w:rsid w:val="00B36F3D"/>
    <w:rsid w:val="00B378D3"/>
    <w:rsid w:val="00B37D48"/>
    <w:rsid w:val="00B37EB0"/>
    <w:rsid w:val="00B40351"/>
    <w:rsid w:val="00B40623"/>
    <w:rsid w:val="00B40771"/>
    <w:rsid w:val="00B40ABE"/>
    <w:rsid w:val="00B40B4A"/>
    <w:rsid w:val="00B40C34"/>
    <w:rsid w:val="00B41120"/>
    <w:rsid w:val="00B43A46"/>
    <w:rsid w:val="00B43B6C"/>
    <w:rsid w:val="00B445D0"/>
    <w:rsid w:val="00B44726"/>
    <w:rsid w:val="00B44E89"/>
    <w:rsid w:val="00B45272"/>
    <w:rsid w:val="00B45589"/>
    <w:rsid w:val="00B45F3C"/>
    <w:rsid w:val="00B45FE3"/>
    <w:rsid w:val="00B477C1"/>
    <w:rsid w:val="00B47AEF"/>
    <w:rsid w:val="00B503DC"/>
    <w:rsid w:val="00B514DE"/>
    <w:rsid w:val="00B51B9C"/>
    <w:rsid w:val="00B52943"/>
    <w:rsid w:val="00B52B64"/>
    <w:rsid w:val="00B531BC"/>
    <w:rsid w:val="00B53228"/>
    <w:rsid w:val="00B5331D"/>
    <w:rsid w:val="00B549C2"/>
    <w:rsid w:val="00B54B7E"/>
    <w:rsid w:val="00B55C10"/>
    <w:rsid w:val="00B55D30"/>
    <w:rsid w:val="00B56272"/>
    <w:rsid w:val="00B57320"/>
    <w:rsid w:val="00B60444"/>
    <w:rsid w:val="00B61812"/>
    <w:rsid w:val="00B61C0C"/>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2B58"/>
    <w:rsid w:val="00B734B3"/>
    <w:rsid w:val="00B7481B"/>
    <w:rsid w:val="00B74EB9"/>
    <w:rsid w:val="00B74F3F"/>
    <w:rsid w:val="00B750E1"/>
    <w:rsid w:val="00B7587B"/>
    <w:rsid w:val="00B759C5"/>
    <w:rsid w:val="00B75AE0"/>
    <w:rsid w:val="00B75E03"/>
    <w:rsid w:val="00B77B21"/>
    <w:rsid w:val="00B8147A"/>
    <w:rsid w:val="00B815F8"/>
    <w:rsid w:val="00B8181A"/>
    <w:rsid w:val="00B821EC"/>
    <w:rsid w:val="00B8223A"/>
    <w:rsid w:val="00B822CB"/>
    <w:rsid w:val="00B82902"/>
    <w:rsid w:val="00B82ED0"/>
    <w:rsid w:val="00B8306B"/>
    <w:rsid w:val="00B833F6"/>
    <w:rsid w:val="00B83EAE"/>
    <w:rsid w:val="00B83F64"/>
    <w:rsid w:val="00B840AF"/>
    <w:rsid w:val="00B8431D"/>
    <w:rsid w:val="00B85C55"/>
    <w:rsid w:val="00B863F8"/>
    <w:rsid w:val="00B864D5"/>
    <w:rsid w:val="00B86E2C"/>
    <w:rsid w:val="00B87472"/>
    <w:rsid w:val="00B9020D"/>
    <w:rsid w:val="00B905EF"/>
    <w:rsid w:val="00B917DE"/>
    <w:rsid w:val="00B91A16"/>
    <w:rsid w:val="00B91AD9"/>
    <w:rsid w:val="00B920A4"/>
    <w:rsid w:val="00B92596"/>
    <w:rsid w:val="00B928E9"/>
    <w:rsid w:val="00B92BFC"/>
    <w:rsid w:val="00B939E9"/>
    <w:rsid w:val="00B93A0B"/>
    <w:rsid w:val="00B94772"/>
    <w:rsid w:val="00B94917"/>
    <w:rsid w:val="00B95386"/>
    <w:rsid w:val="00B95703"/>
    <w:rsid w:val="00B957DF"/>
    <w:rsid w:val="00B96265"/>
    <w:rsid w:val="00B96EB6"/>
    <w:rsid w:val="00B96FBE"/>
    <w:rsid w:val="00B97204"/>
    <w:rsid w:val="00B974C1"/>
    <w:rsid w:val="00BA02D6"/>
    <w:rsid w:val="00BA0362"/>
    <w:rsid w:val="00BA182F"/>
    <w:rsid w:val="00BA1833"/>
    <w:rsid w:val="00BA18C6"/>
    <w:rsid w:val="00BA2028"/>
    <w:rsid w:val="00BA2C94"/>
    <w:rsid w:val="00BA2D63"/>
    <w:rsid w:val="00BA38E0"/>
    <w:rsid w:val="00BA3A8E"/>
    <w:rsid w:val="00BA49AE"/>
    <w:rsid w:val="00BA4CFB"/>
    <w:rsid w:val="00BA55F6"/>
    <w:rsid w:val="00BA641D"/>
    <w:rsid w:val="00BA670C"/>
    <w:rsid w:val="00BA7565"/>
    <w:rsid w:val="00BB02E6"/>
    <w:rsid w:val="00BB0D54"/>
    <w:rsid w:val="00BB187C"/>
    <w:rsid w:val="00BB192F"/>
    <w:rsid w:val="00BB1E02"/>
    <w:rsid w:val="00BB2152"/>
    <w:rsid w:val="00BB2373"/>
    <w:rsid w:val="00BB25AC"/>
    <w:rsid w:val="00BB2AFE"/>
    <w:rsid w:val="00BB2D41"/>
    <w:rsid w:val="00BB46E0"/>
    <w:rsid w:val="00BB4AF1"/>
    <w:rsid w:val="00BB4F52"/>
    <w:rsid w:val="00BB5A09"/>
    <w:rsid w:val="00BB5C96"/>
    <w:rsid w:val="00BB663C"/>
    <w:rsid w:val="00BB6BBD"/>
    <w:rsid w:val="00BB7112"/>
    <w:rsid w:val="00BB79EC"/>
    <w:rsid w:val="00BC096B"/>
    <w:rsid w:val="00BC0AC2"/>
    <w:rsid w:val="00BC109F"/>
    <w:rsid w:val="00BC1575"/>
    <w:rsid w:val="00BC2255"/>
    <w:rsid w:val="00BC2D42"/>
    <w:rsid w:val="00BC2E65"/>
    <w:rsid w:val="00BC3481"/>
    <w:rsid w:val="00BC3E6E"/>
    <w:rsid w:val="00BC4204"/>
    <w:rsid w:val="00BC497E"/>
    <w:rsid w:val="00BC49F4"/>
    <w:rsid w:val="00BC4F59"/>
    <w:rsid w:val="00BC5373"/>
    <w:rsid w:val="00BC56A9"/>
    <w:rsid w:val="00BC6279"/>
    <w:rsid w:val="00BC64C3"/>
    <w:rsid w:val="00BC69A0"/>
    <w:rsid w:val="00BC7979"/>
    <w:rsid w:val="00BC7B2E"/>
    <w:rsid w:val="00BC7BDA"/>
    <w:rsid w:val="00BD03D8"/>
    <w:rsid w:val="00BD06C3"/>
    <w:rsid w:val="00BD0F83"/>
    <w:rsid w:val="00BD2D87"/>
    <w:rsid w:val="00BD352F"/>
    <w:rsid w:val="00BD3B6B"/>
    <w:rsid w:val="00BD3E3E"/>
    <w:rsid w:val="00BD3F50"/>
    <w:rsid w:val="00BD3F8E"/>
    <w:rsid w:val="00BD482A"/>
    <w:rsid w:val="00BD4B77"/>
    <w:rsid w:val="00BD51B4"/>
    <w:rsid w:val="00BD5B46"/>
    <w:rsid w:val="00BD5B66"/>
    <w:rsid w:val="00BD5DCC"/>
    <w:rsid w:val="00BD5EFA"/>
    <w:rsid w:val="00BD66B1"/>
    <w:rsid w:val="00BD6B23"/>
    <w:rsid w:val="00BD6B47"/>
    <w:rsid w:val="00BD7995"/>
    <w:rsid w:val="00BD7D9E"/>
    <w:rsid w:val="00BE0781"/>
    <w:rsid w:val="00BE09C6"/>
    <w:rsid w:val="00BE169E"/>
    <w:rsid w:val="00BE1D5F"/>
    <w:rsid w:val="00BE2189"/>
    <w:rsid w:val="00BE313E"/>
    <w:rsid w:val="00BE3190"/>
    <w:rsid w:val="00BE436B"/>
    <w:rsid w:val="00BE4A65"/>
    <w:rsid w:val="00BE5388"/>
    <w:rsid w:val="00BE5664"/>
    <w:rsid w:val="00BE5857"/>
    <w:rsid w:val="00BE5CBE"/>
    <w:rsid w:val="00BE5F9D"/>
    <w:rsid w:val="00BE6319"/>
    <w:rsid w:val="00BE6AAA"/>
    <w:rsid w:val="00BE6BFB"/>
    <w:rsid w:val="00BE732B"/>
    <w:rsid w:val="00BE744C"/>
    <w:rsid w:val="00BF000B"/>
    <w:rsid w:val="00BF09FE"/>
    <w:rsid w:val="00BF0C79"/>
    <w:rsid w:val="00BF0D85"/>
    <w:rsid w:val="00BF1959"/>
    <w:rsid w:val="00BF1E26"/>
    <w:rsid w:val="00BF20EC"/>
    <w:rsid w:val="00BF2200"/>
    <w:rsid w:val="00BF47B5"/>
    <w:rsid w:val="00BF4EEE"/>
    <w:rsid w:val="00BF55BC"/>
    <w:rsid w:val="00BF593B"/>
    <w:rsid w:val="00BF61E2"/>
    <w:rsid w:val="00BF688A"/>
    <w:rsid w:val="00BF75F4"/>
    <w:rsid w:val="00BF7B08"/>
    <w:rsid w:val="00BF7BAC"/>
    <w:rsid w:val="00BF7CE0"/>
    <w:rsid w:val="00C022C8"/>
    <w:rsid w:val="00C02FF3"/>
    <w:rsid w:val="00C0374E"/>
    <w:rsid w:val="00C04491"/>
    <w:rsid w:val="00C04F0E"/>
    <w:rsid w:val="00C05141"/>
    <w:rsid w:val="00C05203"/>
    <w:rsid w:val="00C053AD"/>
    <w:rsid w:val="00C057FD"/>
    <w:rsid w:val="00C05C7F"/>
    <w:rsid w:val="00C05E78"/>
    <w:rsid w:val="00C05F5E"/>
    <w:rsid w:val="00C0646C"/>
    <w:rsid w:val="00C065FC"/>
    <w:rsid w:val="00C0676E"/>
    <w:rsid w:val="00C06B71"/>
    <w:rsid w:val="00C06C24"/>
    <w:rsid w:val="00C07544"/>
    <w:rsid w:val="00C076A9"/>
    <w:rsid w:val="00C07857"/>
    <w:rsid w:val="00C07C71"/>
    <w:rsid w:val="00C108AE"/>
    <w:rsid w:val="00C10B25"/>
    <w:rsid w:val="00C10DA0"/>
    <w:rsid w:val="00C11823"/>
    <w:rsid w:val="00C127CD"/>
    <w:rsid w:val="00C129A2"/>
    <w:rsid w:val="00C12ECC"/>
    <w:rsid w:val="00C13127"/>
    <w:rsid w:val="00C13811"/>
    <w:rsid w:val="00C13E3F"/>
    <w:rsid w:val="00C142E9"/>
    <w:rsid w:val="00C14662"/>
    <w:rsid w:val="00C146F7"/>
    <w:rsid w:val="00C1492D"/>
    <w:rsid w:val="00C14CA1"/>
    <w:rsid w:val="00C154F7"/>
    <w:rsid w:val="00C15A4A"/>
    <w:rsid w:val="00C15C9F"/>
    <w:rsid w:val="00C15CDE"/>
    <w:rsid w:val="00C16C72"/>
    <w:rsid w:val="00C17968"/>
    <w:rsid w:val="00C2022D"/>
    <w:rsid w:val="00C20986"/>
    <w:rsid w:val="00C20FDF"/>
    <w:rsid w:val="00C212FA"/>
    <w:rsid w:val="00C21A0E"/>
    <w:rsid w:val="00C21D84"/>
    <w:rsid w:val="00C21F51"/>
    <w:rsid w:val="00C228D7"/>
    <w:rsid w:val="00C22DF6"/>
    <w:rsid w:val="00C2329F"/>
    <w:rsid w:val="00C24C25"/>
    <w:rsid w:val="00C253C7"/>
    <w:rsid w:val="00C26333"/>
    <w:rsid w:val="00C267E7"/>
    <w:rsid w:val="00C26C6A"/>
    <w:rsid w:val="00C275C7"/>
    <w:rsid w:val="00C27A5C"/>
    <w:rsid w:val="00C30A1D"/>
    <w:rsid w:val="00C30BBC"/>
    <w:rsid w:val="00C31484"/>
    <w:rsid w:val="00C324FF"/>
    <w:rsid w:val="00C32C6D"/>
    <w:rsid w:val="00C32E35"/>
    <w:rsid w:val="00C33BBB"/>
    <w:rsid w:val="00C34E04"/>
    <w:rsid w:val="00C3512A"/>
    <w:rsid w:val="00C35829"/>
    <w:rsid w:val="00C35A97"/>
    <w:rsid w:val="00C35E39"/>
    <w:rsid w:val="00C36685"/>
    <w:rsid w:val="00C373CA"/>
    <w:rsid w:val="00C374C5"/>
    <w:rsid w:val="00C3776F"/>
    <w:rsid w:val="00C377B3"/>
    <w:rsid w:val="00C37A0A"/>
    <w:rsid w:val="00C37C46"/>
    <w:rsid w:val="00C40486"/>
    <w:rsid w:val="00C40BA2"/>
    <w:rsid w:val="00C412F2"/>
    <w:rsid w:val="00C414A4"/>
    <w:rsid w:val="00C41D47"/>
    <w:rsid w:val="00C424A7"/>
    <w:rsid w:val="00C42754"/>
    <w:rsid w:val="00C42BC5"/>
    <w:rsid w:val="00C42CDD"/>
    <w:rsid w:val="00C42EDD"/>
    <w:rsid w:val="00C44CEA"/>
    <w:rsid w:val="00C44F14"/>
    <w:rsid w:val="00C45906"/>
    <w:rsid w:val="00C45ABB"/>
    <w:rsid w:val="00C45EF3"/>
    <w:rsid w:val="00C463EE"/>
    <w:rsid w:val="00C46664"/>
    <w:rsid w:val="00C46D31"/>
    <w:rsid w:val="00C470D7"/>
    <w:rsid w:val="00C47684"/>
    <w:rsid w:val="00C47AE1"/>
    <w:rsid w:val="00C504ED"/>
    <w:rsid w:val="00C50EC2"/>
    <w:rsid w:val="00C51563"/>
    <w:rsid w:val="00C51B9A"/>
    <w:rsid w:val="00C52471"/>
    <w:rsid w:val="00C52F4A"/>
    <w:rsid w:val="00C5313E"/>
    <w:rsid w:val="00C53A5B"/>
    <w:rsid w:val="00C53B99"/>
    <w:rsid w:val="00C53D15"/>
    <w:rsid w:val="00C541D6"/>
    <w:rsid w:val="00C543F8"/>
    <w:rsid w:val="00C5483A"/>
    <w:rsid w:val="00C54CA6"/>
    <w:rsid w:val="00C5507F"/>
    <w:rsid w:val="00C55137"/>
    <w:rsid w:val="00C55613"/>
    <w:rsid w:val="00C557DC"/>
    <w:rsid w:val="00C56368"/>
    <w:rsid w:val="00C563CF"/>
    <w:rsid w:val="00C567BD"/>
    <w:rsid w:val="00C56A67"/>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5BE0"/>
    <w:rsid w:val="00C66D54"/>
    <w:rsid w:val="00C67045"/>
    <w:rsid w:val="00C672D8"/>
    <w:rsid w:val="00C67A19"/>
    <w:rsid w:val="00C70996"/>
    <w:rsid w:val="00C70AFE"/>
    <w:rsid w:val="00C7176B"/>
    <w:rsid w:val="00C72850"/>
    <w:rsid w:val="00C72B21"/>
    <w:rsid w:val="00C72BCE"/>
    <w:rsid w:val="00C73837"/>
    <w:rsid w:val="00C74261"/>
    <w:rsid w:val="00C74328"/>
    <w:rsid w:val="00C74C83"/>
    <w:rsid w:val="00C75312"/>
    <w:rsid w:val="00C75CD3"/>
    <w:rsid w:val="00C75E3E"/>
    <w:rsid w:val="00C76314"/>
    <w:rsid w:val="00C766BF"/>
    <w:rsid w:val="00C76D1F"/>
    <w:rsid w:val="00C76E9E"/>
    <w:rsid w:val="00C77735"/>
    <w:rsid w:val="00C7773E"/>
    <w:rsid w:val="00C7784D"/>
    <w:rsid w:val="00C77D21"/>
    <w:rsid w:val="00C80535"/>
    <w:rsid w:val="00C80A22"/>
    <w:rsid w:val="00C80AAF"/>
    <w:rsid w:val="00C80AD2"/>
    <w:rsid w:val="00C81430"/>
    <w:rsid w:val="00C82663"/>
    <w:rsid w:val="00C82858"/>
    <w:rsid w:val="00C82915"/>
    <w:rsid w:val="00C831A7"/>
    <w:rsid w:val="00C83CD6"/>
    <w:rsid w:val="00C84B10"/>
    <w:rsid w:val="00C851CA"/>
    <w:rsid w:val="00C85204"/>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51"/>
    <w:rsid w:val="00C95B73"/>
    <w:rsid w:val="00C95E90"/>
    <w:rsid w:val="00C96231"/>
    <w:rsid w:val="00C9628B"/>
    <w:rsid w:val="00C96B49"/>
    <w:rsid w:val="00C96C2F"/>
    <w:rsid w:val="00C978D5"/>
    <w:rsid w:val="00C9797E"/>
    <w:rsid w:val="00C97ADB"/>
    <w:rsid w:val="00CA0906"/>
    <w:rsid w:val="00CA0B8B"/>
    <w:rsid w:val="00CA14B2"/>
    <w:rsid w:val="00CA1948"/>
    <w:rsid w:val="00CA2886"/>
    <w:rsid w:val="00CA371E"/>
    <w:rsid w:val="00CA3834"/>
    <w:rsid w:val="00CA3E07"/>
    <w:rsid w:val="00CA4137"/>
    <w:rsid w:val="00CA45E1"/>
    <w:rsid w:val="00CA478B"/>
    <w:rsid w:val="00CA49D7"/>
    <w:rsid w:val="00CA4A1D"/>
    <w:rsid w:val="00CA5682"/>
    <w:rsid w:val="00CA591D"/>
    <w:rsid w:val="00CA5D1C"/>
    <w:rsid w:val="00CA6BB2"/>
    <w:rsid w:val="00CA7639"/>
    <w:rsid w:val="00CB1842"/>
    <w:rsid w:val="00CB192E"/>
    <w:rsid w:val="00CB2845"/>
    <w:rsid w:val="00CB2E83"/>
    <w:rsid w:val="00CB3614"/>
    <w:rsid w:val="00CB3724"/>
    <w:rsid w:val="00CB3933"/>
    <w:rsid w:val="00CB3ABE"/>
    <w:rsid w:val="00CB3B77"/>
    <w:rsid w:val="00CB3CEF"/>
    <w:rsid w:val="00CB4064"/>
    <w:rsid w:val="00CB4693"/>
    <w:rsid w:val="00CB4B75"/>
    <w:rsid w:val="00CB4D43"/>
    <w:rsid w:val="00CB5357"/>
    <w:rsid w:val="00CB5473"/>
    <w:rsid w:val="00CB59F5"/>
    <w:rsid w:val="00CB78E9"/>
    <w:rsid w:val="00CB796A"/>
    <w:rsid w:val="00CC01DA"/>
    <w:rsid w:val="00CC0337"/>
    <w:rsid w:val="00CC0C6A"/>
    <w:rsid w:val="00CC133E"/>
    <w:rsid w:val="00CC13F4"/>
    <w:rsid w:val="00CC1C76"/>
    <w:rsid w:val="00CC20EE"/>
    <w:rsid w:val="00CC246A"/>
    <w:rsid w:val="00CC27FD"/>
    <w:rsid w:val="00CC3ABE"/>
    <w:rsid w:val="00CC4675"/>
    <w:rsid w:val="00CC4A60"/>
    <w:rsid w:val="00CC4C01"/>
    <w:rsid w:val="00CC676C"/>
    <w:rsid w:val="00CC6BD6"/>
    <w:rsid w:val="00CC7140"/>
    <w:rsid w:val="00CC7F9B"/>
    <w:rsid w:val="00CD0587"/>
    <w:rsid w:val="00CD061A"/>
    <w:rsid w:val="00CD07C0"/>
    <w:rsid w:val="00CD0E23"/>
    <w:rsid w:val="00CD0FEF"/>
    <w:rsid w:val="00CD1015"/>
    <w:rsid w:val="00CD19FD"/>
    <w:rsid w:val="00CD1C19"/>
    <w:rsid w:val="00CD2605"/>
    <w:rsid w:val="00CD299E"/>
    <w:rsid w:val="00CD2DBB"/>
    <w:rsid w:val="00CD3480"/>
    <w:rsid w:val="00CD3E09"/>
    <w:rsid w:val="00CD4C93"/>
    <w:rsid w:val="00CD53FE"/>
    <w:rsid w:val="00CD5B73"/>
    <w:rsid w:val="00CD5BD4"/>
    <w:rsid w:val="00CD6398"/>
    <w:rsid w:val="00CD67BC"/>
    <w:rsid w:val="00CD7112"/>
    <w:rsid w:val="00CD7780"/>
    <w:rsid w:val="00CD7ABE"/>
    <w:rsid w:val="00CE04D4"/>
    <w:rsid w:val="00CE0725"/>
    <w:rsid w:val="00CE1A7A"/>
    <w:rsid w:val="00CE1DD5"/>
    <w:rsid w:val="00CE1F49"/>
    <w:rsid w:val="00CE2A4A"/>
    <w:rsid w:val="00CE4DB4"/>
    <w:rsid w:val="00CE63DB"/>
    <w:rsid w:val="00CE68DA"/>
    <w:rsid w:val="00CE771E"/>
    <w:rsid w:val="00CE7A86"/>
    <w:rsid w:val="00CE7F08"/>
    <w:rsid w:val="00CF0500"/>
    <w:rsid w:val="00CF17E5"/>
    <w:rsid w:val="00CF291D"/>
    <w:rsid w:val="00CF33A4"/>
    <w:rsid w:val="00CF48E5"/>
    <w:rsid w:val="00CF4A3E"/>
    <w:rsid w:val="00CF4B4A"/>
    <w:rsid w:val="00CF5E76"/>
    <w:rsid w:val="00CF6E06"/>
    <w:rsid w:val="00CF74B2"/>
    <w:rsid w:val="00CF780B"/>
    <w:rsid w:val="00CF7ABD"/>
    <w:rsid w:val="00D007CA"/>
    <w:rsid w:val="00D019AF"/>
    <w:rsid w:val="00D03396"/>
    <w:rsid w:val="00D037F8"/>
    <w:rsid w:val="00D0395A"/>
    <w:rsid w:val="00D04035"/>
    <w:rsid w:val="00D04EE5"/>
    <w:rsid w:val="00D05585"/>
    <w:rsid w:val="00D05681"/>
    <w:rsid w:val="00D06033"/>
    <w:rsid w:val="00D064CE"/>
    <w:rsid w:val="00D0693D"/>
    <w:rsid w:val="00D06BD3"/>
    <w:rsid w:val="00D06C48"/>
    <w:rsid w:val="00D07F11"/>
    <w:rsid w:val="00D101B6"/>
    <w:rsid w:val="00D107E9"/>
    <w:rsid w:val="00D12173"/>
    <w:rsid w:val="00D125FE"/>
    <w:rsid w:val="00D129D7"/>
    <w:rsid w:val="00D13B6D"/>
    <w:rsid w:val="00D13D71"/>
    <w:rsid w:val="00D142DF"/>
    <w:rsid w:val="00D14646"/>
    <w:rsid w:val="00D147ED"/>
    <w:rsid w:val="00D149CF"/>
    <w:rsid w:val="00D149DC"/>
    <w:rsid w:val="00D153F5"/>
    <w:rsid w:val="00D1596E"/>
    <w:rsid w:val="00D15B5B"/>
    <w:rsid w:val="00D15C97"/>
    <w:rsid w:val="00D15F44"/>
    <w:rsid w:val="00D16EAA"/>
    <w:rsid w:val="00D176F0"/>
    <w:rsid w:val="00D203BE"/>
    <w:rsid w:val="00D2064D"/>
    <w:rsid w:val="00D20D30"/>
    <w:rsid w:val="00D215F7"/>
    <w:rsid w:val="00D21DF1"/>
    <w:rsid w:val="00D22281"/>
    <w:rsid w:val="00D224C5"/>
    <w:rsid w:val="00D22CE6"/>
    <w:rsid w:val="00D23002"/>
    <w:rsid w:val="00D23A43"/>
    <w:rsid w:val="00D2430E"/>
    <w:rsid w:val="00D2441B"/>
    <w:rsid w:val="00D246F5"/>
    <w:rsid w:val="00D25133"/>
    <w:rsid w:val="00D251AD"/>
    <w:rsid w:val="00D2546E"/>
    <w:rsid w:val="00D25A85"/>
    <w:rsid w:val="00D277DD"/>
    <w:rsid w:val="00D27AC0"/>
    <w:rsid w:val="00D27C02"/>
    <w:rsid w:val="00D27E34"/>
    <w:rsid w:val="00D307A0"/>
    <w:rsid w:val="00D30817"/>
    <w:rsid w:val="00D319F4"/>
    <w:rsid w:val="00D31E29"/>
    <w:rsid w:val="00D3249C"/>
    <w:rsid w:val="00D324E6"/>
    <w:rsid w:val="00D329C8"/>
    <w:rsid w:val="00D3329A"/>
    <w:rsid w:val="00D333FF"/>
    <w:rsid w:val="00D339E0"/>
    <w:rsid w:val="00D33BDE"/>
    <w:rsid w:val="00D33C64"/>
    <w:rsid w:val="00D34056"/>
    <w:rsid w:val="00D34DAD"/>
    <w:rsid w:val="00D34FDC"/>
    <w:rsid w:val="00D34FEA"/>
    <w:rsid w:val="00D3510B"/>
    <w:rsid w:val="00D35A6C"/>
    <w:rsid w:val="00D36B88"/>
    <w:rsid w:val="00D3720D"/>
    <w:rsid w:val="00D37678"/>
    <w:rsid w:val="00D37822"/>
    <w:rsid w:val="00D37873"/>
    <w:rsid w:val="00D40610"/>
    <w:rsid w:val="00D40ACD"/>
    <w:rsid w:val="00D40D3F"/>
    <w:rsid w:val="00D418C9"/>
    <w:rsid w:val="00D419A5"/>
    <w:rsid w:val="00D423B3"/>
    <w:rsid w:val="00D4271B"/>
    <w:rsid w:val="00D42BE5"/>
    <w:rsid w:val="00D42CCD"/>
    <w:rsid w:val="00D43572"/>
    <w:rsid w:val="00D43E54"/>
    <w:rsid w:val="00D44376"/>
    <w:rsid w:val="00D4557F"/>
    <w:rsid w:val="00D45BAF"/>
    <w:rsid w:val="00D4637F"/>
    <w:rsid w:val="00D46654"/>
    <w:rsid w:val="00D4682E"/>
    <w:rsid w:val="00D47270"/>
    <w:rsid w:val="00D4746C"/>
    <w:rsid w:val="00D5044D"/>
    <w:rsid w:val="00D504B8"/>
    <w:rsid w:val="00D51A6B"/>
    <w:rsid w:val="00D5232A"/>
    <w:rsid w:val="00D52899"/>
    <w:rsid w:val="00D52CA9"/>
    <w:rsid w:val="00D52D24"/>
    <w:rsid w:val="00D52DF9"/>
    <w:rsid w:val="00D52E43"/>
    <w:rsid w:val="00D52F2B"/>
    <w:rsid w:val="00D5476F"/>
    <w:rsid w:val="00D547FA"/>
    <w:rsid w:val="00D54E30"/>
    <w:rsid w:val="00D55FDC"/>
    <w:rsid w:val="00D5694C"/>
    <w:rsid w:val="00D575C5"/>
    <w:rsid w:val="00D57679"/>
    <w:rsid w:val="00D579D5"/>
    <w:rsid w:val="00D60F63"/>
    <w:rsid w:val="00D6133A"/>
    <w:rsid w:val="00D61421"/>
    <w:rsid w:val="00D616A9"/>
    <w:rsid w:val="00D61E40"/>
    <w:rsid w:val="00D623D2"/>
    <w:rsid w:val="00D62503"/>
    <w:rsid w:val="00D62579"/>
    <w:rsid w:val="00D62995"/>
    <w:rsid w:val="00D6363A"/>
    <w:rsid w:val="00D6369B"/>
    <w:rsid w:val="00D63B39"/>
    <w:rsid w:val="00D64C73"/>
    <w:rsid w:val="00D64D8E"/>
    <w:rsid w:val="00D654BA"/>
    <w:rsid w:val="00D6598D"/>
    <w:rsid w:val="00D66500"/>
    <w:rsid w:val="00D6677C"/>
    <w:rsid w:val="00D66B87"/>
    <w:rsid w:val="00D67A90"/>
    <w:rsid w:val="00D70768"/>
    <w:rsid w:val="00D72212"/>
    <w:rsid w:val="00D724C4"/>
    <w:rsid w:val="00D72B64"/>
    <w:rsid w:val="00D73850"/>
    <w:rsid w:val="00D739A2"/>
    <w:rsid w:val="00D73E92"/>
    <w:rsid w:val="00D73F2B"/>
    <w:rsid w:val="00D740DA"/>
    <w:rsid w:val="00D74C1D"/>
    <w:rsid w:val="00D74F1D"/>
    <w:rsid w:val="00D754CC"/>
    <w:rsid w:val="00D757CD"/>
    <w:rsid w:val="00D75E4D"/>
    <w:rsid w:val="00D76AED"/>
    <w:rsid w:val="00D77092"/>
    <w:rsid w:val="00D77E8C"/>
    <w:rsid w:val="00D805E5"/>
    <w:rsid w:val="00D807FF"/>
    <w:rsid w:val="00D80A90"/>
    <w:rsid w:val="00D80B73"/>
    <w:rsid w:val="00D80D2E"/>
    <w:rsid w:val="00D810B4"/>
    <w:rsid w:val="00D81283"/>
    <w:rsid w:val="00D8151D"/>
    <w:rsid w:val="00D81F4E"/>
    <w:rsid w:val="00D82036"/>
    <w:rsid w:val="00D83AA5"/>
    <w:rsid w:val="00D84C2E"/>
    <w:rsid w:val="00D854B3"/>
    <w:rsid w:val="00D870F8"/>
    <w:rsid w:val="00D873DF"/>
    <w:rsid w:val="00D87834"/>
    <w:rsid w:val="00D878FE"/>
    <w:rsid w:val="00D9039B"/>
    <w:rsid w:val="00D90B8A"/>
    <w:rsid w:val="00D90D33"/>
    <w:rsid w:val="00D9106B"/>
    <w:rsid w:val="00D911E2"/>
    <w:rsid w:val="00D91A0C"/>
    <w:rsid w:val="00D91D0F"/>
    <w:rsid w:val="00D92514"/>
    <w:rsid w:val="00D9292F"/>
    <w:rsid w:val="00D930C0"/>
    <w:rsid w:val="00D94859"/>
    <w:rsid w:val="00D94C94"/>
    <w:rsid w:val="00D95238"/>
    <w:rsid w:val="00D9591B"/>
    <w:rsid w:val="00D9638B"/>
    <w:rsid w:val="00D96BD0"/>
    <w:rsid w:val="00D97A24"/>
    <w:rsid w:val="00DA07F6"/>
    <w:rsid w:val="00DA0837"/>
    <w:rsid w:val="00DA0CC1"/>
    <w:rsid w:val="00DA10E4"/>
    <w:rsid w:val="00DA14CB"/>
    <w:rsid w:val="00DA1611"/>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D17"/>
    <w:rsid w:val="00DB15C2"/>
    <w:rsid w:val="00DB1AFC"/>
    <w:rsid w:val="00DB1BE3"/>
    <w:rsid w:val="00DB1E93"/>
    <w:rsid w:val="00DB1FBB"/>
    <w:rsid w:val="00DB248E"/>
    <w:rsid w:val="00DB2ED7"/>
    <w:rsid w:val="00DB30B1"/>
    <w:rsid w:val="00DB32C9"/>
    <w:rsid w:val="00DB38AE"/>
    <w:rsid w:val="00DB3FDD"/>
    <w:rsid w:val="00DB435F"/>
    <w:rsid w:val="00DB46FF"/>
    <w:rsid w:val="00DB493F"/>
    <w:rsid w:val="00DB4C90"/>
    <w:rsid w:val="00DB53DA"/>
    <w:rsid w:val="00DB5661"/>
    <w:rsid w:val="00DB6220"/>
    <w:rsid w:val="00DB6553"/>
    <w:rsid w:val="00DB65A1"/>
    <w:rsid w:val="00DB715A"/>
    <w:rsid w:val="00DB7333"/>
    <w:rsid w:val="00DB754F"/>
    <w:rsid w:val="00DB7771"/>
    <w:rsid w:val="00DB7A3F"/>
    <w:rsid w:val="00DC0916"/>
    <w:rsid w:val="00DC0E2C"/>
    <w:rsid w:val="00DC129F"/>
    <w:rsid w:val="00DC139F"/>
    <w:rsid w:val="00DC159C"/>
    <w:rsid w:val="00DC1EF6"/>
    <w:rsid w:val="00DC1F07"/>
    <w:rsid w:val="00DC2380"/>
    <w:rsid w:val="00DC2EA0"/>
    <w:rsid w:val="00DC3A35"/>
    <w:rsid w:val="00DC3EB4"/>
    <w:rsid w:val="00DC4087"/>
    <w:rsid w:val="00DC417A"/>
    <w:rsid w:val="00DC4531"/>
    <w:rsid w:val="00DC4B4C"/>
    <w:rsid w:val="00DC6069"/>
    <w:rsid w:val="00DC6180"/>
    <w:rsid w:val="00DC7389"/>
    <w:rsid w:val="00DC7604"/>
    <w:rsid w:val="00DC790B"/>
    <w:rsid w:val="00DC798F"/>
    <w:rsid w:val="00DD2495"/>
    <w:rsid w:val="00DD2D72"/>
    <w:rsid w:val="00DD345F"/>
    <w:rsid w:val="00DD3FF8"/>
    <w:rsid w:val="00DD40C1"/>
    <w:rsid w:val="00DD5463"/>
    <w:rsid w:val="00DD662A"/>
    <w:rsid w:val="00DD6636"/>
    <w:rsid w:val="00DD6E2A"/>
    <w:rsid w:val="00DD710C"/>
    <w:rsid w:val="00DD73BC"/>
    <w:rsid w:val="00DD7429"/>
    <w:rsid w:val="00DD7689"/>
    <w:rsid w:val="00DD7910"/>
    <w:rsid w:val="00DD7ED0"/>
    <w:rsid w:val="00DD7EF2"/>
    <w:rsid w:val="00DE06C7"/>
    <w:rsid w:val="00DE0A16"/>
    <w:rsid w:val="00DE1016"/>
    <w:rsid w:val="00DE21A2"/>
    <w:rsid w:val="00DE23CC"/>
    <w:rsid w:val="00DE2C3E"/>
    <w:rsid w:val="00DE40FA"/>
    <w:rsid w:val="00DE46A4"/>
    <w:rsid w:val="00DE503E"/>
    <w:rsid w:val="00DE624B"/>
    <w:rsid w:val="00DE6B56"/>
    <w:rsid w:val="00DE6C4B"/>
    <w:rsid w:val="00DE6C63"/>
    <w:rsid w:val="00DE6D6D"/>
    <w:rsid w:val="00DE70A6"/>
    <w:rsid w:val="00DE78DD"/>
    <w:rsid w:val="00DF0076"/>
    <w:rsid w:val="00DF0B44"/>
    <w:rsid w:val="00DF1960"/>
    <w:rsid w:val="00DF2118"/>
    <w:rsid w:val="00DF21B4"/>
    <w:rsid w:val="00DF2AD6"/>
    <w:rsid w:val="00DF2E66"/>
    <w:rsid w:val="00DF2FBA"/>
    <w:rsid w:val="00DF316E"/>
    <w:rsid w:val="00DF3498"/>
    <w:rsid w:val="00DF39C7"/>
    <w:rsid w:val="00DF3AF9"/>
    <w:rsid w:val="00DF3C96"/>
    <w:rsid w:val="00DF4642"/>
    <w:rsid w:val="00DF4971"/>
    <w:rsid w:val="00DF4B70"/>
    <w:rsid w:val="00DF51E2"/>
    <w:rsid w:val="00DF526B"/>
    <w:rsid w:val="00DF5470"/>
    <w:rsid w:val="00DF58FB"/>
    <w:rsid w:val="00DF6622"/>
    <w:rsid w:val="00DF700D"/>
    <w:rsid w:val="00DF710D"/>
    <w:rsid w:val="00DF7B33"/>
    <w:rsid w:val="00DF7C44"/>
    <w:rsid w:val="00E006E5"/>
    <w:rsid w:val="00E00BFB"/>
    <w:rsid w:val="00E011F3"/>
    <w:rsid w:val="00E0126D"/>
    <w:rsid w:val="00E0273F"/>
    <w:rsid w:val="00E02CF9"/>
    <w:rsid w:val="00E02FC2"/>
    <w:rsid w:val="00E0307B"/>
    <w:rsid w:val="00E0324B"/>
    <w:rsid w:val="00E03541"/>
    <w:rsid w:val="00E036A5"/>
    <w:rsid w:val="00E03B99"/>
    <w:rsid w:val="00E03E7F"/>
    <w:rsid w:val="00E03ECC"/>
    <w:rsid w:val="00E03F02"/>
    <w:rsid w:val="00E0466E"/>
    <w:rsid w:val="00E0471D"/>
    <w:rsid w:val="00E049E0"/>
    <w:rsid w:val="00E053C7"/>
    <w:rsid w:val="00E05A28"/>
    <w:rsid w:val="00E05C5E"/>
    <w:rsid w:val="00E063FB"/>
    <w:rsid w:val="00E0783C"/>
    <w:rsid w:val="00E07FAF"/>
    <w:rsid w:val="00E1045E"/>
    <w:rsid w:val="00E10A5F"/>
    <w:rsid w:val="00E1118C"/>
    <w:rsid w:val="00E11253"/>
    <w:rsid w:val="00E11E23"/>
    <w:rsid w:val="00E12779"/>
    <w:rsid w:val="00E127B7"/>
    <w:rsid w:val="00E1360E"/>
    <w:rsid w:val="00E13A8D"/>
    <w:rsid w:val="00E144A6"/>
    <w:rsid w:val="00E15A94"/>
    <w:rsid w:val="00E15BAD"/>
    <w:rsid w:val="00E15E4C"/>
    <w:rsid w:val="00E1623A"/>
    <w:rsid w:val="00E16482"/>
    <w:rsid w:val="00E16850"/>
    <w:rsid w:val="00E16AD5"/>
    <w:rsid w:val="00E16B88"/>
    <w:rsid w:val="00E16E1C"/>
    <w:rsid w:val="00E16F53"/>
    <w:rsid w:val="00E1752A"/>
    <w:rsid w:val="00E203B0"/>
    <w:rsid w:val="00E21000"/>
    <w:rsid w:val="00E213CE"/>
    <w:rsid w:val="00E218BF"/>
    <w:rsid w:val="00E21A42"/>
    <w:rsid w:val="00E21BEF"/>
    <w:rsid w:val="00E236D1"/>
    <w:rsid w:val="00E24ED9"/>
    <w:rsid w:val="00E251A5"/>
    <w:rsid w:val="00E255EC"/>
    <w:rsid w:val="00E2578B"/>
    <w:rsid w:val="00E25CC1"/>
    <w:rsid w:val="00E2639D"/>
    <w:rsid w:val="00E275FC"/>
    <w:rsid w:val="00E27B3E"/>
    <w:rsid w:val="00E27D0E"/>
    <w:rsid w:val="00E303CF"/>
    <w:rsid w:val="00E31CC1"/>
    <w:rsid w:val="00E31D04"/>
    <w:rsid w:val="00E31D24"/>
    <w:rsid w:val="00E32678"/>
    <w:rsid w:val="00E3277B"/>
    <w:rsid w:val="00E33B7E"/>
    <w:rsid w:val="00E34013"/>
    <w:rsid w:val="00E3422A"/>
    <w:rsid w:val="00E3429B"/>
    <w:rsid w:val="00E354C4"/>
    <w:rsid w:val="00E35FD2"/>
    <w:rsid w:val="00E364AA"/>
    <w:rsid w:val="00E36CAE"/>
    <w:rsid w:val="00E36E38"/>
    <w:rsid w:val="00E3768D"/>
    <w:rsid w:val="00E379D4"/>
    <w:rsid w:val="00E4014A"/>
    <w:rsid w:val="00E4104D"/>
    <w:rsid w:val="00E41228"/>
    <w:rsid w:val="00E41E65"/>
    <w:rsid w:val="00E428E1"/>
    <w:rsid w:val="00E429A8"/>
    <w:rsid w:val="00E42DE4"/>
    <w:rsid w:val="00E42F84"/>
    <w:rsid w:val="00E437E4"/>
    <w:rsid w:val="00E43CA6"/>
    <w:rsid w:val="00E43D9E"/>
    <w:rsid w:val="00E43FB3"/>
    <w:rsid w:val="00E44737"/>
    <w:rsid w:val="00E451A9"/>
    <w:rsid w:val="00E45994"/>
    <w:rsid w:val="00E45CB9"/>
    <w:rsid w:val="00E45D9F"/>
    <w:rsid w:val="00E46ACD"/>
    <w:rsid w:val="00E47124"/>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34B"/>
    <w:rsid w:val="00E61C84"/>
    <w:rsid w:val="00E61D8D"/>
    <w:rsid w:val="00E62538"/>
    <w:rsid w:val="00E630E0"/>
    <w:rsid w:val="00E6391A"/>
    <w:rsid w:val="00E63BD1"/>
    <w:rsid w:val="00E63D6A"/>
    <w:rsid w:val="00E6443A"/>
    <w:rsid w:val="00E64495"/>
    <w:rsid w:val="00E647BA"/>
    <w:rsid w:val="00E65241"/>
    <w:rsid w:val="00E658B6"/>
    <w:rsid w:val="00E65C19"/>
    <w:rsid w:val="00E65FD6"/>
    <w:rsid w:val="00E66612"/>
    <w:rsid w:val="00E66D9D"/>
    <w:rsid w:val="00E67511"/>
    <w:rsid w:val="00E67584"/>
    <w:rsid w:val="00E67983"/>
    <w:rsid w:val="00E7135D"/>
    <w:rsid w:val="00E714F1"/>
    <w:rsid w:val="00E71C61"/>
    <w:rsid w:val="00E7247A"/>
    <w:rsid w:val="00E724A9"/>
    <w:rsid w:val="00E72C43"/>
    <w:rsid w:val="00E72FAF"/>
    <w:rsid w:val="00E7351F"/>
    <w:rsid w:val="00E7352B"/>
    <w:rsid w:val="00E73ACA"/>
    <w:rsid w:val="00E7437B"/>
    <w:rsid w:val="00E74584"/>
    <w:rsid w:val="00E74C11"/>
    <w:rsid w:val="00E74DC8"/>
    <w:rsid w:val="00E75183"/>
    <w:rsid w:val="00E7572E"/>
    <w:rsid w:val="00E76915"/>
    <w:rsid w:val="00E77D2A"/>
    <w:rsid w:val="00E814FD"/>
    <w:rsid w:val="00E81580"/>
    <w:rsid w:val="00E82D48"/>
    <w:rsid w:val="00E82E62"/>
    <w:rsid w:val="00E83110"/>
    <w:rsid w:val="00E83AA8"/>
    <w:rsid w:val="00E84279"/>
    <w:rsid w:val="00E8442B"/>
    <w:rsid w:val="00E84585"/>
    <w:rsid w:val="00E84AA0"/>
    <w:rsid w:val="00E852CA"/>
    <w:rsid w:val="00E858C2"/>
    <w:rsid w:val="00E86322"/>
    <w:rsid w:val="00E869EC"/>
    <w:rsid w:val="00E86CCF"/>
    <w:rsid w:val="00E86D86"/>
    <w:rsid w:val="00E870ED"/>
    <w:rsid w:val="00E87237"/>
    <w:rsid w:val="00E87605"/>
    <w:rsid w:val="00E879B5"/>
    <w:rsid w:val="00E90AC6"/>
    <w:rsid w:val="00E9105A"/>
    <w:rsid w:val="00E91266"/>
    <w:rsid w:val="00E9190A"/>
    <w:rsid w:val="00E93255"/>
    <w:rsid w:val="00E947C6"/>
    <w:rsid w:val="00E94991"/>
    <w:rsid w:val="00E94BBB"/>
    <w:rsid w:val="00E94E46"/>
    <w:rsid w:val="00E955A0"/>
    <w:rsid w:val="00E95D7A"/>
    <w:rsid w:val="00E96C88"/>
    <w:rsid w:val="00E97092"/>
    <w:rsid w:val="00E974DE"/>
    <w:rsid w:val="00E97F70"/>
    <w:rsid w:val="00EA00A1"/>
    <w:rsid w:val="00EA0387"/>
    <w:rsid w:val="00EA18F1"/>
    <w:rsid w:val="00EA1CAF"/>
    <w:rsid w:val="00EA2077"/>
    <w:rsid w:val="00EA2904"/>
    <w:rsid w:val="00EA2E52"/>
    <w:rsid w:val="00EA325B"/>
    <w:rsid w:val="00EA3746"/>
    <w:rsid w:val="00EA3A1A"/>
    <w:rsid w:val="00EA3C7A"/>
    <w:rsid w:val="00EA4122"/>
    <w:rsid w:val="00EA4399"/>
    <w:rsid w:val="00EA5099"/>
    <w:rsid w:val="00EA5D87"/>
    <w:rsid w:val="00EA6103"/>
    <w:rsid w:val="00EA6A23"/>
    <w:rsid w:val="00EA7D00"/>
    <w:rsid w:val="00EA7DEC"/>
    <w:rsid w:val="00EB0039"/>
    <w:rsid w:val="00EB01CE"/>
    <w:rsid w:val="00EB0448"/>
    <w:rsid w:val="00EB0503"/>
    <w:rsid w:val="00EB1B43"/>
    <w:rsid w:val="00EB247B"/>
    <w:rsid w:val="00EB2AC4"/>
    <w:rsid w:val="00EB2AD3"/>
    <w:rsid w:val="00EB2E6A"/>
    <w:rsid w:val="00EB2F51"/>
    <w:rsid w:val="00EB300F"/>
    <w:rsid w:val="00EB4A1D"/>
    <w:rsid w:val="00EB61E4"/>
    <w:rsid w:val="00EB62D0"/>
    <w:rsid w:val="00EB6B7C"/>
    <w:rsid w:val="00EB7832"/>
    <w:rsid w:val="00EB7B6F"/>
    <w:rsid w:val="00EB7D43"/>
    <w:rsid w:val="00EB7EEB"/>
    <w:rsid w:val="00EC03EC"/>
    <w:rsid w:val="00EC0F99"/>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1ACC"/>
    <w:rsid w:val="00ED2856"/>
    <w:rsid w:val="00ED2957"/>
    <w:rsid w:val="00ED30E9"/>
    <w:rsid w:val="00ED314C"/>
    <w:rsid w:val="00ED31DF"/>
    <w:rsid w:val="00ED322D"/>
    <w:rsid w:val="00ED37CD"/>
    <w:rsid w:val="00ED3E08"/>
    <w:rsid w:val="00ED48D3"/>
    <w:rsid w:val="00ED4CB5"/>
    <w:rsid w:val="00ED4DF4"/>
    <w:rsid w:val="00ED4E00"/>
    <w:rsid w:val="00ED4F33"/>
    <w:rsid w:val="00ED5350"/>
    <w:rsid w:val="00ED5F12"/>
    <w:rsid w:val="00ED5FED"/>
    <w:rsid w:val="00ED6089"/>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3E7"/>
    <w:rsid w:val="00EE6B0D"/>
    <w:rsid w:val="00EE72B4"/>
    <w:rsid w:val="00EE735A"/>
    <w:rsid w:val="00EF0BA4"/>
    <w:rsid w:val="00EF0D24"/>
    <w:rsid w:val="00EF1080"/>
    <w:rsid w:val="00EF124F"/>
    <w:rsid w:val="00EF13DC"/>
    <w:rsid w:val="00EF1E89"/>
    <w:rsid w:val="00EF2B58"/>
    <w:rsid w:val="00EF3116"/>
    <w:rsid w:val="00EF3527"/>
    <w:rsid w:val="00EF3961"/>
    <w:rsid w:val="00EF45C1"/>
    <w:rsid w:val="00EF51C5"/>
    <w:rsid w:val="00EF5A3A"/>
    <w:rsid w:val="00EF5E7C"/>
    <w:rsid w:val="00EF6419"/>
    <w:rsid w:val="00EF69B3"/>
    <w:rsid w:val="00EF6A80"/>
    <w:rsid w:val="00EF721D"/>
    <w:rsid w:val="00EF75BE"/>
    <w:rsid w:val="00F008A3"/>
    <w:rsid w:val="00F00AFE"/>
    <w:rsid w:val="00F015FF"/>
    <w:rsid w:val="00F01B67"/>
    <w:rsid w:val="00F03045"/>
    <w:rsid w:val="00F03074"/>
    <w:rsid w:val="00F03703"/>
    <w:rsid w:val="00F041A7"/>
    <w:rsid w:val="00F0435E"/>
    <w:rsid w:val="00F04A59"/>
    <w:rsid w:val="00F062A7"/>
    <w:rsid w:val="00F06EB0"/>
    <w:rsid w:val="00F06EE8"/>
    <w:rsid w:val="00F071BD"/>
    <w:rsid w:val="00F108A3"/>
    <w:rsid w:val="00F11005"/>
    <w:rsid w:val="00F113EC"/>
    <w:rsid w:val="00F11BB0"/>
    <w:rsid w:val="00F11D7A"/>
    <w:rsid w:val="00F11D8F"/>
    <w:rsid w:val="00F1229F"/>
    <w:rsid w:val="00F1282F"/>
    <w:rsid w:val="00F12AFF"/>
    <w:rsid w:val="00F13015"/>
    <w:rsid w:val="00F13184"/>
    <w:rsid w:val="00F1359B"/>
    <w:rsid w:val="00F13CD2"/>
    <w:rsid w:val="00F1462E"/>
    <w:rsid w:val="00F14C50"/>
    <w:rsid w:val="00F14D83"/>
    <w:rsid w:val="00F1520D"/>
    <w:rsid w:val="00F15613"/>
    <w:rsid w:val="00F15B3D"/>
    <w:rsid w:val="00F15C74"/>
    <w:rsid w:val="00F15C77"/>
    <w:rsid w:val="00F16E78"/>
    <w:rsid w:val="00F16FB4"/>
    <w:rsid w:val="00F1739E"/>
    <w:rsid w:val="00F175D5"/>
    <w:rsid w:val="00F175D7"/>
    <w:rsid w:val="00F17996"/>
    <w:rsid w:val="00F20095"/>
    <w:rsid w:val="00F203E3"/>
    <w:rsid w:val="00F208C8"/>
    <w:rsid w:val="00F209D8"/>
    <w:rsid w:val="00F21116"/>
    <w:rsid w:val="00F212FD"/>
    <w:rsid w:val="00F2130B"/>
    <w:rsid w:val="00F21783"/>
    <w:rsid w:val="00F2228F"/>
    <w:rsid w:val="00F22337"/>
    <w:rsid w:val="00F22A0F"/>
    <w:rsid w:val="00F22FF0"/>
    <w:rsid w:val="00F232B9"/>
    <w:rsid w:val="00F23900"/>
    <w:rsid w:val="00F2399B"/>
    <w:rsid w:val="00F2494B"/>
    <w:rsid w:val="00F24BED"/>
    <w:rsid w:val="00F25B26"/>
    <w:rsid w:val="00F25BA9"/>
    <w:rsid w:val="00F25C85"/>
    <w:rsid w:val="00F261DA"/>
    <w:rsid w:val="00F26B78"/>
    <w:rsid w:val="00F27C6B"/>
    <w:rsid w:val="00F27C7C"/>
    <w:rsid w:val="00F27FAF"/>
    <w:rsid w:val="00F301D2"/>
    <w:rsid w:val="00F303FE"/>
    <w:rsid w:val="00F30EC0"/>
    <w:rsid w:val="00F31445"/>
    <w:rsid w:val="00F3162F"/>
    <w:rsid w:val="00F31839"/>
    <w:rsid w:val="00F31D07"/>
    <w:rsid w:val="00F326AF"/>
    <w:rsid w:val="00F328BE"/>
    <w:rsid w:val="00F32D68"/>
    <w:rsid w:val="00F32F21"/>
    <w:rsid w:val="00F32F66"/>
    <w:rsid w:val="00F33381"/>
    <w:rsid w:val="00F33E72"/>
    <w:rsid w:val="00F34BF6"/>
    <w:rsid w:val="00F35007"/>
    <w:rsid w:val="00F35942"/>
    <w:rsid w:val="00F366F8"/>
    <w:rsid w:val="00F36B00"/>
    <w:rsid w:val="00F36C23"/>
    <w:rsid w:val="00F36F7D"/>
    <w:rsid w:val="00F37049"/>
    <w:rsid w:val="00F370F4"/>
    <w:rsid w:val="00F37925"/>
    <w:rsid w:val="00F37AB2"/>
    <w:rsid w:val="00F37AF2"/>
    <w:rsid w:val="00F37C84"/>
    <w:rsid w:val="00F37CD9"/>
    <w:rsid w:val="00F404BB"/>
    <w:rsid w:val="00F404DE"/>
    <w:rsid w:val="00F40F9D"/>
    <w:rsid w:val="00F41377"/>
    <w:rsid w:val="00F41AF3"/>
    <w:rsid w:val="00F41BE4"/>
    <w:rsid w:val="00F41D59"/>
    <w:rsid w:val="00F42B9A"/>
    <w:rsid w:val="00F42CCC"/>
    <w:rsid w:val="00F43151"/>
    <w:rsid w:val="00F43AEF"/>
    <w:rsid w:val="00F44782"/>
    <w:rsid w:val="00F448D0"/>
    <w:rsid w:val="00F44C0B"/>
    <w:rsid w:val="00F44CC6"/>
    <w:rsid w:val="00F457EA"/>
    <w:rsid w:val="00F4587E"/>
    <w:rsid w:val="00F4591E"/>
    <w:rsid w:val="00F469A2"/>
    <w:rsid w:val="00F47591"/>
    <w:rsid w:val="00F475DE"/>
    <w:rsid w:val="00F47608"/>
    <w:rsid w:val="00F50E7F"/>
    <w:rsid w:val="00F5137C"/>
    <w:rsid w:val="00F52137"/>
    <w:rsid w:val="00F52224"/>
    <w:rsid w:val="00F53572"/>
    <w:rsid w:val="00F53C4B"/>
    <w:rsid w:val="00F53EC7"/>
    <w:rsid w:val="00F53F8F"/>
    <w:rsid w:val="00F541D9"/>
    <w:rsid w:val="00F54497"/>
    <w:rsid w:val="00F551E3"/>
    <w:rsid w:val="00F5524C"/>
    <w:rsid w:val="00F55F2D"/>
    <w:rsid w:val="00F560BC"/>
    <w:rsid w:val="00F5717E"/>
    <w:rsid w:val="00F57250"/>
    <w:rsid w:val="00F576F0"/>
    <w:rsid w:val="00F57963"/>
    <w:rsid w:val="00F6048E"/>
    <w:rsid w:val="00F60A80"/>
    <w:rsid w:val="00F60C7D"/>
    <w:rsid w:val="00F610E7"/>
    <w:rsid w:val="00F61882"/>
    <w:rsid w:val="00F618AF"/>
    <w:rsid w:val="00F62D7D"/>
    <w:rsid w:val="00F63481"/>
    <w:rsid w:val="00F63627"/>
    <w:rsid w:val="00F64C26"/>
    <w:rsid w:val="00F65625"/>
    <w:rsid w:val="00F656FF"/>
    <w:rsid w:val="00F6587F"/>
    <w:rsid w:val="00F66110"/>
    <w:rsid w:val="00F66612"/>
    <w:rsid w:val="00F66F26"/>
    <w:rsid w:val="00F66F57"/>
    <w:rsid w:val="00F66FF1"/>
    <w:rsid w:val="00F674F3"/>
    <w:rsid w:val="00F67803"/>
    <w:rsid w:val="00F67B9B"/>
    <w:rsid w:val="00F70B35"/>
    <w:rsid w:val="00F70B66"/>
    <w:rsid w:val="00F70BD6"/>
    <w:rsid w:val="00F726CD"/>
    <w:rsid w:val="00F72BDD"/>
    <w:rsid w:val="00F73962"/>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F6"/>
    <w:rsid w:val="00F8032A"/>
    <w:rsid w:val="00F80696"/>
    <w:rsid w:val="00F80738"/>
    <w:rsid w:val="00F809DB"/>
    <w:rsid w:val="00F80C45"/>
    <w:rsid w:val="00F81C3F"/>
    <w:rsid w:val="00F82FBA"/>
    <w:rsid w:val="00F83110"/>
    <w:rsid w:val="00F83557"/>
    <w:rsid w:val="00F83861"/>
    <w:rsid w:val="00F85BB1"/>
    <w:rsid w:val="00F86912"/>
    <w:rsid w:val="00F86A72"/>
    <w:rsid w:val="00F86B74"/>
    <w:rsid w:val="00F87269"/>
    <w:rsid w:val="00F87365"/>
    <w:rsid w:val="00F876FA"/>
    <w:rsid w:val="00F87A1D"/>
    <w:rsid w:val="00F87A75"/>
    <w:rsid w:val="00F909A0"/>
    <w:rsid w:val="00F90A48"/>
    <w:rsid w:val="00F91429"/>
    <w:rsid w:val="00F9173E"/>
    <w:rsid w:val="00F91DB3"/>
    <w:rsid w:val="00F923D0"/>
    <w:rsid w:val="00F92705"/>
    <w:rsid w:val="00F928C3"/>
    <w:rsid w:val="00F92E0E"/>
    <w:rsid w:val="00F9373B"/>
    <w:rsid w:val="00F93BF5"/>
    <w:rsid w:val="00F93C4F"/>
    <w:rsid w:val="00F93D39"/>
    <w:rsid w:val="00F94189"/>
    <w:rsid w:val="00F946A7"/>
    <w:rsid w:val="00F94BD2"/>
    <w:rsid w:val="00F94C93"/>
    <w:rsid w:val="00F9560D"/>
    <w:rsid w:val="00F95E30"/>
    <w:rsid w:val="00F961C2"/>
    <w:rsid w:val="00F96358"/>
    <w:rsid w:val="00F96384"/>
    <w:rsid w:val="00F96828"/>
    <w:rsid w:val="00F9685A"/>
    <w:rsid w:val="00F96A2E"/>
    <w:rsid w:val="00F974DA"/>
    <w:rsid w:val="00F97B42"/>
    <w:rsid w:val="00FA0915"/>
    <w:rsid w:val="00FA09A3"/>
    <w:rsid w:val="00FA0BF1"/>
    <w:rsid w:val="00FA1130"/>
    <w:rsid w:val="00FA1BC1"/>
    <w:rsid w:val="00FA232E"/>
    <w:rsid w:val="00FA2696"/>
    <w:rsid w:val="00FA276B"/>
    <w:rsid w:val="00FA2CCC"/>
    <w:rsid w:val="00FA424E"/>
    <w:rsid w:val="00FA426B"/>
    <w:rsid w:val="00FA44A8"/>
    <w:rsid w:val="00FA4A79"/>
    <w:rsid w:val="00FA4BAC"/>
    <w:rsid w:val="00FA4CBA"/>
    <w:rsid w:val="00FA5637"/>
    <w:rsid w:val="00FA6A4E"/>
    <w:rsid w:val="00FA6D15"/>
    <w:rsid w:val="00FA6DDF"/>
    <w:rsid w:val="00FA6FE6"/>
    <w:rsid w:val="00FB0107"/>
    <w:rsid w:val="00FB0B35"/>
    <w:rsid w:val="00FB148D"/>
    <w:rsid w:val="00FB19CB"/>
    <w:rsid w:val="00FB1FCB"/>
    <w:rsid w:val="00FB2EC2"/>
    <w:rsid w:val="00FB33B9"/>
    <w:rsid w:val="00FB3710"/>
    <w:rsid w:val="00FB3A98"/>
    <w:rsid w:val="00FB3AAC"/>
    <w:rsid w:val="00FB3EFF"/>
    <w:rsid w:val="00FB4C59"/>
    <w:rsid w:val="00FB4DD5"/>
    <w:rsid w:val="00FB55A4"/>
    <w:rsid w:val="00FB5744"/>
    <w:rsid w:val="00FB5AA5"/>
    <w:rsid w:val="00FB5C44"/>
    <w:rsid w:val="00FB5D13"/>
    <w:rsid w:val="00FB603A"/>
    <w:rsid w:val="00FB6557"/>
    <w:rsid w:val="00FB6BA1"/>
    <w:rsid w:val="00FB6C98"/>
    <w:rsid w:val="00FB6E73"/>
    <w:rsid w:val="00FB7094"/>
    <w:rsid w:val="00FC0790"/>
    <w:rsid w:val="00FC159C"/>
    <w:rsid w:val="00FC1BA7"/>
    <w:rsid w:val="00FC201C"/>
    <w:rsid w:val="00FC2CD0"/>
    <w:rsid w:val="00FC2F01"/>
    <w:rsid w:val="00FC32B7"/>
    <w:rsid w:val="00FC35E0"/>
    <w:rsid w:val="00FC3ABA"/>
    <w:rsid w:val="00FC4032"/>
    <w:rsid w:val="00FC4276"/>
    <w:rsid w:val="00FC4E13"/>
    <w:rsid w:val="00FC5495"/>
    <w:rsid w:val="00FC6F80"/>
    <w:rsid w:val="00FC7496"/>
    <w:rsid w:val="00FC7D02"/>
    <w:rsid w:val="00FD0163"/>
    <w:rsid w:val="00FD01D8"/>
    <w:rsid w:val="00FD0406"/>
    <w:rsid w:val="00FD0A3F"/>
    <w:rsid w:val="00FD0BD7"/>
    <w:rsid w:val="00FD0DEF"/>
    <w:rsid w:val="00FD1F03"/>
    <w:rsid w:val="00FD204E"/>
    <w:rsid w:val="00FD211D"/>
    <w:rsid w:val="00FD2DD6"/>
    <w:rsid w:val="00FD3295"/>
    <w:rsid w:val="00FD32D2"/>
    <w:rsid w:val="00FD3795"/>
    <w:rsid w:val="00FD3978"/>
    <w:rsid w:val="00FD3E85"/>
    <w:rsid w:val="00FD4CF1"/>
    <w:rsid w:val="00FD5569"/>
    <w:rsid w:val="00FD60BE"/>
    <w:rsid w:val="00FD6194"/>
    <w:rsid w:val="00FD6539"/>
    <w:rsid w:val="00FD75BF"/>
    <w:rsid w:val="00FE01C4"/>
    <w:rsid w:val="00FE0220"/>
    <w:rsid w:val="00FE0725"/>
    <w:rsid w:val="00FE1B03"/>
    <w:rsid w:val="00FE235A"/>
    <w:rsid w:val="00FE25E9"/>
    <w:rsid w:val="00FE2607"/>
    <w:rsid w:val="00FE264A"/>
    <w:rsid w:val="00FE2718"/>
    <w:rsid w:val="00FE2BCF"/>
    <w:rsid w:val="00FE335E"/>
    <w:rsid w:val="00FE378E"/>
    <w:rsid w:val="00FE380D"/>
    <w:rsid w:val="00FE4496"/>
    <w:rsid w:val="00FE54D2"/>
    <w:rsid w:val="00FE54E3"/>
    <w:rsid w:val="00FE70D4"/>
    <w:rsid w:val="00FE75F0"/>
    <w:rsid w:val="00FE799D"/>
    <w:rsid w:val="00FF0923"/>
    <w:rsid w:val="00FF0A1B"/>
    <w:rsid w:val="00FF0CE2"/>
    <w:rsid w:val="00FF12A9"/>
    <w:rsid w:val="00FF1CA7"/>
    <w:rsid w:val="00FF1DBE"/>
    <w:rsid w:val="00FF255A"/>
    <w:rsid w:val="00FF271F"/>
    <w:rsid w:val="00FF2A15"/>
    <w:rsid w:val="00FF2AEE"/>
    <w:rsid w:val="00FF2C21"/>
    <w:rsid w:val="00FF2DA8"/>
    <w:rsid w:val="00FF35BD"/>
    <w:rsid w:val="00FF3BF7"/>
    <w:rsid w:val="00FF440E"/>
    <w:rsid w:val="00FF47E7"/>
    <w:rsid w:val="00FF4A3E"/>
    <w:rsid w:val="00FF4B30"/>
    <w:rsid w:val="00FF51B5"/>
    <w:rsid w:val="00FF530B"/>
    <w:rsid w:val="00FF63D9"/>
    <w:rsid w:val="00FF677E"/>
    <w:rsid w:val="00FF6D89"/>
    <w:rsid w:val="00FF6DE5"/>
    <w:rsid w:val="00FF72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9ECD92E"/>
  <w15:docId w15:val="{AE83345A-47B9-4683-8124-750DBF5FC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797E"/>
    <w:pPr>
      <w:spacing w:line="360" w:lineRule="auto"/>
      <w:jc w:val="both"/>
    </w:pPr>
    <w:rPr>
      <w:rFonts w:ascii="Georgia" w:hAnsi="Georgia" w:cs="Arial"/>
    </w:rPr>
  </w:style>
  <w:style w:type="paragraph" w:styleId="Heading1">
    <w:name w:val="heading 1"/>
    <w:basedOn w:val="Normal"/>
    <w:next w:val="Normal"/>
    <w:link w:val="Heading1Char"/>
    <w:uiPriority w:val="9"/>
    <w:qFormat/>
    <w:rsid w:val="00C9797E"/>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uiPriority w:val="9"/>
    <w:unhideWhenUsed/>
    <w:qFormat/>
    <w:rsid w:val="00C9797E"/>
    <w:pPr>
      <w:keepNext/>
      <w:keepLines/>
      <w:spacing w:before="40" w:after="0"/>
      <w:jc w:val="left"/>
      <w:outlineLvl w:val="1"/>
    </w:pPr>
    <w:rPr>
      <w:rFonts w:ascii="Arial" w:eastAsiaTheme="majorEastAsia" w:hAnsi="Arial" w:cstheme="majorBidi"/>
      <w:color w:val="000000" w:themeColor="text1"/>
      <w:sz w:val="24"/>
      <w:szCs w:val="26"/>
    </w:rPr>
  </w:style>
  <w:style w:type="paragraph" w:styleId="Heading3">
    <w:name w:val="heading 3"/>
    <w:basedOn w:val="Normal"/>
    <w:next w:val="Normal"/>
    <w:link w:val="Heading3Char"/>
    <w:uiPriority w:val="9"/>
    <w:unhideWhenUsed/>
    <w:qFormat/>
    <w:rsid w:val="00C9797E"/>
    <w:pPr>
      <w:keepNext/>
      <w:keepLines/>
      <w:spacing w:before="40" w:after="0"/>
      <w:outlineLvl w:val="2"/>
    </w:pPr>
    <w:rPr>
      <w:rFonts w:ascii="Arial" w:eastAsiaTheme="majorEastAsia" w:hAnsi="Arial" w:cstheme="majorBidi"/>
      <w:color w:val="000000" w:themeColor="text1"/>
      <w:sz w:val="24"/>
      <w:szCs w:val="24"/>
    </w:rPr>
  </w:style>
  <w:style w:type="paragraph" w:styleId="Heading4">
    <w:name w:val="heading 4"/>
    <w:basedOn w:val="Normal"/>
    <w:next w:val="Normal"/>
    <w:link w:val="Heading4Char"/>
    <w:uiPriority w:val="9"/>
    <w:unhideWhenUsed/>
    <w:qFormat/>
    <w:rsid w:val="00C9797E"/>
    <w:pPr>
      <w:keepNext/>
      <w:keepLines/>
      <w:spacing w:before="40" w:after="0"/>
      <w:outlineLvl w:val="3"/>
    </w:pPr>
    <w:rPr>
      <w:rFonts w:ascii="Arial" w:eastAsiaTheme="majorEastAsia" w:hAnsi="Arial" w:cstheme="majorBidi"/>
      <w:iCs/>
      <w:color w:val="000000" w:themeColor="text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C9797E"/>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D04EE5"/>
    <w:rPr>
      <w:rFonts w:ascii="Arial" w:eastAsiaTheme="majorEastAsia" w:hAnsi="Arial" w:cstheme="majorBidi"/>
      <w:color w:val="000000" w:themeColor="text1"/>
      <w:sz w:val="24"/>
      <w:szCs w:val="26"/>
    </w:rPr>
  </w:style>
  <w:style w:type="character" w:customStyle="1" w:styleId="Heading3Char">
    <w:name w:val="Heading 3 Char"/>
    <w:basedOn w:val="DefaultParagraphFont"/>
    <w:link w:val="Heading3"/>
    <w:uiPriority w:val="9"/>
    <w:rsid w:val="0037529B"/>
    <w:rPr>
      <w:rFonts w:ascii="Arial" w:eastAsiaTheme="majorEastAsia" w:hAnsi="Arial" w:cstheme="majorBidi"/>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C9797E"/>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975596"/>
    <w:rPr>
      <w:rFonts w:ascii="Arial" w:eastAsiaTheme="majorEastAsia" w:hAnsi="Arial" w:cstheme="majorBidi"/>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C9797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C9797E"/>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van.baxter@ars.usda.gov" TargetMode="External"/><Relationship Id="rId13" Type="http://schemas.openxmlformats.org/officeDocument/2006/relationships/header" Target="header1.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github.com/schae234/Camoco"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cmyers@cs.umn.edu"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11B466-4075-4EA5-8EF6-53F61C888E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7</TotalTime>
  <Pages>47</Pages>
  <Words>68150</Words>
  <Characters>388461</Characters>
  <Application>Microsoft Office Word</Application>
  <DocSecurity>0</DocSecurity>
  <Lines>3237</Lines>
  <Paragraphs>911</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55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dc:creator>
  <cp:lastModifiedBy>rob</cp:lastModifiedBy>
  <cp:revision>82</cp:revision>
  <dcterms:created xsi:type="dcterms:W3CDTF">2017-11-09T16:07:00Z</dcterms:created>
  <dcterms:modified xsi:type="dcterms:W3CDTF">2017-11-13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bba-gene-regulatory-mechanisms</vt:lpwstr>
  </property>
  <property fmtid="{D5CDD505-2E9C-101B-9397-08002B2CF9AE}" pid="8" name="Mendeley Recent Style Name 2_1">
    <vt:lpwstr>BBA - Gene Regulatory Mechanisms</vt:lpwstr>
  </property>
  <property fmtid="{D5CDD505-2E9C-101B-9397-08002B2CF9AE}" pid="9" name="Mendeley Recent Style Id 3_1">
    <vt:lpwstr>http://www.zotero.org/styles/bmc-genomics</vt:lpwstr>
  </property>
  <property fmtid="{D5CDD505-2E9C-101B-9397-08002B2CF9AE}" pid="10" name="Mendeley Recent Style Name 3_1">
    <vt:lpwstr>BMC Genomics</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www.zotero.org/styles/nature</vt:lpwstr>
  </property>
</Properties>
</file>